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C93DA60" w14:textId="77777777" w:rsidR="00D758D4" w:rsidRDefault="005D50D5">
      <w:pPr>
        <w:pStyle w:val="Heading1"/>
        <w:spacing w:before="0"/>
      </w:pPr>
      <w:r>
        <w:t>TITLE:</w:t>
      </w:r>
    </w:p>
    <w:p w14:paraId="7F2D7FCB" w14:textId="77777777" w:rsidR="003361BB" w:rsidRPr="003361BB" w:rsidRDefault="003361BB" w:rsidP="003361BB"/>
    <w:p w14:paraId="0F8C96BF" w14:textId="129C6EE7" w:rsidR="00D758D4" w:rsidRDefault="007A27E8">
      <w:pPr>
        <w:pStyle w:val="Heading1"/>
        <w:spacing w:before="0"/>
      </w:pPr>
      <w:r>
        <w:t>Contributions of human-disturbed areas</w:t>
      </w:r>
      <w:r w:rsidR="005D50D5">
        <w:t xml:space="preserve"> to suspended sediment yield during storm events from a small, </w:t>
      </w:r>
      <w:r w:rsidR="00BA57F1">
        <w:t xml:space="preserve">steep, </w:t>
      </w:r>
      <w:r w:rsidR="005D50D5">
        <w:t>tropical watershed</w:t>
      </w:r>
    </w:p>
    <w:p w14:paraId="1F7FC494" w14:textId="77777777" w:rsidR="003361BB" w:rsidRDefault="003361BB" w:rsidP="00337FBD"/>
    <w:p w14:paraId="03A5152C" w14:textId="77777777" w:rsidR="00D758D4" w:rsidRDefault="005D50D5">
      <w:pPr>
        <w:pStyle w:val="Heading3"/>
      </w:pPr>
      <w:r>
        <w:t>Authors:</w:t>
      </w:r>
    </w:p>
    <w:p w14:paraId="6F29DD52" w14:textId="77777777" w:rsidR="00D758D4" w:rsidRDefault="005D50D5">
      <w:pPr>
        <w:ind w:firstLine="0"/>
      </w:pPr>
      <w:r>
        <w:t xml:space="preserve">Messina, </w:t>
      </w:r>
      <w:proofErr w:type="spellStart"/>
      <w:r>
        <w:t>A.M.</w:t>
      </w:r>
      <w:r>
        <w:rPr>
          <w:vertAlign w:val="superscript"/>
        </w:rPr>
        <w:t>a</w:t>
      </w:r>
      <w:proofErr w:type="spellEnd"/>
      <w:r>
        <w:rPr>
          <w:vertAlign w:val="superscript"/>
        </w:rPr>
        <w:t>*</w:t>
      </w:r>
      <w:r>
        <w:t xml:space="preserve">, Biggs, </w:t>
      </w:r>
      <w:proofErr w:type="spellStart"/>
      <w:r>
        <w:t>T.W.</w:t>
      </w:r>
      <w:r w:rsidR="007D5A2E">
        <w:rPr>
          <w:vertAlign w:val="superscript"/>
        </w:rPr>
        <w:t>a</w:t>
      </w:r>
      <w:proofErr w:type="spellEnd"/>
    </w:p>
    <w:p w14:paraId="341C96AA" w14:textId="77777777" w:rsidR="00D758D4" w:rsidRDefault="005D50D5">
      <w:pPr>
        <w:ind w:firstLine="0"/>
      </w:pPr>
      <w:r>
        <w:rPr>
          <w:vertAlign w:val="superscript"/>
        </w:rPr>
        <w:t>a</w:t>
      </w:r>
      <w:r>
        <w:t xml:space="preserve"> San Diego State University, Department of Geography, San Diego, CA 92182, amessina@rohan.sdsu.edu, +1-619-594-5437, tbiggs@mail.sdsu.edu, +1-619-594-0902</w:t>
      </w:r>
    </w:p>
    <w:p w14:paraId="47CCC59C" w14:textId="77777777" w:rsidR="00D758D4" w:rsidRDefault="00D758D4"/>
    <w:p w14:paraId="15C5C0F3" w14:textId="77777777" w:rsidR="00D758D4" w:rsidRDefault="005D50D5">
      <w:pPr>
        <w:pStyle w:val="Heading2"/>
        <w:jc w:val="center"/>
      </w:pPr>
      <w:r>
        <w:t>ABSTRACT</w:t>
      </w:r>
    </w:p>
    <w:p w14:paraId="5E87E47F" w14:textId="70E52A7A" w:rsidR="00D758D4" w:rsidRDefault="00BA57F1" w:rsidP="00506BDD">
      <w:r>
        <w:t xml:space="preserve">Anthropogenic watershed disturbance by deforestation, mining, agriculture, and urbanization often increases fluvial sediment yields, enhancing sediment stress on aquatic ecosystems near the outlets of impacted watersheds. Suspended sediment yields (SSY) </w:t>
      </w:r>
      <w:r w:rsidR="00A139CE">
        <w:t xml:space="preserve">were measured </w:t>
      </w:r>
      <w:r w:rsidR="005916ED">
        <w:t xml:space="preserve">during baseflow and storm events </w:t>
      </w:r>
      <w:r>
        <w:t>from undisturbed and human-disturbed portions of a small (1.8 km</w:t>
      </w:r>
      <w:r>
        <w:rPr>
          <w:vertAlign w:val="superscript"/>
        </w:rPr>
        <w:t>2</w:t>
      </w:r>
      <w:r>
        <w:t>), steep, tropical watershed that drains to a sediment-stressed coral reef. Event-wise SSY (SSY</w:t>
      </w:r>
      <w:r>
        <w:rPr>
          <w:vertAlign w:val="subscript"/>
        </w:rPr>
        <w:t>EV</w:t>
      </w:r>
      <w:r>
        <w:t xml:space="preserve">) </w:t>
      </w:r>
      <w:r w:rsidR="00A139CE">
        <w:t xml:space="preserve">was calculated </w:t>
      </w:r>
      <w:r>
        <w:t xml:space="preserve">for 64 storms from </w:t>
      </w:r>
      <w:r w:rsidR="005916ED">
        <w:t>measurements of w</w:t>
      </w:r>
      <w:r>
        <w:t xml:space="preserve">ater discharge (Q), turbidity (T), and suspended sediment concentration (SSC) collected downstream of </w:t>
      </w:r>
      <w:r w:rsidR="007A27E8">
        <w:t xml:space="preserve">three </w:t>
      </w:r>
      <w:r>
        <w:t>key sediment sources</w:t>
      </w:r>
      <w:r w:rsidR="007A27E8">
        <w:t>: undisturbed forest, a quarry, and an urban area</w:t>
      </w:r>
      <w:r>
        <w:t>. SSC and SSY</w:t>
      </w:r>
      <w:r>
        <w:rPr>
          <w:vertAlign w:val="subscript"/>
        </w:rPr>
        <w:t>EV</w:t>
      </w:r>
      <w:r>
        <w:t xml:space="preserve"> were significantly higher downstream of </w:t>
      </w:r>
      <w:r w:rsidR="00A139CE">
        <w:t xml:space="preserve">an aggregate </w:t>
      </w:r>
      <w:r>
        <w:t xml:space="preserve">quarry during </w:t>
      </w:r>
      <w:r w:rsidR="00A139CE">
        <w:t xml:space="preserve">both </w:t>
      </w:r>
      <w:r>
        <w:t>base- and stormflows. The human-disturbed subwatershed accounted for</w:t>
      </w:r>
      <w:r w:rsidR="007A27E8">
        <w:t xml:space="preserve"> an average of</w:t>
      </w:r>
      <w:r>
        <w:t xml:space="preserve"> 86% of SSY</w:t>
      </w:r>
      <w:r>
        <w:rPr>
          <w:vertAlign w:val="subscript"/>
        </w:rPr>
        <w:t>EV</w:t>
      </w:r>
      <w:r>
        <w:t xml:space="preserve"> </w:t>
      </w:r>
      <w:r w:rsidR="007A27E8">
        <w:t>from the total watershed</w:t>
      </w:r>
      <w:r>
        <w:t xml:space="preserve">, and has </w:t>
      </w:r>
      <w:r w:rsidR="00A139CE">
        <w:t xml:space="preserve">increased loads </w:t>
      </w:r>
      <w:r w:rsidR="00506BDD">
        <w:t xml:space="preserve">to the coast </w:t>
      </w:r>
      <w:r w:rsidR="00A139CE">
        <w:t xml:space="preserve">by </w:t>
      </w:r>
      <w:r>
        <w:t xml:space="preserve">3.6x over </w:t>
      </w:r>
      <w:r w:rsidR="00A139CE">
        <w:t xml:space="preserve">the </w:t>
      </w:r>
      <w:r>
        <w:t xml:space="preserve">natural </w:t>
      </w:r>
      <w:r w:rsidR="00A139CE">
        <w:t>background</w:t>
      </w:r>
      <w:r>
        <w:t>. Specific SSY (tons/area) from the</w:t>
      </w:r>
      <w:r w:rsidR="007A27E8">
        <w:t xml:space="preserve"> disturbed</w:t>
      </w:r>
      <w:r>
        <w:t xml:space="preserve"> quarry</w:t>
      </w:r>
      <w:r w:rsidR="007A27E8">
        <w:t xml:space="preserve"> area</w:t>
      </w:r>
      <w:r>
        <w:t xml:space="preserve"> was over 120x higher than natural forest, and the quarry, which covers </w:t>
      </w:r>
      <w:r w:rsidR="00865F97">
        <w:t>1</w:t>
      </w:r>
      <w:r w:rsidR="007A27E8">
        <w:t>.1</w:t>
      </w:r>
      <w:r>
        <w:t xml:space="preserve">% of the </w:t>
      </w:r>
      <w:r w:rsidR="007A27E8">
        <w:t xml:space="preserve">total </w:t>
      </w:r>
      <w:r>
        <w:t>watershed area, contributed nearly 51% of total SSY</w:t>
      </w:r>
      <w:r>
        <w:rPr>
          <w:vertAlign w:val="subscript"/>
        </w:rPr>
        <w:t>EV</w:t>
      </w:r>
      <w:r w:rsidR="00A139CE">
        <w:t xml:space="preserve"> at the ou</w:t>
      </w:r>
      <w:r w:rsidR="00506BDD">
        <w:t>t</w:t>
      </w:r>
      <w:r w:rsidR="00A139CE">
        <w:t xml:space="preserve">let. </w:t>
      </w:r>
      <w:r>
        <w:t>Similar to mountainous watersheds in semi-arid and temperate</w:t>
      </w:r>
      <w:r w:rsidR="005916ED">
        <w:t xml:space="preserve"> climates</w:t>
      </w:r>
      <w:r>
        <w:t>, SSY</w:t>
      </w:r>
      <w:r>
        <w:rPr>
          <w:vertAlign w:val="subscript"/>
        </w:rPr>
        <w:t>EV</w:t>
      </w:r>
      <w:r>
        <w:t xml:space="preserve"> from both the undisturbed and disturbed watersheds had the </w:t>
      </w:r>
      <w:r w:rsidR="00A139CE">
        <w:t>strongest</w:t>
      </w:r>
      <w:r>
        <w:t xml:space="preserve"> correlation with event maximum discharge (Qmax, Pearson's R=0.89 for both watersheds) compared with event total precipitation, event total Q, and an erosivity index. Annual sediment yield e</w:t>
      </w:r>
      <w:r w:rsidR="00F32F91">
        <w:t>stimates varied from 29-70 tons</w:t>
      </w:r>
      <w:r>
        <w:t xml:space="preserve">/yr </w:t>
      </w:r>
      <w:r w:rsidR="00F32F91">
        <w:t xml:space="preserve">(33-80 tons/km2/yr) </w:t>
      </w:r>
      <w:r>
        <w:t>from the undisturbed subwatershed, and 341-450 tons/yr (</w:t>
      </w:r>
      <w:r w:rsidR="00F32F91">
        <w:t xml:space="preserve">191-220 </w:t>
      </w:r>
      <w:r>
        <w:t>tons/km</w:t>
      </w:r>
      <w:r>
        <w:rPr>
          <w:vertAlign w:val="superscript"/>
        </w:rPr>
        <w:t xml:space="preserve">2 </w:t>
      </w:r>
      <w:r>
        <w:t>/yr) from the human-disturbed subwatershed, depending o</w:t>
      </w:r>
      <w:r w:rsidR="007A27E8">
        <w:t>n the estimation method. Only 5.2</w:t>
      </w:r>
      <w:r>
        <w:t xml:space="preserve">% of the watershed is disturbed by humans but sediment yield has been increased significantly (3.6x). </w:t>
      </w:r>
      <w:r w:rsidR="00506BDD">
        <w:t>Sediment loads were very sensitive to land cover change, and i</w:t>
      </w:r>
      <w:r>
        <w:t xml:space="preserve">dentification of </w:t>
      </w:r>
      <w:r w:rsidR="00A139CE">
        <w:t xml:space="preserve">sediment </w:t>
      </w:r>
      <w:r>
        <w:t>hotspots like the quarry will help sediment mitigation and coral restoration efforts.</w:t>
      </w:r>
    </w:p>
    <w:p w14:paraId="1E55BB26" w14:textId="77777777" w:rsidR="008C518E" w:rsidRDefault="008C518E"/>
    <w:p w14:paraId="59F96091" w14:textId="77777777" w:rsidR="00D758D4" w:rsidRDefault="000C26A7">
      <w:pPr>
        <w:pStyle w:val="Heading2"/>
      </w:pPr>
      <w:r>
        <w:t>Keywords:</w:t>
      </w:r>
    </w:p>
    <w:p w14:paraId="4EFA8A9E" w14:textId="77777777" w:rsidR="00D758D4" w:rsidRDefault="000C26A7">
      <w:pPr>
        <w:ind w:firstLine="0"/>
      </w:pPr>
      <w:r>
        <w:t xml:space="preserve">Sediment yield, </w:t>
      </w:r>
      <w:r w:rsidR="000675F6">
        <w:t>volcanic islands, m</w:t>
      </w:r>
      <w:r>
        <w:t xml:space="preserve">ountainous catchments, </w:t>
      </w:r>
      <w:r w:rsidR="000675F6">
        <w:t>l</w:t>
      </w:r>
      <w:r>
        <w:t xml:space="preserve">and use, </w:t>
      </w:r>
      <w:r w:rsidR="000675F6">
        <w:t>s</w:t>
      </w:r>
      <w:r>
        <w:t>torm events, coastal sediment</w:t>
      </w:r>
      <w:r w:rsidR="000675F6">
        <w:t xml:space="preserve"> load</w:t>
      </w:r>
      <w:r>
        <w:t>, American Samoa</w:t>
      </w:r>
    </w:p>
    <w:p w14:paraId="7CA4B778" w14:textId="77777777" w:rsidR="008C518E" w:rsidRDefault="008C518E">
      <w:pPr>
        <w:ind w:firstLine="0"/>
      </w:pPr>
    </w:p>
    <w:p w14:paraId="561F8242" w14:textId="77777777" w:rsidR="00D758D4" w:rsidRDefault="000C26A7">
      <w:pPr>
        <w:pStyle w:val="Heading2"/>
      </w:pPr>
      <w:r>
        <w:t>Introduction</w:t>
      </w:r>
    </w:p>
    <w:p w14:paraId="11D50DFF" w14:textId="34BEA314" w:rsidR="00D758D4" w:rsidRDefault="000C26A7">
      <w:r>
        <w:t>Human activities including deforestation, agriculture, road</w:t>
      </w:r>
      <w:r w:rsidR="00A139CE">
        <w:t xml:space="preserve"> construction</w:t>
      </w:r>
      <w:r>
        <w:t>, mining, and urbanization alter the timing, composition, and amount of sediment loads to downstream ecosystems</w:t>
      </w:r>
      <w:r w:rsidR="002F3D3E">
        <w:t xml:space="preserve"> </w:t>
      </w:r>
      <w:r w:rsidR="002F3D3E">
        <w:fldChar w:fldCharType="begin" w:fldLock="1"/>
      </w:r>
      <w:r w:rsidR="002F3D3E">
        <w:instrText>ADDIN CSL_CITATION { "citationItems" : [ { "id" : "ITEM-1", "itemData" : { "DOI" : "10.1126/science.1109454", "author" : [ { "dropping-particle" : "", "family" : "Syvitski", "given" : "J P M", "non-dropping-particle" : "", "parse-names" : false, "suffix" : "" }, { "dropping-particle" : "", "family" : "V\u00f6r\u00f6smarty", "given" : "C J", "non-dropping-particle" : "", "parse-names" : false, "suffix" : "" }, { "dropping-particle" : "", "family" : "Kettner", "given" : "A J", "non-dropping-particle" : "", "parse-names" : false, "suffix" : "" }, { "dropping-particle" : "", "family" : "Green", "given" : "P", "non-dropping-particle" : "", "parse-names" : false, "suffix" : "" } ], "container-title" : "Science", "id" : "ITEM-1", "issue" : "5720", "issued" : { "date-parts" : [ [ "2005" ] ] }, "page" : "376-380", "title" : "Impact of humans on the flux of terrestrial sediment to the global coastal ocean", "type" : "article-journal", "volume" : "308" }, "uris" : [ "http://www.mendeley.com/documents/?uuid=8ce93f26-b951-4188-9191-d6b46b5c7acd" ] } ], "mendeley" : { "formattedCitation" : "(Syvitski et al., 2005)", "plainTextFormattedCitation" : "(Syvitski et al., 2005)", "previouslyFormattedCitation" : "(Syvitski et al., 2005)" }, "properties" : { "noteIndex" : 0 }, "schema" : "https://github.com/citation-style-language/schema/raw/master/csl-citation.json" }</w:instrText>
      </w:r>
      <w:r w:rsidR="002F3D3E">
        <w:fldChar w:fldCharType="separate"/>
      </w:r>
      <w:r w:rsidR="002F3D3E" w:rsidRPr="002F3D3E">
        <w:rPr>
          <w:noProof/>
        </w:rPr>
        <w:t>(Syvitski et al., 2005)</w:t>
      </w:r>
      <w:r w:rsidR="002F3D3E">
        <w:fldChar w:fldCharType="end"/>
      </w:r>
      <w:r>
        <w:t xml:space="preserve">. Increased sediment loads can stress </w:t>
      </w:r>
      <w:r w:rsidR="00A6306D">
        <w:t xml:space="preserve">aquatic ecosystems, including </w:t>
      </w:r>
      <w:r>
        <w:t>coral</w:t>
      </w:r>
      <w:r w:rsidR="00925E12">
        <w:t xml:space="preserve"> </w:t>
      </w:r>
      <w:r w:rsidR="00812C9B">
        <w:t>reefs that</w:t>
      </w:r>
      <w:r w:rsidR="00A6306D">
        <w:t xml:space="preserve"> occur</w:t>
      </w:r>
      <w:r>
        <w:t xml:space="preserve"> near the outlets of impacted watersheds</w:t>
      </w:r>
      <w:r w:rsidR="00A6306D">
        <w:t xml:space="preserve">. Sediment impacts coral </w:t>
      </w:r>
      <w:r>
        <w:t>by decreasing light for photosynthesis and increasing sediment accumu</w:t>
      </w:r>
      <w:r w:rsidR="008748AA">
        <w:t xml:space="preserve">lation rates </w:t>
      </w:r>
      <w:r w:rsidR="008748AA">
        <w:fldChar w:fldCharType="begin" w:fldLock="1"/>
      </w:r>
      <w:r w:rsidR="008748AA">
        <w:instrText>ADDIN CSL_CITATION { "citationItems" : [ { "id" : "ITEM-1", "itemData" : { "ISSN" : "0025-326X", "PMID" : "11693640", "abstract" : "Land-use changes and associated river discharges in coastal tropical regions present a global threat to coral reef environments. This study investigated the temporal variation in biological oxygen demand (BOD5) and suspended particulate matter (SPM) at the mouths of seven rivers on Okinawa Island (Japan) over 20 years. We report strong positive relationships between human population densities within river catchment areas and both average BOD5 concentration (r2 = 0.968; p &lt; 0.001) and SPM (r2 = 0.659; p &lt; 0.003) at the mouths of the rivers. At the reef adjacent to one river (Hija River, 50.2 km2 catchment area) we applied moving window analysis to assess an optimal sampling strategy for elucidating transitional boundaries in coral composition from the river mouth to a point where the effect of river discharge was minimal. The optimal window width for Okinawan rivers was five 1 m2 quadrats spaced over 5 m intervals. This sampling strategy clearly showed dissimilarity spikes in coral community composition up to 400 m from the Hija River mouth, beyond which no significant differences in coral composition were detected using analysis of similarities (ANOSIM). We developed a simple diffusion model linking the rivers' maximum discharge rate, and the average concentration of BOD5 and SPM with the spatial impact on the coral communities. The diffusion model can aid in predicting negative shifts in coral communities expected to result from detrimental land-use changes and is an important tool for monitoring coral reefs.", "author" : [ { "dropping-particle" : "", "family" : "West", "given" : "K", "non-dropping-particle" : "", "parse-names" : false, "suffix" : "" }, { "dropping-particle" : "", "family" : "Woesik", "given" : "R", "non-dropping-particle" : "van", "parse-names" : false, "suffix" : "" } ], "container-title" : "Marine pollution bulletin", "id" : "ITEM-1", "issue" : "10", "issued" : { "date-parts" : [ [ "2001", "10" ] ] }, "page" : "864-72", "title" : "Spatial and temporal variance of river discharge on Okinawa (Japan): inferring the temporal impact on adjacent coral reefs.", "type" : "article-journal", "volume" : "42" }, "uris" : [ "http://www.mendeley.com/documents/?uuid=94d4d11e-0d8f-4eae-86eb-526349c0a8d0" ] }, { "id" : "ITEM-2", "itemData" : { "DOI" : "10.1016/j.marpolbul.2004.11.028", "ISSN" : "0025-326X", "PMID" : "15737355", "abstract" : "This paper reviews and evaluates the current state of knowledge on the direct effects of terrestrial runoff on (1) the growth and survival of hard coral colonies, (2) coral reproduction and recruitment, and (3) organisms that interact with coral populations (coralline algae, bioeroders, macroalgae and heterotrophic filter feeders as space competitors, pathogens, and coral predators). The responses of each of these groups are evaluated separately against the four main water quality parameters: (1) increased dissolved inorganic nutrients, (2) enrichment with particulate organic matter, (3) light reduction from turbidity and (4) increased sedimentation. This separation facilitates disentangling and understanding the mechanisms leading to changes in the field, where many contaminants and many responses co-occur. The review also summarises geographic and biological factors that determine local and regional levels of resistance and resilience to degradation. It provides a conceptual aid to assess the kind of change(s) likely to occur in response to changing coastal water quality.", "author" : [ { "dropping-particle" : "", "family" : "Fabricius", "given" : "Katharina E", "non-dropping-particle" : "", "parse-names" : false, "suffix" : "" } ], "container-title" : "Marine pollution bulletin", "id" : "ITEM-2", "issue" : "2", "issued" : { "date-parts" : [ [ "2005", "2" ] ] }, "page" : "125-46", "title" : "Effects of terrestrial runoff on the ecology of corals and coral reefs: review and synthesis.", "type" : "article-journal", "volume" : "50" }, "uris" : [ "http://www.mendeley.com/documents/?uuid=9aa30c62-67f8-4534-acd0-5ee814d34428" ] }, { "id" : "ITEM-3", "itemData" : { "DOI" : "10.1007/s00338-015-1268-0", "ISSN" : "0722-4028", "author" : [ { "dropping-particle" : "", "family" : "Storlazzi", "given" : "Curt D.", "non-dropping-particle" : "", "parse-names" : false, "suffix" : "" }, { "dropping-particle" : "", "family" : "Norris", "given" : "Ben K.", "non-dropping-particle" : "", "parse-names" : false, "suffix" : "" }, { "dropping-particle" : "", "family" : "Rosenberger", "given" : "Kurt J.", "non-dropping-particle" : "", "parse-names" : false, "suffix" : "" } ], "container-title" : "Coral Reefs", "id" : "ITEM-3", "issue" : "3", "issued" : { "date-parts" : [ [ "2015" ] ] }, "page" : "967-975", "publisher" : "Springer Berlin Heidelberg", "title" : "The influence of grain size, grain color, and suspended-sediment concentration on light attenuation: Why fine-grained terrestrial sediment is bad for coral reef ecosystems", "type" : "article-journal", "volume" : "34" }, "uris" : [ "http://www.mendeley.com/documents/?uuid=a3dd87e0-49cc-42f1-8b9a-b91656c0208b" ] } ], "mendeley" : { "formattedCitation" : "(Fabricius, 2005; Storlazzi et al., 2015; West and van Woesik, 2001)", "plainTextFormattedCitation" : "(Fabricius, 2005; Storlazzi et al., 2015; West and van Woesik, 2001)", "previouslyFormattedCitation" : "(Fabricius, 2005; Storlazzi et al., 2015; West and van Woesik, 2001)" }, "properties" : { "noteIndex" : 0 }, "schema" : "https://github.com/citation-style-language/schema/raw/master/csl-citation.json" }</w:instrText>
      </w:r>
      <w:r w:rsidR="008748AA">
        <w:fldChar w:fldCharType="separate"/>
      </w:r>
      <w:r w:rsidR="008748AA" w:rsidRPr="008748AA">
        <w:rPr>
          <w:noProof/>
        </w:rPr>
        <w:t>(Fabricius, 2005; Storlazzi et al., 2015; West and van Woesik, 2001)</w:t>
      </w:r>
      <w:r w:rsidR="008748AA">
        <w:fldChar w:fldCharType="end"/>
      </w:r>
      <w:r>
        <w:t xml:space="preserve">. Anthropogenic sediment disturbance </w:t>
      </w:r>
      <w:r>
        <w:lastRenderedPageBreak/>
        <w:t xml:space="preserve">can be particularly high </w:t>
      </w:r>
      <w:r w:rsidR="007A27E8">
        <w:t xml:space="preserve">on volcanic islands </w:t>
      </w:r>
      <w:r>
        <w:t xml:space="preserve">in the humid tropics, which </w:t>
      </w:r>
      <w:r w:rsidR="00ED2B48">
        <w:t>have a high potential for erosion due to</w:t>
      </w:r>
      <w:r>
        <w:t xml:space="preserve"> high rainfall</w:t>
      </w:r>
      <w:r w:rsidR="007A27E8">
        <w:t>,</w:t>
      </w:r>
      <w:r>
        <w:t xml:space="preserve"> extreme weather events</w:t>
      </w:r>
      <w:r w:rsidR="007A27E8">
        <w:t xml:space="preserve">, </w:t>
      </w:r>
      <w:r>
        <w:t>steep slope</w:t>
      </w:r>
      <w:r w:rsidR="00ED2B48">
        <w:t>s</w:t>
      </w:r>
      <w:r w:rsidR="007A27E8">
        <w:t>,</w:t>
      </w:r>
      <w:r w:rsidR="00A139CE">
        <w:t xml:space="preserve"> and </w:t>
      </w:r>
      <w:r w:rsidR="00ED2B48">
        <w:t xml:space="preserve">erodible soils. Sediment yield in densely vegetated </w:t>
      </w:r>
      <w:r w:rsidR="00A6306D">
        <w:t>watersheds</w:t>
      </w:r>
      <w:r w:rsidR="00ED2B48">
        <w:t xml:space="preserve"> can be particularly sensitive to</w:t>
      </w:r>
      <w:r>
        <w:t xml:space="preserve"> </w:t>
      </w:r>
      <w:r w:rsidR="00ED2B48">
        <w:t xml:space="preserve">land </w:t>
      </w:r>
      <w:r>
        <w:t>clearing</w:t>
      </w:r>
      <w:r w:rsidR="00ED2B48">
        <w:t>, which</w:t>
      </w:r>
      <w:r>
        <w:t xml:space="preserve"> alters the fraction of exposed soil more than in sparsely-vegetated regions.</w:t>
      </w:r>
      <w:r w:rsidR="00ED2B48">
        <w:t xml:space="preserve"> The steep topogr</w:t>
      </w:r>
      <w:r w:rsidR="00600EB5">
        <w:t xml:space="preserve">aphy and small floodplains </w:t>
      </w:r>
      <w:r w:rsidR="00A6306D">
        <w:t xml:space="preserve">in small volcanic islands further </w:t>
      </w:r>
      <w:r w:rsidR="00600EB5">
        <w:t>limit</w:t>
      </w:r>
      <w:r w:rsidR="00A6306D">
        <w:t>s</w:t>
      </w:r>
      <w:r w:rsidR="00600EB5">
        <w:t xml:space="preserve"> </w:t>
      </w:r>
      <w:r w:rsidR="00ED2B48">
        <w:t xml:space="preserve">sediment storage and </w:t>
      </w:r>
      <w:r w:rsidR="00600EB5">
        <w:t xml:space="preserve">the </w:t>
      </w:r>
      <w:r w:rsidR="00ED2B48">
        <w:t xml:space="preserve">capacity of the watershed to </w:t>
      </w:r>
      <w:r w:rsidR="007A27E8">
        <w:t>buffer increased sediment yields</w:t>
      </w:r>
      <w:r w:rsidR="00ED2B48">
        <w:t>.</w:t>
      </w:r>
      <w:r>
        <w:t xml:space="preserve"> Such environments characterize many volcanic islands in the south Pacific, which also contain many coral reefs impacted by sediment. </w:t>
      </w:r>
    </w:p>
    <w:p w14:paraId="3586B851" w14:textId="12AB1551" w:rsidR="00D758D4" w:rsidRDefault="00077901" w:rsidP="00F97579">
      <w:r>
        <w:t>A</w:t>
      </w:r>
      <w:r w:rsidR="000C26A7">
        <w:t xml:space="preserve"> large proportion of a watershed's sediment yield can originate </w:t>
      </w:r>
      <w:r>
        <w:t>in hotspots, which are d</w:t>
      </w:r>
      <w:r w:rsidR="000C26A7">
        <w:t>isturbed areas</w:t>
      </w:r>
      <w:r>
        <w:t xml:space="preserve"> that cover a relatively small fraction of the watershed area</w:t>
      </w:r>
      <w:r w:rsidR="000C26A7">
        <w:t>. In the Caribbean, unpaved roads</w:t>
      </w:r>
      <w:r w:rsidR="00AA3BAA">
        <w:t xml:space="preserve"> covering 0.3-0.9% of the watershed area</w:t>
      </w:r>
      <w:r w:rsidR="000C26A7">
        <w:t xml:space="preserve"> were the dominant sediment source in disturbed watersheds on St. John, and increased sediment yield to the coast by 5-9 times, relative to undisturbed watersheds</w:t>
      </w:r>
      <w:r>
        <w:t xml:space="preserve"> (</w:t>
      </w:r>
      <w:r>
        <w:fldChar w:fldCharType="begin" w:fldLock="1"/>
      </w:r>
      <w:r w:rsidR="00F32F91">
        <w:instrText>ADDIN CSL_CITATION { "citationItems" : [ { "id" : "ITEM-1", "itemData" : { "ISBN" : "0341-8162", "author" : [ { "dropping-particle" : "", "family" : "Ramos-Scharr\u00f3n", "given" : "Carlos E", "non-dropping-particle" : "", "parse-names" : false, "suffix" : "" }, { "dropping-particle" : "", "family" : "Macdonald", "given" : "Lee H", "non-dropping-particle" : "", "parse-names" : false, "suffix" : "" } ], "container-title" : "Catena", "id" : "ITEM-1", "issue" : "2", "issued" : { "date-parts" : [ [ "2007" ] ] }, "page" : "250-266", "title" : "Measurement and prediction of natural and anthropogenic sediment sources, St. John, US Virgin Islands", "type" : "article-journal", "volume" : "71" }, "uris" : [ "http://www.mendeley.com/documents/?uuid=71f41540-4707-495e-8594-8c8a2b5b7e33" ] } ], "mendeley" : { "formattedCitation" : "(Ramos-Scharr\u00f3n and Macdonald, 2007)", "manualFormatting" : "Ramos-Scharr\u00f3n and Macdonald , 2007)", "plainTextFormattedCitation" : "(Ramos-Scharr\u00f3n and Macdonald, 2007)", "previouslyFormattedCitation" : "(Ramos-Scharr\u00f3n and Macdonald, 2007)" }, "properties" : { "noteIndex" : 0 }, "schema" : "https://github.com/citation-style-language/schema/raw/master/csl-citation.json" }</w:instrText>
      </w:r>
      <w:r>
        <w:fldChar w:fldCharType="separate"/>
      </w:r>
      <w:r>
        <w:rPr>
          <w:noProof/>
        </w:rPr>
        <w:t>Ramos-</w:t>
      </w:r>
      <w:proofErr w:type="spellStart"/>
      <w:r>
        <w:rPr>
          <w:noProof/>
        </w:rPr>
        <w:t>Scharrón</w:t>
      </w:r>
      <w:proofErr w:type="spellEnd"/>
      <w:r>
        <w:rPr>
          <w:noProof/>
        </w:rPr>
        <w:t xml:space="preserve"> and Macdonald , </w:t>
      </w:r>
      <w:r w:rsidRPr="008748AA">
        <w:rPr>
          <w:noProof/>
        </w:rPr>
        <w:t>2007)</w:t>
      </w:r>
      <w:r>
        <w:fldChar w:fldCharType="end"/>
      </w:r>
      <w:r w:rsidR="000C26A7">
        <w:t>. In the Pacific Northwest of the United States, several studies found most road-generated sediment</w:t>
      </w:r>
      <w:r w:rsidR="00AA3BAA">
        <w:t xml:space="preserve"> can originate from just a</w:t>
      </w:r>
      <w:r w:rsidR="000C26A7">
        <w:t xml:space="preserve"> small fraction of </w:t>
      </w:r>
      <w:r w:rsidR="007A27E8">
        <w:t xml:space="preserve">unpaved roads </w:t>
      </w:r>
      <w:r w:rsidR="00F97579">
        <w:fldChar w:fldCharType="begin" w:fldLock="1"/>
      </w:r>
      <w:r w:rsidR="00F32F91">
        <w:instrText>ADDIN CSL_CITATION { "citationItems" : [ { "id" : "ITEM-1", "itemData" : { "author" : [ { "dropping-particle" : "", "family" : "Wemple", "given" : "B.C.", "non-dropping-particle" : "", "parse-names" : false, "suffix" : "" }, { "dropping-particle" : "", "family" : "Jones", "given" : "J.A.", "non-dropping-particle" : "", "parse-names" : false, "suffix" : "" }, { "dropping-particle" : "", "family" : "Grant", "given" : "G.E.", "non-dropping-particle" : "", "parse-names" : false, "suffix" : "" } ], "container-title" : "Water Resources Bulletin", "id" : "ITEM-1", "issued" : { "date-parts" : [ [ "1996" ] ] }, "page" : "1195-1207", "title" : "Channel Network Extension by Logging Roads in Two Basins, Western Cascades, Oregon", "type" : "article-journal", "volume" : "32" }, "uris" : [ "http://www.mendeley.com/documents/?uuid=43d7281f-e3f0-4f2b-99ea-3074c6269f03" ] }, { "id" : "ITEM-2", "itemData" : { "author" : [ { "dropping-particle" : "", "family" : "Henderson", "given" : "G.W.", "non-dropping-particle" : "", "parse-names" : false, "suffix" : "" }, { "dropping-particle" : "", "family" : "Toews", "given" : "D.A.A.", "non-dropping-particle" : "", "parse-names" : false, "suffix" : "" } ], "chapter-number" : "Working Pa", "container-title" : "Watershed Assessment in the Southern Interior of British Columbia", "editor" : [ { "dropping-particle" : "", "family" : "Toews", "given" : "D.A.A.", "non-dropping-particle" : "", "parse-names" : false, "suffix" : "" }, { "dropping-particle" : "", "family" : "Chatwin", "given" : "S.", "non-dropping-particle" : "", "parse-names" : false, "suffix" : "" } ], "id" : "ITEM-2", "issued" : { "date-parts" : [ [ "2001" ] ] }, "page" : "189-208", "publisher" : "B.C. Ministry of Forests, Research Branch", "publisher-place" : "Victoria, British Columbia", "title" : "Using Sediment Budgets to Test the Watershed Assessment Procedure in Southeastern British Columbia", "type" : "chapter" }, "uris" : [ "http://www.mendeley.com/documents/?uuid=93c8d997-87f4-41bc-9408-cdd804aa4a2a" ] }, { "id" : "ITEM-3", "itemData" : { "author" : [ { "dropping-particle" : "", "family" : "Megahan", "given" : "W.F.", "non-dropping-particle" : "", "parse-names" : false, "suffix" : "" }, { "dropping-particle" : "", "family" : "Wilson", "given" : "M.", "non-dropping-particle" : "", "parse-names" : false, "suffix" : "" }, { "dropping-particle" : "", "family" : "Monsen", "given" : "S.B.", "non-dropping-particle" : "", "parse-names" : false, "suffix" : "" } ], "container-title" : "Earth Surface Processes and Landforms", "id" : "ITEM-3", "issued" : { "date-parts" : [ [ "2001" ] ] }, "page" : "153-163", "title" : "Sediment production from granitic cutslopes on forest roads in Idaho, USA", "type" : "article-journal", "volume" : "26" }, "uris" : [ "http://www.mendeley.com/documents/?uuid=fb077ee7-b430-48ee-a1b5-92311c18e5fa" ] }, { "id" : "ITEM-4", "itemData" : { "author" : [ { "dropping-particle" : "", "family" : "Gomi", "given" : "Takashi", "non-dropping-particle" : "", "parse-names" : false, "suffix" : "" }, { "dropping-particle" : "", "family" : "Moore", "given" : "R. Dan", "non-dropping-particle" : "", "parse-names" : false, "suffix" : "" }, { "dropping-particle" : "", "family" : "Hassan", "given" : "Marwan A.", "non-dropping-particle" : "", "parse-names" : false, "suffix" : "" } ], "container-title" : "Journal of the American Water Resources Association", "id" : "ITEM-4", "issued" : { "date-parts" : [ [ "2005" ] ] }, "title" : "Suspended sediment dynamics in small forest streams of the Pacific Northwest", "type" : "article-journal" }, "uris" : [ "http://www.mendeley.com/documents/?uuid=24851b0e-1827-40dd-a463-4e8671208d0f" ] } ], "mendeley" : { "formattedCitation" : "(Gomi et al., 2005; Henderson and Toews, 2001; Megahan et al., 2001; Wemple et al., 1996)", "plainTextFormattedCitation" : "(Gomi et al., 2005; Henderson and Toews, 2001; Megahan et al., 2001; Wemple et al., 1996)", "previouslyFormattedCitation" : "(Gomi et al., 2005; Henderson and Toews, 2001; Megahan et al., 2001; Wemple et al., 1996)" }, "properties" : { "noteIndex" : 0 }, "schema" : "https://github.com/citation-style-language/schema/raw/master/csl-citation.json" }</w:instrText>
      </w:r>
      <w:r w:rsidR="00F97579">
        <w:fldChar w:fldCharType="separate"/>
      </w:r>
      <w:r w:rsidR="00F97579" w:rsidRPr="00F97579">
        <w:rPr>
          <w:noProof/>
        </w:rPr>
        <w:t>(Gomi et al., 2005; Henderson and Toews, 2001; Megahan et al., 2001; Wemple et al., 1996)</w:t>
      </w:r>
      <w:r w:rsidR="00F97579">
        <w:fldChar w:fldCharType="end"/>
      </w:r>
      <w:r w:rsidR="00F97579">
        <w:t xml:space="preserve">, </w:t>
      </w:r>
      <w:r w:rsidR="000C26A7">
        <w:t>and heavily used roads could generate 130 times as mu</w:t>
      </w:r>
      <w:r w:rsidR="00BB7F7E">
        <w:t xml:space="preserve">ch sediment as abandoned roads </w:t>
      </w:r>
      <w:r w:rsidR="00BB7F7E">
        <w:fldChar w:fldCharType="begin" w:fldLock="1"/>
      </w:r>
      <w:r w:rsidR="00BB7F7E">
        <w:instrText>ADDIN CSL_CITATION { "citationItems" : [ { "id" : "ITEM-1", "itemData" : { "author" : [ { "dropping-particle" : "", "family" : "Reid", "given" : "L M", "non-dropping-particle" : "", "parse-names" : false, "suffix" : "" }, { "dropping-particle" : "", "family" : "Dunne", "given" : "T", "non-dropping-particle" : "", "parse-names" : false, "suffix" : "" } ], "container-title" : "Water Resources Research", "id" : "ITEM-1", "issue" : "11", "issued" : { "date-parts" : [ [ "1984" ] ] }, "page" : "1753-1761", "title" : "Sediment production from forest road surfaces", "type" : "article-journal", "volume" : "20" }, "uris" : [ "http://www.mendeley.com/documents/?uuid=8eb0b159-4992-41bd-ab6f-0af2c7968052" ] } ], "mendeley" : { "formattedCitation" : "(Reid and Dunne, 1984)", "plainTextFormattedCitation" : "(Reid and Dunne, 1984)", "previouslyFormattedCitation" : "(Reid and Dunne, 1984)" }, "properties" : { "noteIndex" : 0 }, "schema" : "https://github.com/citation-style-language/schema/raw/master/csl-citation.json" }</w:instrText>
      </w:r>
      <w:r w:rsidR="00BB7F7E">
        <w:fldChar w:fldCharType="separate"/>
      </w:r>
      <w:r w:rsidR="00BB7F7E" w:rsidRPr="00BB7F7E">
        <w:rPr>
          <w:noProof/>
        </w:rPr>
        <w:t>(Reid and Dunne, 1984)</w:t>
      </w:r>
      <w:r w:rsidR="00BB7F7E">
        <w:fldChar w:fldCharType="end"/>
      </w:r>
      <w:r w:rsidR="000C26A7">
        <w:t xml:space="preserve">. In a watershed </w:t>
      </w:r>
      <w:r w:rsidR="007A27E8">
        <w:t xml:space="preserve">disturbed by grazing on </w:t>
      </w:r>
      <w:r w:rsidR="000C26A7">
        <w:t>Molokai, Hawaii</w:t>
      </w:r>
      <w:r>
        <w:t>,</w:t>
      </w:r>
      <w:r w:rsidR="000C26A7">
        <w:t xml:space="preserve"> less than 5% of the land produces most of the sediment, and only 1% produces approximately 50% of the sediment</w:t>
      </w:r>
      <w:r w:rsidR="00BB7F7E">
        <w:t xml:space="preserve"> </w:t>
      </w:r>
      <w:r w:rsidR="00BB7F7E">
        <w:fldChar w:fldCharType="begin" w:fldLock="1"/>
      </w:r>
      <w:r w:rsidR="00A006B1">
        <w:instrText>ADDIN CSL_CITATION { "citationItems" : [ { "id" : "ITEM-1", "itemData" : { "DOI" : "10.1016/j.cosust.2014.01.003", "ISSN" : "18773435", "author" : [ { "dropping-particle" : "", "family" : "Risk", "given" : "Michael J", "non-dropping-particle" : "", "parse-names" : false, "suffix" : "" } ], "container-title" : "Current Opinion in Environmental Sustainability", "id" : "ITEM-1", "issued" : { "date-parts" : [ [ "2014", "4" ] ] }, "page" : "108-117", "publisher" : "Elsevier B.V.", "title" : "Assessing the effects of sediments and nutrients on coral reefs", "type" : "article-journal", "volume" : "7" }, "uris" : [ "http://www.mendeley.com/documents/?uuid=6d838c59-39c0-49c0-9060-c7c5ae6170ba" ] }, { "id" : "ITEM-2", "itemData" : { "abstract" : "Pollution from coastal watersheds threatens the ecology of the nearshore, including tropical reefs. Suspended sediment concentrations off the reefs of Molokai, Hawaii, chronically exceed a toxic 10 mg/L, threatening reef ecosystems. We hypothesize that historic conversion of hillslope processes from soil creep to overland flow increased both magnitude and frequency of erosion. To create a process sediment budget, we used surficial and ecological mapping, hillslope and stream gages, and novel sensors to locate, quantify and model the generation of fine sediments polluting the reef. Ecological and geomorphic mapping from LiDAR and multi-spectral imagery located overland flow areas with vegetation cover below a threshold preventing erosion. Here, feral goat grazing exposed volcanic soils whose low matrix hydraulic conductivities (1-25 mm/hour) promote Horton overland flow. We instrumented steep, barren hillslopes with soil moisture sensors, overland flow meters, Parshal flumes, ISCO sediment samplers, and a rain gage and conducted repeat Tripod LiDAR and infiltration tests. To characterize soil resistance to overland flow erosion, we used a Cohesive Strength Meter (CSM) to simulate water stress. At the 13.5 km 2 watershed mouth we used a USGS stream gage with an ISCO sediment sampler to estimate total load. Over 3 years, storms triggered overland flow during rainfall intensities above 10-15 mm/hr. Overland flow meters indicate such flows can be up to 3 cm deep, with a tendency to deepen downslope. CSM tests indicate that these depths are insufficient to erode soils where vegetation is dense, but far above threshold values of 2-3 mm for bare soils. Sediment ratings curves for both hillslope and downstream catchment gages show clock-wise hysteresis during the first intense storms in the fall, becoming linear later in the season. During fall storms, sediment concentration is often 10X higher at a given stage. Revised annual lowering rates from experimental hillslopes are 1.5 cm/a (erosion pins), 1.4 cm/a (suspended sediment) and 1.6 cm/a (repeat Tripod LiDAR). These rates are at least 100-fold greater than the long-term river lowering rate of 0.13 mm/a. A sediment budget constructed by extrapolating hillslope lowering rates to the portions of the catchments mapped as unvegetated overland flow predicts a total yearly flux of ~ 6500 t, in agreement with the measured total of ~6200 t. Decadal records illustrate that rainfall intensities sufficient to generate ov\u2026", "author" : [ { "dropping-particle" : "", "family" : "Stock", "given" : "J. D.", "non-dropping-particle" : "", "parse-names" : false, "suffix" : "" }, { "dropping-particle" : "", "family" : "Rosener", "given" : "M.", "non-dropping-particle" : "", "parse-names" : false, "suffix" : "" }, { "dropping-particle" : "", "family" : "Schmidt", "given" : "K. M.", "non-dropping-particle" : "", "parse-names" : false, "suffix" : "" }, { "dropping-particle" : "", "family" : "Hanshaw", "given" : "M. N.", "non-dropping-particle" : "", "parse-names" : false, "suffix" : "" }, { "dropping-particle" : "", "family" : "Brooks", "given" : "B. A.", "non-dropping-particle" : "", "parse-names" : false, "suffix" : "" }, { "dropping-particle" : "", "family" : "Tribble", "given" : "G.", "non-dropping-particle" : "", "parse-names" : false, "suffix" : "" }, { "dropping-particle" : "", "family" : "Jacobi", "given" : "J.", "non-dropping-particle" : "", "parse-names" : false, "suffix" : "" } ], "container-title" : "American Geophysical Union Fall Meeting", "id" : "ITEM-2", "issued" : { "date-parts" : [ [ "2010" ] ] }, "page" : "#EP22A-01", "title" : "Sediment budget for a polluted Hawaiian reef using hillslope monitoring and process mapping", "type" : "paper-conference" }, "uris" : [ "http://www.mendeley.com/documents/?uuid=4378c49d-290f-4de2-b054-3c2ff8e4d978" ] } ], "mendeley" : { "formattedCitation" : "(Risk, 2014; Stock et al., 2010)", "plainTextFormattedCitation" : "(Risk, 2014; Stock et al., 2010)", "previouslyFormattedCitation" : "(Risk, 2014; Stock et al., 2010)" }, "properties" : { "noteIndex" : 0 }, "schema" : "https://github.com/citation-style-language/schema/raw/master/csl-citation.json" }</w:instrText>
      </w:r>
      <w:r w:rsidR="00BB7F7E">
        <w:fldChar w:fldCharType="separate"/>
      </w:r>
      <w:r w:rsidR="00F32F91" w:rsidRPr="00F32F91">
        <w:rPr>
          <w:noProof/>
        </w:rPr>
        <w:t>(Risk, 2014; Stock et al., 2010)</w:t>
      </w:r>
      <w:r w:rsidR="00BB7F7E">
        <w:fldChar w:fldCharType="end"/>
      </w:r>
      <w:r w:rsidR="000C26A7">
        <w:t>, suggesting that management should focus on identifying, quantifying, and mediating erosion hotspots.</w:t>
      </w:r>
    </w:p>
    <w:p w14:paraId="0C59DC9C" w14:textId="77777777" w:rsidR="00D758D4" w:rsidRDefault="000C26A7">
      <w:r>
        <w:t>Management of sediment requires linking land use changes and mitigation strategies to changes in sediment</w:t>
      </w:r>
      <w:r w:rsidR="00AA3BAA">
        <w:t xml:space="preserve"> yields at the watershed outlet</w:t>
      </w:r>
      <w:r>
        <w:t>. A sediment budget quantifies sediment as it moves from key sources to its eventual exit from a watershed</w:t>
      </w:r>
      <w:r w:rsidR="00F97579">
        <w:t xml:space="preserve"> </w:t>
      </w:r>
      <w:r w:rsidR="00F97579">
        <w:fldChar w:fldCharType="begin" w:fldLock="1"/>
      </w:r>
      <w:r w:rsidR="00F97579">
        <w:instrText>ADDIN CSL_CITATION { "citationItems" : [ { "id" : "ITEM-1", "itemData" : { "author" : [ { "dropping-particle" : "", "family" : "Rapp", "given" : "Anders", "non-dropping-particle" : "", "parse-names" : false, "suffix" : "" } ], "container-title" : "Geografiska Annaler", "id" : "ITEM-1", "issue" : "2/3", "issued" : { "date-parts" : [ [ "1960" ] ] }, "page" : "65-200", "title" : "Recent development of mountain slopes in Karkevagge and surroundings, northern Scandinavia", "type" : "article-journal", "volume" : "42" }, "uris" : [ "http://www.mendeley.com/documents/?uuid=5dcb1d72-917e-4260-9f49-4c35e05fd0a9" ] } ], "mendeley" : { "formattedCitation" : "(Rapp, 1960)", "plainTextFormattedCitation" : "(Rapp, 1960)", "previouslyFormattedCitation" : "(Rapp, 1960)" }, "properties" : { "noteIndex" : 0 }, "schema" : "https://github.com/citation-style-language/schema/raw/master/csl-citation.json" }</w:instrText>
      </w:r>
      <w:r w:rsidR="00F97579">
        <w:fldChar w:fldCharType="separate"/>
      </w:r>
      <w:r w:rsidR="00F97579" w:rsidRPr="00F97579">
        <w:rPr>
          <w:noProof/>
        </w:rPr>
        <w:t>(Rapp, 1960)</w:t>
      </w:r>
      <w:r w:rsidR="00F97579">
        <w:fldChar w:fldCharType="end"/>
      </w:r>
      <w:r w:rsidR="00F97579">
        <w:t>,</w:t>
      </w:r>
      <w:r>
        <w:t xml:space="preserve"> and is useful to characterize watershed response to land use change and management interventions</w:t>
      </w:r>
      <w:r w:rsidR="00B52CC5">
        <w:t xml:space="preserve"> </w:t>
      </w:r>
      <w:r w:rsidR="00B52CC5">
        <w:fldChar w:fldCharType="begin" w:fldLock="1"/>
      </w:r>
      <w:r w:rsidR="00F97579">
        <w:instrText>ADDIN CSL_CITATION { "citationItems" : [ { "id" : "ITEM-1", "itemData" : { "DOI" : "10.1016/j.envsci.2007.10.004", "ISBN" : "1462-9011", "ISSN" : "14629011", "abstract" : "There is increasing recognition that fine sediment represents an important diffuse source pollutant in surface waters, due to its role in governing the transfer and fate of many substances, including nutrients, heavy metals, pesticides and other organic contaminants, and because of its impacts on aquatic ecology. Catchment management strategies therefore frequently need to include provision for the control of sediment mobilisation and delivery. The sediment budget concept provides a valuable framework for assisting the management and control of diffuse source sediment pollution and associated problems, by identifying the key sources and demonstrating the importance of intermediate stores and the likely impact of upstream mitigation strategies on downstream suspended sediment and sediment-associated contaminant fluxes. Accordingly, the utility of the sediment budget concept for catchment management is further discussed, by introducing examples from several contrasting river basins. ?? 2007 Elsevier Ltd. All rights reserved.", "author" : [ { "dropping-particle" : "", "family" : "Walling", "given" : "D. E.", "non-dropping-particle" : "", "parse-names" : false, "suffix" : "" }, { "dropping-particle" : "", "family" : "Collins", "given" : "a. L.", "non-dropping-particle" : "", "parse-names" : false, "suffix" : "" } ], "container-title" : "Environmental Science and Policy", "id" : "ITEM-1", "issue" : "2", "issued" : { "date-parts" : [ [ "2008" ] ] }, "page" : "136-143", "title" : "The catchment sediment budget as a management tool", "type" : "article-journal", "volume" : "11" }, "uris" : [ "http://www.mendeley.com/documents/?uuid=5df21b5d-2fd2-4c75-b1b1-0d8fba23b522" ] } ], "mendeley" : { "formattedCitation" : "(Walling and Collins, 2008)", "plainTextFormattedCitation" : "(Walling and Collins, 2008)", "previouslyFormattedCitation" : "(Walling and Collins, 2008)" }, "properties" : { "noteIndex" : 0 }, "schema" : "https://github.com/citation-style-language/schema/raw/master/csl-citation.json" }</w:instrText>
      </w:r>
      <w:r w:rsidR="00B52CC5">
        <w:fldChar w:fldCharType="separate"/>
      </w:r>
      <w:r w:rsidR="00B52CC5" w:rsidRPr="00B52CC5">
        <w:rPr>
          <w:noProof/>
        </w:rPr>
        <w:t>(Walling and Collins, 2008)</w:t>
      </w:r>
      <w:r w:rsidR="00B52CC5">
        <w:fldChar w:fldCharType="end"/>
      </w:r>
      <w:r>
        <w:t xml:space="preserve">. </w:t>
      </w:r>
      <w:r w:rsidR="00BB7F7E">
        <w:fldChar w:fldCharType="begin" w:fldLock="1"/>
      </w:r>
      <w:r w:rsidR="00BB7F7E">
        <w:instrText>ADDIN CSL_CITATION { "citationItems" : [ { "id" : "ITEM-1", "itemData" : { "ISBN" : "0018-8158", "author" : [ { "dropping-particle" : "", "family" : "Walling", "given" : "D E", "non-dropping-particle" : "", "parse-names" : false, "suffix" : "" } ], "container-title" : "Hydrobiologia", "id" : "ITEM-1", "issued" : { "date-parts" : [ [ "1999" ] ] }, "page" : "223-240", "title" : "Linking land use, erosion and sediment yields in river basins", "type" : "article-journal", "volume" : "410" }, "uris" : [ "http://www.mendeley.com/documents/?uuid=3d9aca68-a26b-49af-bc3d-78578fa0168c" ] } ], "mendeley" : { "formattedCitation" : "(Walling, 1999)", "manualFormatting" : "Walling (1999)", "plainTextFormattedCitation" : "(Walling, 1999)", "previouslyFormattedCitation" : "(Walling, 1999)" }, "properties" : { "noteIndex" : 0 }, "schema" : "https://github.com/citation-style-language/schema/raw/master/csl-citation.json" }</w:instrText>
      </w:r>
      <w:r w:rsidR="00BB7F7E">
        <w:fldChar w:fldCharType="separate"/>
      </w:r>
      <w:r w:rsidR="00BB7F7E" w:rsidRPr="00BB7F7E">
        <w:rPr>
          <w:noProof/>
        </w:rPr>
        <w:t>Walli</w:t>
      </w:r>
      <w:r w:rsidR="00BB7F7E">
        <w:rPr>
          <w:noProof/>
        </w:rPr>
        <w:t>ng</w:t>
      </w:r>
      <w:r w:rsidR="00BB7F7E" w:rsidRPr="00BB7F7E">
        <w:rPr>
          <w:noProof/>
        </w:rPr>
        <w:t xml:space="preserve"> </w:t>
      </w:r>
      <w:r w:rsidR="00BB7F7E">
        <w:rPr>
          <w:noProof/>
        </w:rPr>
        <w:t>(</w:t>
      </w:r>
      <w:r w:rsidR="00BB7F7E" w:rsidRPr="00BB7F7E">
        <w:rPr>
          <w:noProof/>
        </w:rPr>
        <w:t>1999)</w:t>
      </w:r>
      <w:r w:rsidR="00BB7F7E">
        <w:fldChar w:fldCharType="end"/>
      </w:r>
      <w:r>
        <w:t xml:space="preserve"> used a sediment budget to show that sediment yield from watersheds can be insensitive to both land use change and erosion management due to high sediment storage capacity on hillslopes and in the channel. Sediment yield from disturbed areas can be large but may not be important compared to naturally high yields from undisturbed areas. While a full description of all sediment production and transport processes are of scientific interest,</w:t>
      </w:r>
      <w:r w:rsidR="00BB7F7E">
        <w:t xml:space="preserve"> </w:t>
      </w:r>
      <w:r>
        <w:t xml:space="preserve">the sediment budget needs to be simplified to be used as a management tool </w:t>
      </w:r>
      <w:r w:rsidR="00BB7F7E">
        <w:fldChar w:fldCharType="begin" w:fldLock="1"/>
      </w:r>
      <w:r w:rsidR="00F20B1A">
        <w:instrText>ADDIN CSL_CITATION { "citationItems" : [ { "id" : "ITEM-1", "itemData" : { "ISBN" : "0018-8158", "author" : [ { "dropping-particle" : "", "family" : "Slaymaker", "given" : "Olav", "non-dropping-particle" : "", "parse-names" : false, "suffix" : "" } ], "container-title" : "Hydrobiologia", "id" : "ITEM-1", "issue" : "1", "issued" : { "date-parts" : [ [ "2003" ] ] }, "page" : "71-82", "title" : "The sediment budget as conceptual framework and management tool", "type" : "article-journal", "volume" : "494" }, "uris" : [ "http://www.mendeley.com/documents/?uuid=748aa7eb-6618-4830-b6af-fae1f7789606" ] } ], "mendeley" : { "formattedCitation" : "(Slaymaker, 2003)", "plainTextFormattedCitation" : "(Slaymaker, 2003)", "previouslyFormattedCitation" : "(Slaymaker, 2003)" }, "properties" : { "noteIndex" : 0 }, "schema" : "https://github.com/citation-style-language/schema/raw/master/csl-citation.json" }</w:instrText>
      </w:r>
      <w:r w:rsidR="00BB7F7E">
        <w:fldChar w:fldCharType="separate"/>
      </w:r>
      <w:r w:rsidR="00BB7F7E" w:rsidRPr="00BB7F7E">
        <w:rPr>
          <w:noProof/>
        </w:rPr>
        <w:t>(Slaymaker, 2003)</w:t>
      </w:r>
      <w:r w:rsidR="00BB7F7E">
        <w:fldChar w:fldCharType="end"/>
      </w:r>
      <w:r>
        <w:t xml:space="preserve">. Most management applications require only that the order of magnitude or the relative importance of process rates be known, so </w:t>
      </w:r>
      <w:r w:rsidR="00F20B1A">
        <w:fldChar w:fldCharType="begin" w:fldLock="1"/>
      </w:r>
      <w:r w:rsidR="00BC5C68">
        <w:instrText>ADDIN CSL_CITATION { "citationItems" : [ { "id" : "ITEM-1", "itemData" : { "ISBN" : "3923381395", "author" : [ { "dropping-particle" : "", "family" : "Reid", "given" : "L M", "non-dropping-particle" : "", "parse-names" : false, "suffix" : "" }, { "dropping-particle" : "", "family" : "Dunne", "given" : "T", "non-dropping-particle" : "", "parse-names" : false, "suffix" : "" } ], "id" : "ITEM-1", "issued" : { "date-parts" : [ [ "1996" ] ] }, "publisher" : "Catena Verlag", "publisher-place" : "Reiskirchen, Germany", "title" : "Rapid evaluation of sediment budgets", "type" : "book" }, "uris" : [ "http://www.mendeley.com/documents/?uuid=db24fe95-3318-4c34-aa9e-4ee3d511d489" ] } ], "mendeley" : { "formattedCitation" : "(Reid and Dunne, 1996)", "manualFormatting" : "Reid and Dunne (1996)", "plainTextFormattedCitation" : "(Reid and Dunne, 1996)", "previouslyFormattedCitation" : "(Reid and Dunne, 1996)" }, "properties" : { "noteIndex" : 0 }, "schema" : "https://github.com/citation-style-language/schema/raw/master/csl-citation.json" }</w:instrText>
      </w:r>
      <w:r w:rsidR="00F20B1A">
        <w:fldChar w:fldCharType="separate"/>
      </w:r>
      <w:r w:rsidR="00F20B1A">
        <w:rPr>
          <w:noProof/>
        </w:rPr>
        <w:t>Reid and Dunne (</w:t>
      </w:r>
      <w:r w:rsidR="00F20B1A" w:rsidRPr="00F20B1A">
        <w:rPr>
          <w:noProof/>
        </w:rPr>
        <w:t>1996)</w:t>
      </w:r>
      <w:r w:rsidR="00F20B1A">
        <w:fldChar w:fldCharType="end"/>
      </w:r>
      <w:r>
        <w:t xml:space="preserve"> argue a management-focused sediment budget can be developed quickly in situations where the management problem is clearly defined and the management area can be divided into homogenous sub-units.</w:t>
      </w:r>
    </w:p>
    <w:p w14:paraId="6E7116B3" w14:textId="52AF40A2" w:rsidR="00D758D4" w:rsidRDefault="000C26A7">
      <w:r>
        <w:t xml:space="preserve">Knowledge of suspended sediment yield (SSY) under both natural and disturbed conditions on most </w:t>
      </w:r>
      <w:r w:rsidR="007A27E8">
        <w:t>tropical,</w:t>
      </w:r>
      <w:r>
        <w:t xml:space="preserve"> volcanic islands remains limited, due to the challenges of in situ monitoring</w:t>
      </w:r>
      <w:r w:rsidR="00F32F91">
        <w:t>.</w:t>
      </w:r>
      <w:r w:rsidR="00D9137C">
        <w:t xml:space="preserve"> E</w:t>
      </w:r>
      <w:r>
        <w:t xml:space="preserve">xisting sediment yield models are </w:t>
      </w:r>
      <w:r w:rsidR="00D9137C">
        <w:t xml:space="preserve">often designed for agricultural landscapes and are </w:t>
      </w:r>
      <w:r>
        <w:t>not well-calibrated to the climatic, topographic, and geologic conditions found on steep, tropica</w:t>
      </w:r>
      <w:r w:rsidR="00807EBA">
        <w:t>l islands</w:t>
      </w:r>
      <w:r w:rsidR="00D9137C">
        <w:t>. Most readily available models also do not incorporate many of the important processes that generate sediment in steep watersheds, including mass movements</w:t>
      </w:r>
      <w:r w:rsidR="00807EBA">
        <w:t xml:space="preserve"> </w:t>
      </w:r>
      <w:r w:rsidR="00807EBA">
        <w:fldChar w:fldCharType="begin" w:fldLock="1"/>
      </w:r>
      <w:r w:rsidR="00422AA5">
        <w:instrText>ADDIN CSL_CITATION { "citationItems" : [ { "id" : "ITEM-1", "itemData" : { "ISBN" : "0169-555X", "author" : [ { "dropping-particle" : "", "family" : "Calhoun", "given" : "R Scott", "non-dropping-particle" : "", "parse-names" : false, "suffix" : "" }, { "dropping-particle" : "", "family" : "Fletcher", "given" : "C H", "non-dropping-particle" : "", "parse-names" : false, "suffix" : "" } ], "container-title" : "Geomorphology", "id" : "ITEM-1", "issue" : "3", "issued" : { "date-parts" : [ [ "1999" ] ] }, "page" : "213-226", "title" : "Measured and predicted sediment yield from a subtropical, heavy rainfall, steep-sided river basin: Hanalei, Kauai, Hawaiian Islands", "type" : "article-journal", "volume" : "30" }, "uris" : [ "http://www.mendeley.com/documents/?uuid=a22500eb-4c0c-4421-8d1c-bd2ddb3d7e0b" ] }, { "id" : "ITEM-2", "itemData" : { "ISBN" : "1096-9837", "author" : [ { "dropping-particle" : "", "family" : "Ramos-Scharr\u00f3n", "given" : "Carlos E", "non-dropping-particle" : "", "parse-names" : false, "suffix" : "" }, { "dropping-particle" : "", "family" : "Macdonald", "given" : "Lee H", "non-dropping-particle" : "", "parse-names" : false, "suffix" : "" } ], "container-title" : "Earth Surface Processes and Landforms", "id" : "ITEM-2", "issue" : "10", "issued" : { "date-parts" : [ [ "2005" ] ] }, "page" : "1283-1304", "title" : "Measurement and prediction of sediment production from unpaved roads, St John, US Virgin Islands", "type" : "article-journal", "volume" : "30" }, "uris" : [ "http://www.mendeley.com/documents/?uuid=f7859211-9812-48e4-87e5-14e5266f5c4e" ] }, { "id" : "ITEM-3", "itemData" : { "DOI" : "10.1007/s10310-007-0017-9", "ISSN" : "1341-6979", "author" : [ { "dropping-particle" : "", "family" : "Sadeghi", "given" : "S. H. R.", "non-dropping-particle" : "", "parse-names" : false, "suffix" : "" }, { "dropping-particle" : "", "family" : "Mizuyama", "given" : "T.", "non-dropping-particle" : "", "parse-names" : false, "suffix" : "" }, { "dropping-particle" : "", "family" : "Miyata", "given" : "S.", "non-dropping-particle" : "", "parse-names" : false, "suffix" : "" }, { "dropping-particle" : "", "family" : "Gomi", "given" : "T.", "non-dropping-particle" : "", "parse-names" : false, "suffix" : "" }, { "dropping-particle" : "", "family" : "Kosugi", "given" : "K.", "non-dropping-particle" : "", "parse-names" : false, "suffix" : "" }, { "dropping-particle" : "", "family" : "Mizugaki", "given" : "S.", "non-dropping-particle" : "", "parse-names" : false, "suffix" : "" }, { "dropping-particle" : "", "family" : "Onda", "given" : "Y.", "non-dropping-particle" : "", "parse-names" : false, "suffix" : "" } ], "container-title" : "Journal of Forest Research", "id" : "ITEM-3", "issue" : "4", "issued" : { "date-parts" : [ [ "2007", "6", "2" ] ] }, "page" : "270-277", "title" : "Is MUSLE apt to small steeply reforested watershed?", "type" : "article-journal", "volume" : "12" }, "uris" : [ "http://www.mendeley.com/documents/?uuid=7157efe2-b703-4323-8c95-85e65d4be1fe" ] } ], "mendeley" : { "formattedCitation" : "(Calhoun and Fletcher, 1999; Ramos-Scharr\u00f3n and Macdonald, 2005; Sadeghi et al., 2007)", "plainTextFormattedCitation" : "(Calhoun and Fletcher, 1999; Ramos-Scharr\u00f3n and Macdonald, 2005; Sadeghi et al., 2007)", "previouslyFormattedCitation" : "(Calhoun and Fletcher, 1999; Ramos-Scharr\u00f3n and Macdonald, 2005; Sadeghi et al., 2007)" }, "properties" : { "noteIndex" : 0 }, "schema" : "https://github.com/citation-style-language/schema/raw/master/csl-citation.json" }</w:instrText>
      </w:r>
      <w:r w:rsidR="00807EBA">
        <w:fldChar w:fldCharType="separate"/>
      </w:r>
      <w:r w:rsidR="00603363" w:rsidRPr="00603363">
        <w:rPr>
          <w:noProof/>
        </w:rPr>
        <w:t>(Calhoun and Fletcher, 1999; Ramos-Scharrón and Macdonald, 2005; Sadeghi et al., 2007)</w:t>
      </w:r>
      <w:r w:rsidR="00807EBA">
        <w:fldChar w:fldCharType="end"/>
      </w:r>
      <w:r>
        <w:t>. Developing models that predict SSY from small, mountainous catchments is a significant contribution for establishing baselines for change-detection</w:t>
      </w:r>
      <w:r w:rsidR="00422AA5">
        <w:t xml:space="preserve"> for sediment mitigation projects</w:t>
      </w:r>
      <w:r>
        <w:t>, and can also further improve models applied at the regional scale</w:t>
      </w:r>
      <w:r w:rsidR="00807E33">
        <w:t xml:space="preserve"> </w:t>
      </w:r>
      <w:r w:rsidR="00807E33">
        <w:fldChar w:fldCharType="begin" w:fldLock="1"/>
      </w:r>
      <w:r w:rsidR="00AB1993">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formattedCitation" : "(Duvert et al., 2012)", "plainTextFormattedCitation" : "(Duvert et al., 2012)", "previouslyFormattedCitation" : "(Duvert et al., 2012)" }, "properties" : { "noteIndex" : 0 }, "schema" : "https://github.com/citation-style-language/schema/raw/master/csl-citation.json" }</w:instrText>
      </w:r>
      <w:r w:rsidR="00807E33">
        <w:fldChar w:fldCharType="separate"/>
      </w:r>
      <w:r w:rsidR="00807E33" w:rsidRPr="00807E33">
        <w:rPr>
          <w:noProof/>
        </w:rPr>
        <w:t>(Duvert et al., 2012)</w:t>
      </w:r>
      <w:r w:rsidR="00807E33">
        <w:fldChar w:fldCharType="end"/>
      </w:r>
      <w:r>
        <w:t>.</w:t>
      </w:r>
    </w:p>
    <w:p w14:paraId="0380BC8E" w14:textId="38D6F364" w:rsidR="00D758D4" w:rsidRDefault="000C26A7">
      <w:r>
        <w:t xml:space="preserve">Traditional approaches to quantifying human impact on sediment </w:t>
      </w:r>
      <w:r w:rsidR="004D7A5B">
        <w:t>budgets</w:t>
      </w:r>
      <w:r>
        <w:t xml:space="preserve">, including comparison of total annual yields </w:t>
      </w:r>
      <w:r w:rsidR="00AB1993">
        <w:fldChar w:fldCharType="begin" w:fldLock="1"/>
      </w:r>
      <w:r w:rsidR="001C41C3">
        <w:instrText>ADDIN CSL_CITATION { "citationItems" : [ { "id" : "ITEM-1", "itemData" : { "author" : [ { "dropping-particle" : "", "family" : "Fahey", "given" : "B.D.", "non-dropping-particle" : "", "parse-names" : false, "suffix" : "" }, { "dropping-particle" : "", "family" : "Marden", "given" : "M.", "non-dropping-particle" : "", "parse-names" : false, "suffix" : "" }, { "dropping-particle" : "", "family" : "Phillips", "given" : "C.J.", "non-dropping-particle" : "", "parse-names" : false, "suffix" : "" } ], "container-title" : "Journal of Hydrology (NZ)", "id" : "ITEM-1", "issue" : "1", "issued" : { "date-parts" : [ [ "2003" ] ] }, "page" : "27-38", "title" : "Sediment yields from plantation forestry and pastoral farming, coastal Hawke's Bay, North Island, New Zealand", "type" : "article-journal", "volume" : "42" }, "uris" : [ "http://www.mendeley.com/documents/?uuid=3171324e-44a1-4b3c-9404-ff8099105a7c" ] } ], "mendeley" : { "formattedCitation" : "(Fahey et al., 2003)", "plainTextFormattedCitation" : "(Fahey et al., 2003)", "previouslyFormattedCitation" : "(Fahey et al., 2003)" }, "properties" : { "noteIndex" : 0 }, "schema" : "https://github.com/citation-style-language/schema/raw/master/csl-citation.json" }</w:instrText>
      </w:r>
      <w:r w:rsidR="00AB1993">
        <w:fldChar w:fldCharType="separate"/>
      </w:r>
      <w:r w:rsidR="00AB1993" w:rsidRPr="00AB1993">
        <w:rPr>
          <w:noProof/>
        </w:rPr>
        <w:t>(Fahey et al., 2003)</w:t>
      </w:r>
      <w:r w:rsidR="00AB1993">
        <w:fldChar w:fldCharType="end"/>
      </w:r>
      <w:r w:rsidR="00AB1993">
        <w:t xml:space="preserve"> </w:t>
      </w:r>
      <w:r>
        <w:t xml:space="preserve">and sediment rating curves </w:t>
      </w:r>
      <w:r w:rsidR="00AB1993">
        <w:fldChar w:fldCharType="begin" w:fldLock="1"/>
      </w:r>
      <w:r w:rsidR="00F9772D">
        <w:instrText>ADDIN CSL_CITATION { "citationItems" : [ { "id" : "ITEM-1", "itemData" : { "author" : [ { "dropping-particle" : "", "family" : "Walling", "given" : "D E", "non-dropping-particle" : "", "parse-names" : false, "suffix" : "" } ], "container-title" : "Water Resources Research", "id" : "ITEM-1", "issue" : "3", "issued" : { "date-parts" : [ [ "1977" ] ] }, "page" : "531-538", "title" : "Assessing the accuracy of suspended sediment rating curves for a small basin", "type" : "article-journal", "volume" : "13" }, "uris" : [ "http://www.mendeley.com/documents/?uuid=0c98124a-a0e2-4520-90e7-28de9a4beb72" ] }, { "id" : "ITEM-2", "itemData" : { "DOI" : "10.1016/S0022-1694(00)00253-5", "ISSN" : "00221694", "abstract" : "A large part of the sediment in lowland rivers is transported as wash load. As wash load is a non-capacity load it often is modelled using empirical relations, such as the rating curve technique. Sediment rating curves in the form of a power function are derived for several locations along the river Rhine and its main tributaries, using different fitting procedures. Inaccuracies in estimated sediment loads are analysed, and spatial differences in the shapes of the fitted rating curves are related to watershed characteristics. Rating curves obtained by least squares regression on logarithmic transformed data underestimate long-term sediment transport rates by 10\u201350%. Better estimates are obtained when nonlinear least squares regression is applied. The steepness of the fitted rating curves decreases along the main channel of the Rhine in a downstream direction. Contrary to what is generally believed this is not related to changes in the sediment transport regime. A better indication of the sediment transport regime is obtained when the slope/intercept pairs of the fitted rating curves are plotted in a graph. All locations that plot on the same line have a common discharge-concentration value and appear to be characterised by a similar sediment transport regime. At locations of which the slope/intercept pairs plot on higher lines, a larger part of the annual sediment load is transported during high discharge. ?", "author" : [ { "dropping-particle" : "", "family" : "Asselman", "given" : "N.E.M.", "non-dropping-particle" : "", "parse-names" : false, "suffix" : "" } ], "container-title" : "Journal of Hydrology", "id" : "ITEM-2", "issue" : "3-4", "issued" : { "date-parts" : [ [ "2000", "7" ] ] }, "page" : "228-248", "title" : "Fitting and interpretation of sediment rating curves", "type" : "article-journal", "volume" : "234" }, "uris" : [ "http://www.mendeley.com/documents/?uuid=62a6b660-3d41-46a7-b53f-5f84582d6aa4" ] } ], "mendeley" : { "formattedCitation" : "(Asselman, 2000; Walling, 1977)", "plainTextFormattedCitation" : "(Asselman, 2000; Walling, 1977)", "previouslyFormattedCitation" : "(Asselman, 2000; Walling, 1977)" }, "properties" : { "noteIndex" : 0 }, "schema" : "https://github.com/citation-style-language/schema/raw/master/csl-citation.json" }</w:instrText>
      </w:r>
      <w:r w:rsidR="00AB1993">
        <w:fldChar w:fldCharType="separate"/>
      </w:r>
      <w:r w:rsidR="00AB1993" w:rsidRPr="00AB1993">
        <w:rPr>
          <w:noProof/>
        </w:rPr>
        <w:t>(Asselman, 2000; Walling, 1977)</w:t>
      </w:r>
      <w:r w:rsidR="00AB1993">
        <w:fldChar w:fldCharType="end"/>
      </w:r>
      <w:r>
        <w:t>, are complicated by interannual variability and hysteresis in the discharge-</w:t>
      </w:r>
      <w:r>
        <w:lastRenderedPageBreak/>
        <w:t xml:space="preserve">concentration relationship. As an alternative, other studies have compared SSY generated by storm </w:t>
      </w:r>
      <w:r w:rsidR="00422AA5">
        <w:t xml:space="preserve">events of the same magnitude </w:t>
      </w:r>
      <w:r>
        <w:t xml:space="preserve">to assess the contribution of individual subwatersheds to total SSY </w:t>
      </w:r>
      <w:r w:rsidR="00F9772D">
        <w:fldChar w:fldCharType="begin" w:fldLock="1"/>
      </w:r>
      <w:r w:rsidR="00F9772D">
        <w:instrText>ADDIN CSL_CITATION { "citationItems" : [ { "id" : "ITEM-1", "itemData" : { "ISBN" : "0022-1694", "author" : [ { "dropping-particle" : "", "family" : "Zimmermann", "given" : "A", "non-dropping-particle" : "", "parse-names" : false, "suffix" : "" }, { "dropping-particle" : "", "family" : "Francke", "given" : "T", "non-dropping-particle" : "", "parse-names" : false, "suffix" : "" }, { "dropping-particle" : "", "family" : "Elsenbeer", "given" : "H", "non-dropping-particle" : "", "parse-names" : false, "suffix" : "" } ], "container-title" : "Journal of Hydrology", "id" : "ITEM-1", "issue" : "428-429", "issued" : { "date-parts" : [ [ "2012" ] ] }, "page" : "170-181", "title" : "Forests and erosion: Insights from a study of suspended-sediment dynamics in an overland flow-prone rainforest catchment", "type" : "article-journal" }, "uris" : [ "http://www.mendeley.com/documents/?uuid=b82faf52-48b9-420d-a9dc-e7be4cac6821" ] } ], "mendeley" : { "formattedCitation" : "(Zimmermann et al., 2012)", "plainTextFormattedCitation" : "(Zimmermann et al., 2012)", "previouslyFormattedCitation" : "(Zimmermann et al., 2012)" }, "properties" : { "noteIndex" : 0 }, "schema" : "https://github.com/citation-style-language/schema/raw/master/csl-citation.json" }</w:instrText>
      </w:r>
      <w:r w:rsidR="00F9772D">
        <w:fldChar w:fldCharType="separate"/>
      </w:r>
      <w:r w:rsidR="00F9772D" w:rsidRPr="00F9772D">
        <w:rPr>
          <w:noProof/>
        </w:rPr>
        <w:t>(Zimmermann et al., 2012)</w:t>
      </w:r>
      <w:r w:rsidR="00F9772D">
        <w:fldChar w:fldCharType="end"/>
      </w:r>
      <w:r w:rsidR="00F9772D">
        <w:t xml:space="preserve">, </w:t>
      </w:r>
      <w:r>
        <w:t>compare the responses of different watersheds to "storm metrics"</w:t>
      </w:r>
      <w:r w:rsidR="00F9772D">
        <w:t xml:space="preserve"> </w:t>
      </w:r>
      <w:r w:rsidR="00F9772D">
        <w:fldChar w:fldCharType="begin" w:fldLock="1"/>
      </w:r>
      <w:r w:rsidR="001C41C3">
        <w:instrText>ADDIN CSL_CITATION { "citationItems" : [ { "id" : "ITEM-1", "itemData" : { "author" : [ { "dropping-particle" : "", "family" : "Hicks", "given" : "D Murray", "non-dropping-particle" : "", "parse-names" : false, "suffix" : "" } ], "container-title" : "Proceedings of the New-Zealand Hydrological Society Symposium", "id" : "ITEM-1", "issued" : { "date-parts" : [ [ "1990" ] ] }, "publisher-place" : "Auckland, New Zealand", "title" : "Suspended sediment yields from pasture and exotic forest basins", "type" : "paper-conference" }, "uris" : [ "http://www.mendeley.com/documents/?uuid=e9a5c909-e5a8-4596-bfb2-bffc88b36ffa" ] }, { "id" : "ITEM-2", "itemData" : { "author" : [ { "dropping-particle" : "", "family" : "Fahey", "given" : "B.D.", "non-dropping-particle" : "", "parse-names" : false, "suffix" : "" }, { "dropping-particle" : "", "family" : "Marden", "given" : "M.", "non-dropping-particle" : "", "parse-names" : false, "suffix" : "" }, { "dropping-particle" : "", "family" : "Phillips", "given" : "C.J.", "non-dropping-particle" : "", "parse-names" : false, "suffix" : "" } ], "container-title" : "Journal of Hydrology (NZ)", "id" : "ITEM-2", "issue" : "1", "issued" : { "date-parts" : [ [ "2003" ] ] }, "page" : "27-38", "title" : "Sediment yields from plantation forestry and pastoral farming, coastal Hawke's Bay, North Island, New Zealand", "type" : "article-journal", "volume" : "42" }, "uris" : [ "http://www.mendeley.com/documents/?uuid=3171324e-44a1-4b3c-9404-ff8099105a7c" ] }, { "id" : "ITEM-3", "itemData" : { "DOI" : "10.1080/00288330.2011.570350", "ISSN" : "0028-8330", "author" : [ { "dropping-particle" : "", "family" : "Basher", "given" : "Lr", "non-dropping-particle" : "", "parse-names" : false, "suffix" : "" }, { "dropping-particle" : "", "family" : "Hicks", "given" : "Dm", "non-dropping-particle" : "", "parse-names" : false, "suffix" : "" }, { "dropping-particle" : "", "family" : "Clapp", "given" : "B", "non-dropping-particle" : "", "parse-names" : false, "suffix" : "" }, { "dropping-particle" : "", "family" : "Hewitt", "given" : "T", "non-dropping-particle" : "", "parse-names" : false, "suffix" : "" } ], "container-title" : "New Zealand Journal of Marine and Freshwater Research", "id" : "ITEM-3", "issue" : "3", "issued" : { "date-parts" : [ [ "2011", "9" ] ] }, "page" : "333-356", "title" : "Sediment yield response to large storm events and forest harvesting, Motueka River, New Zealand", "type" : "article-journal", "volume" : "45" }, "uris" : [ "http://www.mendeley.com/documents/?uuid=6bc2684b-87fb-454c-afee-27dc666c3670" ] }, { "id" : "ITEM-4",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4",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formattedCitation" : "(Basher et al., 2011; Duvert et al., 2012; Fahey et al., 2003; Hicks, 1990)", "plainTextFormattedCitation" : "(Basher et al., 2011; Duvert et al., 2012; Fahey et al., 2003; Hicks, 1990)", "previouslyFormattedCitation" : "(Basher et al., 2011; Duvert et al., 2012; Fahey et al., 2003; Hicks, 1990)" }, "properties" : { "noteIndex" : 0 }, "schema" : "https://github.com/citation-style-language/schema/raw/master/csl-citation.json" }</w:instrText>
      </w:r>
      <w:r w:rsidR="00F9772D">
        <w:fldChar w:fldCharType="separate"/>
      </w:r>
      <w:r w:rsidR="00F9772D" w:rsidRPr="00F9772D">
        <w:rPr>
          <w:noProof/>
        </w:rPr>
        <w:t>(Basher et al., 2011; Duvert et al., 2012; Fahey et al., 2003; Hicks, 1990)</w:t>
      </w:r>
      <w:r w:rsidR="00F9772D">
        <w:fldChar w:fldCharType="end"/>
      </w:r>
      <w:r>
        <w:t>, and determine changes in SSY from the same watershed over time</w:t>
      </w:r>
      <w:r w:rsidR="00F9772D">
        <w:t xml:space="preserve"> </w:t>
      </w:r>
      <w:r w:rsidR="00F9772D">
        <w:fldChar w:fldCharType="begin" w:fldLock="1"/>
      </w:r>
      <w:r w:rsidR="00F866C4">
        <w:instrText>ADDIN CSL_CITATION { "citationItems" : [ { "id" : "ITEM-1", "itemData" : { "author" : [ { "dropping-particle" : "V", "family" : "Bonta", "given" : "James", "non-dropping-particle" : "", "parse-names" : false, "suffix" : "" } ], "container-title" : "JAWRA Journal of the American Water Resources Association", "id" : "ITEM-1", "issue" : "4", "issued" : { "date-parts" : [ [ "2000" ] ] }, "page" : "869-887", "title" : "Impact of Coal Surface Mining and Reclamation on Suspended Sediment in Three Ohio Watersheds", "type" : "article-journal", "volume" : "36" }, "uris" : [ "http://www.mendeley.com/documents/?uuid=4f369f1c-58d9-49e3-a6f5-18e3a9126fde" ] } ], "mendeley" : { "formattedCitation" : "(Bonta, 2000)", "plainTextFormattedCitation" : "(Bonta, 2000)", "previouslyFormattedCitation" : "(Bonta, 2000)" }, "properties" : { "noteIndex" : 0 }, "schema" : "https://github.com/citation-style-language/schema/raw/master/csl-citation.json" }</w:instrText>
      </w:r>
      <w:r w:rsidR="00F9772D">
        <w:fldChar w:fldCharType="separate"/>
      </w:r>
      <w:r w:rsidR="00F9772D" w:rsidRPr="00F9772D">
        <w:rPr>
          <w:noProof/>
        </w:rPr>
        <w:t>(Bonta, 2000)</w:t>
      </w:r>
      <w:r w:rsidR="00F9772D">
        <w:fldChar w:fldCharType="end"/>
      </w:r>
      <w:r>
        <w:t>.</w:t>
      </w:r>
    </w:p>
    <w:p w14:paraId="7CCE39DF" w14:textId="3DE9CA62" w:rsidR="00D758D4" w:rsidRDefault="007B24D1">
      <w:r>
        <w:t>Event-wise SSY (</w:t>
      </w:r>
      <w:r w:rsidR="005D50D5">
        <w:t>SSY</w:t>
      </w:r>
      <w:r w:rsidR="005D50D5">
        <w:rPr>
          <w:vertAlign w:val="subscript"/>
        </w:rPr>
        <w:t>EV</w:t>
      </w:r>
      <w:r>
        <w:t>)</w:t>
      </w:r>
      <w:r w:rsidR="000C26A7">
        <w:t xml:space="preserve"> may correlate with various precipitation or discharge variables ("storm metrics"), such as total precipitation, the Erosivity Index</w:t>
      </w:r>
      <w:r w:rsidR="00422AA5">
        <w:t xml:space="preserve"> </w:t>
      </w:r>
      <w:r w:rsidR="00422AA5">
        <w:fldChar w:fldCharType="begin" w:fldLock="1"/>
      </w:r>
      <w:r w:rsidR="00C1009A">
        <w:instrText>ADDIN CSL_CITATION { "citationItems" : [ { "id" : "ITEM-1", "itemData" : { "DOI" : "10.1002/hyp", "author" : [ { "dropping-particle" : "", "family" : "Kinnell", "given" : "P I A", "non-dropping-particle" : "", "parse-names" : false, "suffix" : "" } ], "container-title" : "Hydrological processes", "id" : "ITEM-1", "issued" : { "date-parts" : [ [ "2013" ] ] }, "title" : "Modelling event soil losses using the Q R EI 30 index within RUSLE2", "type" : "article-journal" }, "uris" : [ "http://www.mendeley.com/documents/?uuid=623b7e31-0c7e-4366-a8e5-181f79795c29" ] } ], "mendeley" : { "formattedCitation" : "(Kinnell, 2013)", "plainTextFormattedCitation" : "(Kinnell, 2013)", "previouslyFormattedCitation" : "(Kinnell, 2013)" }, "properties" : { "noteIndex" : 0 }, "schema" : "https://github.com/citation-style-language/schema/raw/master/csl-citation.json" }</w:instrText>
      </w:r>
      <w:r w:rsidR="00422AA5">
        <w:fldChar w:fldCharType="separate"/>
      </w:r>
      <w:r w:rsidR="00422AA5" w:rsidRPr="00422AA5">
        <w:rPr>
          <w:noProof/>
        </w:rPr>
        <w:t>(Kinnell, 2013)</w:t>
      </w:r>
      <w:r w:rsidR="00422AA5">
        <w:fldChar w:fldCharType="end"/>
      </w:r>
      <w:r w:rsidR="000C26A7">
        <w:t>, or total discharge, but the best correlation has consistently been found with maximum event discharge</w:t>
      </w:r>
      <w:r w:rsidR="00590245">
        <w:t xml:space="preserve"> (Qmax)</w:t>
      </w:r>
      <w:r w:rsidR="000C26A7">
        <w:t xml:space="preserve">. Several researchers have hypothesized that </w:t>
      </w:r>
      <w:r>
        <w:t>Qmax</w:t>
      </w:r>
      <w:r w:rsidR="000C26A7">
        <w:t xml:space="preserve"> integrates the hydrological response of a watershed, making it a good predictor of </w:t>
      </w:r>
      <w:r w:rsidR="005D50D5">
        <w:t>SSY</w:t>
      </w:r>
      <w:r w:rsidR="005D50D5">
        <w:rPr>
          <w:vertAlign w:val="subscript"/>
        </w:rPr>
        <w:t>EV</w:t>
      </w:r>
      <w:r w:rsidR="000C26A7">
        <w:t xml:space="preserve"> in diverse environments</w:t>
      </w:r>
      <w:r w:rsidR="00F866C4">
        <w:t xml:space="preserve"> </w:t>
      </w:r>
      <w:r w:rsidR="00F866C4">
        <w:fldChar w:fldCharType="begin" w:fldLock="1"/>
      </w:r>
      <w:r w:rsidR="00AA70FE">
        <w:instrText>ADDIN CSL_CITATION { "citationItems" : [ { "id" : "ITEM-1", "itemData" : { "author" : [ { "dropping-particle" : "", "family" : "Rankl", "given" : "James G.", "non-dropping-particle" : "", "parse-names" : false, "suffix" : "" } ], "id" : "ITEM-1", "issued" : { "date-parts" : [ [ "2004" ] ] }, "publisher-place" : "Denver, CO", "title" : "Relations Between Total-Sediment Load and Peak Discharge for Rainstorm Runoff on Five Ephemeral Streams in Wyoming. U.S. Geological Survey Water-Resources Investigations Report 02-4150", "type" : "report" }, "uris" : [ "http://www.mendeley.com/documents/?uuid=8cf735a6-3369-474f-8f96-4346821808f5" ] }, { "id" : "ITEM-2",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2",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formattedCitation" : "(Duvert et al., 2012; Rankl, 2004)", "plainTextFormattedCitation" : "(Duvert et al., 2012; Rankl, 2004)", "previouslyFormattedCitation" : "(Duvert et al., 2012; Rankl, 2004)" }, "properties" : { "noteIndex" : 0 }, "schema" : "https://github.com/citation-style-language/schema/raw/master/csl-citation.json" }</w:instrText>
      </w:r>
      <w:r w:rsidR="00F866C4">
        <w:fldChar w:fldCharType="separate"/>
      </w:r>
      <w:r w:rsidR="00F866C4" w:rsidRPr="00F866C4">
        <w:rPr>
          <w:noProof/>
        </w:rPr>
        <w:t>(Duvert et al., 2012; Rankl, 2004)</w:t>
      </w:r>
      <w:r w:rsidR="00F866C4">
        <w:fldChar w:fldCharType="end"/>
      </w:r>
      <w:r w:rsidR="000C26A7">
        <w:t xml:space="preserve">. High correlation between </w:t>
      </w:r>
      <w:r w:rsidR="005D50D5">
        <w:t>SSY</w:t>
      </w:r>
      <w:r w:rsidR="005D50D5">
        <w:rPr>
          <w:vertAlign w:val="subscript"/>
        </w:rPr>
        <w:t>EV</w:t>
      </w:r>
      <w:r w:rsidR="00590245">
        <w:t xml:space="preserve"> and Qmax </w:t>
      </w:r>
      <w:r w:rsidR="000C26A7">
        <w:t>has been found in semi-arid, temperate, and sub-humid watersheds in Wyoming</w:t>
      </w:r>
      <w:r w:rsidR="0097015A">
        <w:t xml:space="preserve"> </w:t>
      </w:r>
      <w:r w:rsidR="0097015A">
        <w:fldChar w:fldCharType="begin" w:fldLock="1"/>
      </w:r>
      <w:r w:rsidR="00AA70FE">
        <w:instrText>ADDIN CSL_CITATION { "citationItems" : [ { "id" : "ITEM-1", "itemData" : { "author" : [ { "dropping-particle" : "", "family" : "Rankl", "given" : "James G.", "non-dropping-particle" : "", "parse-names" : false, "suffix" : "" } ], "id" : "ITEM-1", "issued" : { "date-parts" : [ [ "2004" ] ] }, "publisher-place" : "Denver, CO", "title" : "Relations Between Total-Sediment Load and Peak Discharge for Rainstorm Runoff on Five Ephemeral Streams in Wyoming. U.S. Geological Survey Water-Resources Investigations Report 02-4150", "type" : "report" }, "uris" : [ "http://www.mendeley.com/documents/?uuid=8cf735a6-3369-474f-8f96-4346821808f5" ] } ], "mendeley" : { "formattedCitation" : "(Rankl, 2004)", "plainTextFormattedCitation" : "(Rankl, 2004)", "previouslyFormattedCitation" : "(Rankl, 2004)" }, "properties" : { "noteIndex" : 0 }, "schema" : "https://github.com/citation-style-language/schema/raw/master/csl-citation.json" }</w:instrText>
      </w:r>
      <w:r w:rsidR="0097015A">
        <w:fldChar w:fldCharType="separate"/>
      </w:r>
      <w:r w:rsidR="0097015A" w:rsidRPr="0097015A">
        <w:rPr>
          <w:noProof/>
        </w:rPr>
        <w:t>(Rankl, 2004)</w:t>
      </w:r>
      <w:r w:rsidR="0097015A">
        <w:fldChar w:fldCharType="end"/>
      </w:r>
      <w:r w:rsidR="000C26A7">
        <w:t>, Mexico, Italy, France</w:t>
      </w:r>
      <w:r w:rsidR="0097015A">
        <w:t xml:space="preserve"> </w:t>
      </w:r>
      <w:r w:rsidR="0097015A">
        <w:fldChar w:fldCharType="begin" w:fldLock="1"/>
      </w:r>
      <w:r w:rsidR="0097015A">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formattedCitation" : "(Duvert et al., 2012)", "plainTextFormattedCitation" : "(Duvert et al., 2012)", "previouslyFormattedCitation" : "(Duvert et al., 2012)" }, "properties" : { "noteIndex" : 0 }, "schema" : "https://github.com/citation-style-language/schema/raw/master/csl-citation.json" }</w:instrText>
      </w:r>
      <w:r w:rsidR="0097015A">
        <w:fldChar w:fldCharType="separate"/>
      </w:r>
      <w:r w:rsidR="0097015A" w:rsidRPr="0097015A">
        <w:rPr>
          <w:noProof/>
        </w:rPr>
        <w:t>(Duvert et al., 2012)</w:t>
      </w:r>
      <w:r w:rsidR="0097015A">
        <w:fldChar w:fldCharType="end"/>
      </w:r>
      <w:r w:rsidR="000C26A7">
        <w:t>, and New Zealand</w:t>
      </w:r>
      <w:r w:rsidR="0097015A">
        <w:t xml:space="preserve"> </w:t>
      </w:r>
      <w:r w:rsidR="0097015A">
        <w:fldChar w:fldCharType="begin" w:fldLock="1"/>
      </w:r>
      <w:r w:rsidR="0097015A">
        <w:instrText>ADDIN CSL_CITATION { "citationItems" : [ { "id" : "ITEM-1", "itemData" : { "author" : [ { "dropping-particle" : "", "family" : "Hicks", "given" : "D Murray", "non-dropping-particle" : "", "parse-names" : false, "suffix" : "" } ], "container-title" : "Proceedings of the New-Zealand Hydrological Society Symposium", "id" : "ITEM-1", "issued" : { "date-parts" : [ [ "1990" ] ] }, "publisher-place" : "Auckland, New Zealand", "title" : "Suspended sediment yields from pasture and exotic forest basins", "type" : "paper-conference" }, "uris" : [ "http://www.mendeley.com/documents/?uuid=e9a5c909-e5a8-4596-bfb2-bffc88b36ffa" ] }, { "id" : "ITEM-2", "itemData" : { "DOI" : "10.1080/00288330.2011.570350", "ISSN" : "0028-8330", "author" : [ { "dropping-particle" : "", "family" : "Basher", "given" : "Lr", "non-dropping-particle" : "", "parse-names" : false, "suffix" : "" }, { "dropping-particle" : "", "family" : "Hicks", "given" : "Dm", "non-dropping-particle" : "", "parse-names" : false, "suffix" : "" }, { "dropping-particle" : "", "family" : "Clapp", "given" : "B", "non-dropping-particle" : "", "parse-names" : false, "suffix" : "" }, { "dropping-particle" : "", "family" : "Hewitt", "given" : "T", "non-dropping-particle" : "", "parse-names" : false, "suffix" : "" } ], "container-title" : "New Zealand Journal of Marine and Freshwater Research", "id" : "ITEM-2", "issue" : "3", "issued" : { "date-parts" : [ [ "2011", "9" ] ] }, "page" : "333-356", "title" : "Sediment yield response to large storm events and forest harvesting, Motueka River, New Zealand", "type" : "article-journal", "volume" : "45" }, "uris" : [ "http://www.mendeley.com/documents/?uuid=6bc2684b-87fb-454c-afee-27dc666c3670" ] } ], "mendeley" : { "formattedCitation" : "(Basher et al., 2011; Hicks, 1990)", "plainTextFormattedCitation" : "(Basher et al., 2011; Hicks, 1990)", "previouslyFormattedCitation" : "(Basher et al., 2011; Hicks, 1990)" }, "properties" : { "noteIndex" : 0 }, "schema" : "https://github.com/citation-style-language/schema/raw/master/csl-citation.json" }</w:instrText>
      </w:r>
      <w:r w:rsidR="0097015A">
        <w:fldChar w:fldCharType="separate"/>
      </w:r>
      <w:r w:rsidR="0097015A" w:rsidRPr="0097015A">
        <w:rPr>
          <w:noProof/>
        </w:rPr>
        <w:t>(Basher et al., 2011; Hicks, 1990)</w:t>
      </w:r>
      <w:r w:rsidR="0097015A">
        <w:fldChar w:fldCharType="end"/>
      </w:r>
      <w:r w:rsidR="000C26A7">
        <w:t>, but this approach has not been attempted for steep, tropical watersheds on volcanic islands.</w:t>
      </w:r>
    </w:p>
    <w:p w14:paraId="0E8F1940" w14:textId="1B5EA617" w:rsidR="00D758D4" w:rsidRDefault="000C26A7">
      <w:r>
        <w:t>The anthropogenic impact on SSY</w:t>
      </w:r>
      <w:r w:rsidR="00590245" w:rsidRPr="00590245">
        <w:rPr>
          <w:vertAlign w:val="subscript"/>
        </w:rPr>
        <w:t>EV</w:t>
      </w:r>
      <w:r>
        <w:t xml:space="preserve"> may vary by storm magnitude, as documented in Pacific Northwest forests</w:t>
      </w:r>
      <w:r w:rsidR="0097015A">
        <w:t xml:space="preserve"> </w:t>
      </w:r>
      <w:r w:rsidR="0097015A">
        <w:fldChar w:fldCharType="begin" w:fldLock="1"/>
      </w:r>
      <w:r w:rsidR="002B2667">
        <w:instrText>ADDIN CSL_CITATION { "citationItems" : [ { "id" : "ITEM-1", "itemData" : { "author" : [ { "dropping-particle" : "", "family" : "Lewis", "given" : "Jack", "non-dropping-particle" : "", "parse-names" : false, "suffix" : "" }, { "dropping-particle" : "", "family" : "Mori", "given" : "Sylvia R", "non-dropping-particle" : "", "parse-names" : false, "suffix" : "" }, { "dropping-particle" : "", "family" : "Keppeler", "given" : "Elizabeth T", "non-dropping-particle" : "", "parse-names" : false, "suffix" : "" }, { "dropping-particle" : "", "family" : "Ziemer", "given" : "Robert R", "non-dropping-particle" : "", "parse-names" : false, "suffix" : "" } ], "container-title" : "Land Use and Watersheds: Human Influence on Hydrology and Geomorphology in Urban and Forest Areas", "id" : "ITEM-1", "issued" : { "date-parts" : [ [ "2001" ] ] }, "page" : "1-76", "title" : "Impacts of Logging on Storm Peak Flows , Flow Volumes and Suspended Sediment Loads in Caspar Creek, CA", "type" : "chapter" }, "uris" : [ "http://www.mendeley.com/documents/?uuid=cdb53f55-1575-457c-91aa-751a13a32016" ] } ], "mendeley" : { "formattedCitation" : "(Lewis et al., 2001)", "plainTextFormattedCitation" : "(Lewis et al., 2001)", "previouslyFormattedCitation" : "(Lewis et al., 2001)" }, "properties" : { "noteIndex" : 0 }, "schema" : "https://github.com/citation-style-language/schema/raw/master/csl-citation.json" }</w:instrText>
      </w:r>
      <w:r w:rsidR="0097015A">
        <w:fldChar w:fldCharType="separate"/>
      </w:r>
      <w:r w:rsidR="0097015A" w:rsidRPr="0097015A">
        <w:rPr>
          <w:noProof/>
        </w:rPr>
        <w:t>(Lewis et al., 2001)</w:t>
      </w:r>
      <w:r w:rsidR="0097015A">
        <w:fldChar w:fldCharType="end"/>
      </w:r>
      <w:r>
        <w:t>. As storm magnitude increases, water yield and/or SSY</w:t>
      </w:r>
      <w:r w:rsidR="00590245" w:rsidRPr="00590245">
        <w:rPr>
          <w:vertAlign w:val="subscript"/>
        </w:rPr>
        <w:t>EV</w:t>
      </w:r>
      <w:r>
        <w:t xml:space="preserve"> from natural areas may increase relative to human-disturbed areas, diminishing anthropogenic impact relative to the natural baseline. While large storms account for most SSY in natural conditions, human-disturbed areas may show the most significant disturbance for smaller storms</w:t>
      </w:r>
      <w:r w:rsidR="002B2667">
        <w:t xml:space="preserve"> </w:t>
      </w:r>
      <w:r w:rsidR="002B2667">
        <w:fldChar w:fldCharType="begin" w:fldLock="1"/>
      </w:r>
      <w:r w:rsidR="00AF7415">
        <w:instrText>ADDIN CSL_CITATION { "citationItems" : [ { "id" : "ITEM-1", "itemData" : { "author" : [ { "dropping-particle" : "", "family" : "Lewis", "given" : "Jack", "non-dropping-particle" : "", "parse-names" : false, "suffix" : "" }, { "dropping-particle" : "", "family" : "Mori", "given" : "Sylvia R", "non-dropping-particle" : "", "parse-names" : false, "suffix" : "" }, { "dropping-particle" : "", "family" : "Keppeler", "given" : "Elizabeth T", "non-dropping-particle" : "", "parse-names" : false, "suffix" : "" }, { "dropping-particle" : "", "family" : "Ziemer", "given" : "Robert R", "non-dropping-particle" : "", "parse-names" : false, "suffix" : "" } ], "container-title" : "Land Use and Watersheds: Human Influence on Hydrology and Geomorphology in Urban and Forest Areas", "id" : "ITEM-1", "issued" : { "date-parts" : [ [ "2001" ] ] }, "page" : "1-76", "title" : "Impacts of Logging on Storm Peak Flows , Flow Volumes and Suspended Sediment Loads in Caspar Creek, CA", "type" : "chapter" }, "uris" : [ "http://www.mendeley.com/documents/?uuid=cdb53f55-1575-457c-91aa-751a13a32016" ] } ], "mendeley" : { "formattedCitation" : "(Lewis et al., 2001)", "plainTextFormattedCitation" : "(Lewis et al., 2001)", "previouslyFormattedCitation" : "(Lewis et al., 2001)" }, "properties" : { "noteIndex" : 0 }, "schema" : "https://github.com/citation-style-language/schema/raw/master/csl-citation.json" }</w:instrText>
      </w:r>
      <w:r w:rsidR="002B2667">
        <w:fldChar w:fldCharType="separate"/>
      </w:r>
      <w:r w:rsidR="002B2667" w:rsidRPr="002B2667">
        <w:rPr>
          <w:noProof/>
        </w:rPr>
        <w:t>(Lewis et al., 2001)</w:t>
      </w:r>
      <w:r w:rsidR="002B2667">
        <w:fldChar w:fldCharType="end"/>
      </w:r>
      <w:r>
        <w:t xml:space="preserve">. </w:t>
      </w:r>
      <w:r w:rsidR="007B24D1">
        <w:t>T</w:t>
      </w:r>
      <w:r>
        <w:t xml:space="preserve">he disturbance ratio (DR) </w:t>
      </w:r>
      <w:r w:rsidR="007B24D1">
        <w:t>may be</w:t>
      </w:r>
      <w:r>
        <w:t xml:space="preserve"> highest for small storms, when background SSY from the undisturbed forest is low and erodible sediment from disturbed surfaces is the dominant source. For large storms, mass movements and bank erosion </w:t>
      </w:r>
      <w:r w:rsidR="007B24D1">
        <w:t xml:space="preserve">may </w:t>
      </w:r>
      <w:r>
        <w:t>contribute to naturally high SSY from the undisturbed watershed, reducing the DR for large events.</w:t>
      </w:r>
    </w:p>
    <w:p w14:paraId="22C85BD5" w14:textId="3A65A9E1" w:rsidR="00D758D4" w:rsidRDefault="000C26A7">
      <w:r>
        <w:t>This study uses in situ measurements of precipitation</w:t>
      </w:r>
      <w:r w:rsidR="00136473">
        <w:t xml:space="preserve"> (P)</w:t>
      </w:r>
      <w:r>
        <w:t>, stream discharge</w:t>
      </w:r>
      <w:r w:rsidR="00136473">
        <w:t xml:space="preserve"> (Q)</w:t>
      </w:r>
      <w:r>
        <w:t xml:space="preserve">, turbidity (T) and suspended sediment concentration (SSC) to 1) quantify </w:t>
      </w:r>
      <w:r w:rsidR="008C25AC">
        <w:t>suspended sediment yield</w:t>
      </w:r>
      <w:r>
        <w:t xml:space="preserve"> fro</w:t>
      </w:r>
      <w:r w:rsidR="007B24D1">
        <w:t>m undisturbed and</w:t>
      </w:r>
      <w:r>
        <w:t xml:space="preserve"> human-disturbed </w:t>
      </w:r>
      <w:r w:rsidR="007B24D1">
        <w:t xml:space="preserve">parts of a small </w:t>
      </w:r>
      <w:r>
        <w:t xml:space="preserve">watershed in the south Pacific and 2) to develop an empirical model of storm-generated </w:t>
      </w:r>
      <w:r w:rsidR="008C25AC">
        <w:t xml:space="preserve">suspended </w:t>
      </w:r>
      <w:r>
        <w:t>sediment yield</w:t>
      </w:r>
      <w:r w:rsidR="007B24D1">
        <w:t>.</w:t>
      </w:r>
      <w:r w:rsidR="00677F0E">
        <w:t xml:space="preserve"> </w:t>
      </w:r>
      <w:r>
        <w:t>The questions addressed include: How much has human disturbance increased sediment yield to the coast?  What human activities dominate the anthropogenic contribution to the sediment budget? Which storm metric is the best predictor of storm event suspended sediment yield (</w:t>
      </w:r>
      <w:r w:rsidR="005D50D5">
        <w:t>SSY</w:t>
      </w:r>
      <w:r w:rsidR="005D50D5">
        <w:rPr>
          <w:vertAlign w:val="subscript"/>
        </w:rPr>
        <w:t>EV</w:t>
      </w:r>
      <w:r>
        <w:t>): total precipitation, Erosivity Index, to</w:t>
      </w:r>
      <w:r w:rsidR="008C25AC">
        <w:t xml:space="preserve">tal discharge, or maximum </w:t>
      </w:r>
      <w:r>
        <w:t>discharge? How do sediment contributions from human-disturbed areas and undisturbed areas vary with storm size?</w:t>
      </w:r>
    </w:p>
    <w:p w14:paraId="7B77BAF7" w14:textId="77777777" w:rsidR="00D758D4" w:rsidRDefault="000C26A7">
      <w:pPr>
        <w:pStyle w:val="Heading2"/>
      </w:pPr>
      <w:r>
        <w:t>Study Area</w:t>
      </w:r>
    </w:p>
    <w:p w14:paraId="3B4C8599" w14:textId="58498C96" w:rsidR="00D758D4" w:rsidRDefault="000C26A7">
      <w:r>
        <w:t xml:space="preserve">The study watershed, Faga'alu, is located on Tutuila (14S, 170W), the largest island in the Territory of American Samoa (140 </w:t>
      </w:r>
      <w:r w:rsidR="005D50D5">
        <w:t>km</w:t>
      </w:r>
      <w:r w:rsidR="005D50D5">
        <w:rPr>
          <w:vertAlign w:val="superscript"/>
        </w:rPr>
        <w:t>2</w:t>
      </w:r>
      <w:r>
        <w:t xml:space="preserve">). Like many volcanic islands in the Pacific, Tutuila is composed of steep, heavily forested mountains with villages and roads </w:t>
      </w:r>
      <w:r w:rsidR="007B24D1">
        <w:t xml:space="preserve">confined </w:t>
      </w:r>
      <w:r>
        <w:t xml:space="preserve">to the flat areas near the coast. </w:t>
      </w:r>
      <w:r w:rsidR="007A27E8">
        <w:t>The main stream in</w:t>
      </w:r>
      <w:r w:rsidR="007B24D1">
        <w:t xml:space="preserve"> </w:t>
      </w:r>
      <w:r>
        <w:t>Faga'alu</w:t>
      </w:r>
      <w:r w:rsidR="007B24D1">
        <w:t xml:space="preserve"> runs the length of the watershed (~3 km), and drains an area of 1.86 km</w:t>
      </w:r>
      <w:r w:rsidR="007B24D1">
        <w:rPr>
          <w:vertAlign w:val="superscript"/>
        </w:rPr>
        <w:t>2</w:t>
      </w:r>
      <w:r w:rsidR="007B24D1">
        <w:t xml:space="preserve"> (</w:t>
      </w:r>
      <w:r w:rsidR="007A27E8">
        <w:t>area draining to FG3 in</w:t>
      </w:r>
      <w:r w:rsidR="007B24D1">
        <w:t xml:space="preserve"> Figure 1).</w:t>
      </w:r>
      <w:r w:rsidR="00677F0E">
        <w:t xml:space="preserve"> </w:t>
      </w:r>
      <w:r w:rsidR="007B24D1">
        <w:t>The main watershed includes</w:t>
      </w:r>
      <w:r>
        <w:t xml:space="preserve"> Matafao Mountain, the highest point on Tutuila (653 m), </w:t>
      </w:r>
      <w:r w:rsidR="007B24D1">
        <w:t>and the stream discharges</w:t>
      </w:r>
      <w:r>
        <w:t xml:space="preserve"> </w:t>
      </w:r>
      <w:r w:rsidR="007B24D1">
        <w:t>into</w:t>
      </w:r>
      <w:r w:rsidR="00AF7415">
        <w:t xml:space="preserve"> the Pacific Ocean. The mean slope of </w:t>
      </w:r>
      <w:r w:rsidR="007B24D1">
        <w:t xml:space="preserve">the main </w:t>
      </w:r>
      <w:r w:rsidR="00AF7415">
        <w:t xml:space="preserve">Faga'alu watershed is 0.53 m/m and total relief is 653 m. </w:t>
      </w:r>
      <w:r>
        <w:t xml:space="preserve">Several small ephemeral streams drain </w:t>
      </w:r>
      <w:r w:rsidR="007B24D1">
        <w:t>directly to the ocean</w:t>
      </w:r>
      <w:r w:rsidR="007B24D1" w:rsidDel="007B24D1">
        <w:t xml:space="preserve"> </w:t>
      </w:r>
      <w:r w:rsidR="007B24D1">
        <w:t>(</w:t>
      </w:r>
      <w:r>
        <w:t xml:space="preserve">0.63 </w:t>
      </w:r>
      <w:r w:rsidR="005D50D5">
        <w:t>km</w:t>
      </w:r>
      <w:r w:rsidR="005D50D5">
        <w:rPr>
          <w:vertAlign w:val="superscript"/>
        </w:rPr>
        <w:t>2</w:t>
      </w:r>
      <w:r w:rsidR="007B24D1">
        <w:t>)</w:t>
      </w:r>
      <w:r w:rsidR="00337FBD">
        <w:t xml:space="preserve"> </w:t>
      </w:r>
      <w:r w:rsidR="007B24D1">
        <w:t>(</w:t>
      </w:r>
      <w:commentRangeStart w:id="0"/>
      <w:commentRangeStart w:id="1"/>
      <w:r w:rsidR="007B24D1">
        <w:t>grey dotted boundary in Figure 1</w:t>
      </w:r>
      <w:commentRangeEnd w:id="0"/>
      <w:r w:rsidR="00D47471">
        <w:rPr>
          <w:rStyle w:val="CommentReference"/>
        </w:rPr>
        <w:commentReference w:id="0"/>
      </w:r>
      <w:commentRangeEnd w:id="1"/>
      <w:r w:rsidR="00677F0E">
        <w:rPr>
          <w:rStyle w:val="CommentReference"/>
        </w:rPr>
        <w:commentReference w:id="1"/>
      </w:r>
      <w:r w:rsidR="007B24D1">
        <w:t>)</w:t>
      </w:r>
      <w:r>
        <w:t>.</w:t>
      </w:r>
      <w:r w:rsidR="00D47471">
        <w:t xml:space="preserve">  The</w:t>
      </w:r>
      <w:r>
        <w:t xml:space="preserve"> </w:t>
      </w:r>
      <w:r w:rsidR="00D47471">
        <w:t>s</w:t>
      </w:r>
      <w:r>
        <w:t xml:space="preserve">tream discharges to an adjacent, fringing coral reef embayment </w:t>
      </w:r>
      <w:r w:rsidR="00C1009A">
        <w:t xml:space="preserve">that </w:t>
      </w:r>
      <w:r w:rsidR="00C1009A">
        <w:fldChar w:fldCharType="begin" w:fldLock="1"/>
      </w:r>
      <w:r w:rsidR="00F32F91">
        <w:instrText>ADDIN CSL_CITATION { "citationItems" : [ { "id" : "ITEM-1", "itemData" : { "author" : [ { "dropping-particle" : "", "family" : "Fenner", "given" : "Doug", "non-dropping-particle" : "", "parse-names" : false, "suffix" : "" }, { "dropping-particle" : "", "family" : "Speicher", "given" : "Meredith", "non-dropping-particle" : "", "parse-names" : false, "suffix" : "" }, { "dropping-particle" : "", "family" : "Gulick", "given" : "Sharon", "non-dropping-particle" : "", "parse-names" : false, "suffix" : "" }, { "dropping-particle" : "", "family" : "Aeby", "given" : "Greta", "non-dropping-particle" : "", "parse-names" : false, "suffix" : "" }, { "dropping-particle" : "", "family" : "Aletto", "given" : "Susan Cooper", "non-dropping-particle" : "", "parse-names" : false, "suffix" : "" }, { "dropping-particle" : "", "family" : "Anderson", "given" : "Paul", "non-dropping-particle" : "", "parse-names" : false, "suffix" : "" }, { "dropping-particle" : "", "family" : "Carroll", "given" : "Benjamin P.", "non-dropping-particle" : "", "parse-names" : false, "suffix" : "" }, { "dropping-particle" : "", "family" : "DiDonato", "given" : "Eva M", "non-dropping-particle" : "", "parse-names" : false, "suffix" : "" }, { "dropping-particle" : "", "family" : "DiDonato", "given" : "Guy T", "non-dropping-particle" : "", "parse-names" : false, "suffix" : "" }, { "dropping-particle" : "", "family" : "Farmer", "given" : "Virginia", "non-dropping-particle" : "", "parse-names" : false, "suffix" : "" }, { "dropping-particle" : "", "family" : "Fenner", "given" : "Douglas", "non-dropping-particle" : "", "parse-names" : false, "suffix" : "" }, { "dropping-particle" : "", "family" : "Gove", "given" : "Jameson", "non-dropping-particle" : "", "parse-names" : false, "suffix" : "" }, { "dropping-particle" : "", "family" : "Gulick", "given" : "Sharon", "non-dropping-particle" : "", "parse-names" : false, "suffix" : "" }, { "dropping-particle" : "", "family" : "Houk", "given" : "Peter", "non-dropping-particle" : "", "parse-names" : false, "suffix" : "" }, { "dropping-particle" : "", "family" : "Lundblad", "given" : "Emily", "non-dropping-particle" : "", "parse-names" : false, "suffix" : "" }, { "dropping-particle" : "", "family" : "Nadon", "given" : "Marc", "non-dropping-particle" : "", "parse-names" : false, "suffix" : "" }, { "dropping-particle" : "", "family" : "Riolo", "given" : "Francesca", "non-dropping-particle" : "", "parse-names" : false, "suffix" : "" }, { "dropping-particle" : "", "family" : "Sabater", "given" : "Marlowe G.", "non-dropping-particle" : "", "parse-names" : false, "suffix" : "" }, { "dropping-particle" : "", "family" : "Schroeder", "given" : "Robert", "non-dropping-particle" : "", "parse-names" : false, "suffix" : "" }, { "dropping-particle" : "", "family" : "Smith", "given" : "Ellen", "non-dropping-particle" : "", "parse-names" : false, "suffix" : "" }, { "dropping-particle" : "", "family" : "Speicher", "given" : "Meredith", "non-dropping-particle" : "", "parse-names" : false, "suffix" : "" }, { "dropping-particle" : "", "family" : "Tuitele", "given" : "Christianera", "non-dropping-particle" : "", "parse-names" : false, "suffix" : "" }, { "dropping-particle" : "", "family" : "Tagarino", "given" : "Alden", "non-dropping-particle" : "", "parse-names" : false, "suffix" : "" }, { "dropping-particle" : "", "family" : "Vaitautolu", "given" : "Selaina", "non-dropping-particle" : "", "parse-names" : false, "suffix" : "" }, { "dropping-particle" : "", "family" : "Vaoli", "given" : "Elena", "non-dropping-particle" : "", "parse-names" : false, "suffix" : "" }, { "dropping-particle" : "", "family" : "Vargas-angel", "given" : "Bernardo", "non-dropping-particle" : "", "parse-names" : false, "suffix" : "" }, { "dropping-particle" : "", "family" : "Vroom", "given" : "Peter", "non-dropping-particle" : "", "parse-names" : false, "suffix" : "" } ], "container-title" : "The state of coral reef ecosystems of the United States and pacific freely associated states", "id" : "ITEM-1", "issued" : { "date-parts" : [ [ "2008" ] ] }, "page" : "307-351", "title" : "The State of Coral Reef Ecosystems of American Samoa", "type" : "chapter" }, "uris" : [ "http://www.mendeley.com/documents/?uuid=94296330-dbab-4e5e-85c4-8ff1e40a88f5" ] } ], "mendeley" : { "formattedCitation" : "(Fenner et al., 2008)", "manualFormatting" : "Fenner et al. (2008)", "plainTextFormattedCitation" : "(Fenner et al., 2008)", "previouslyFormattedCitation" : "(Fenner et al., 2008)" }, "properties" : { "noteIndex" : 0 }, "schema" : "https://github.com/citation-style-language/schema/raw/master/csl-citation.json" }</w:instrText>
      </w:r>
      <w:r w:rsidR="00C1009A">
        <w:fldChar w:fldCharType="separate"/>
      </w:r>
      <w:r w:rsidR="00C1009A" w:rsidRPr="00C1009A">
        <w:rPr>
          <w:noProof/>
        </w:rPr>
        <w:t xml:space="preserve">Fenner et al. </w:t>
      </w:r>
      <w:r w:rsidR="00D47471">
        <w:rPr>
          <w:noProof/>
        </w:rPr>
        <w:t>(</w:t>
      </w:r>
      <w:r w:rsidR="00C1009A" w:rsidRPr="00C1009A">
        <w:rPr>
          <w:noProof/>
        </w:rPr>
        <w:t>2008)</w:t>
      </w:r>
      <w:r w:rsidR="00C1009A">
        <w:fldChar w:fldCharType="end"/>
      </w:r>
      <w:r w:rsidR="00AF7415">
        <w:t xml:space="preserve"> </w:t>
      </w:r>
      <w:r>
        <w:t xml:space="preserve">identified as being highly degraded by sediment. Faga'alu watershed was identified by local environmental management agencies in the American Samoa Coral Reef Advisory Group (CRAG) as a heavily impacted watershed, and in August 2012 was selected by the US Coral </w:t>
      </w:r>
      <w:r>
        <w:lastRenderedPageBreak/>
        <w:t>Reef Task Force (USCRTF) as a Priority Watershed for conservation and remediation efforts</w:t>
      </w:r>
      <w:r w:rsidR="00BF4A5C">
        <w:t xml:space="preserve"> </w:t>
      </w:r>
      <w:r w:rsidR="00BF4A5C">
        <w:fldChar w:fldCharType="begin" w:fldLock="1"/>
      </w:r>
      <w:r w:rsidR="00F32F91">
        <w:instrText>ADDIN CSL_CITATION { "citationItems" : [ { "id" : "ITEM-1", "itemData" : { "author" : [ { "dropping-particle" : "", "family" : "Holst-Rice", "given" : "Susie", "non-dropping-particle" : "", "parse-names" : false, "suffix" : "" }, { "dropping-particle" : "", "family" : "Messina", "given" : "Alex", "non-dropping-particle" : "", "parse-names" : false, "suffix" : "" }, { "dropping-particle" : "", "family" : "Biggs", "given" : "Trent W.", "non-dropping-particle" : "", "parse-names" : false, "suffix" : "" }, { "dropping-particle" : "", "family" : "Vargas-Angel", "given" : "Bernardo", "non-dropping-particle" : "", "parse-names" : false, "suffix" : "" }, { "dropping-particle" : "", "family" : "Whitall", "given" : "Dave", "non-dropping-particle" : "", "parse-names" : false, "suffix" : "" } ], "id" : "ITEM-1", "issued" : { "date-parts" : [ [ "2015" ] ] }, "number-of-pages" : "50", "publisher" : "NOAA Coral Reef Conservation Program", "publisher-place" : "Silver Spring, MD", "title" : "Baseline Assessment of Faga\u02bbalu Watershed: A Ridge to Reef Assessment in Support of Sediment Reduction Activities", "type" : "report" }, "uris" : [ "http://www.mendeley.com/documents/?uuid=079da473-1a37-4d75-ba56-445e516f1ee6" ] } ], "mendeley" : { "formattedCitation" : "(Holst-Rice et al., 2015)", "plainTextFormattedCitation" : "(Holst-Rice et al., 2015)", "previouslyFormattedCitation" : "(Holst-Rice et al., 2015)" }, "properties" : { "noteIndex" : 0 }, "schema" : "https://github.com/citation-style-language/schema/raw/master/csl-citation.json" }</w:instrText>
      </w:r>
      <w:r w:rsidR="00BF4A5C">
        <w:fldChar w:fldCharType="separate"/>
      </w:r>
      <w:r w:rsidR="00BF4A5C" w:rsidRPr="00BF4A5C">
        <w:rPr>
          <w:noProof/>
        </w:rPr>
        <w:t>(Holst-Rice et al., 2015)</w:t>
      </w:r>
      <w:r w:rsidR="00BF4A5C">
        <w:fldChar w:fldCharType="end"/>
      </w:r>
      <w:r>
        <w:t>.</w:t>
      </w:r>
    </w:p>
    <w:p w14:paraId="01AE1FC5" w14:textId="77777777" w:rsidR="00063DEE" w:rsidRDefault="00063DEE"/>
    <w:p w14:paraId="10056C3C" w14:textId="77777777" w:rsidR="00D758D4" w:rsidRDefault="000C26A7" w:rsidP="005E2FBD">
      <w:pPr>
        <w:ind w:firstLine="0"/>
      </w:pPr>
      <w:r>
        <w:rPr>
          <w:noProof/>
        </w:rPr>
        <w:drawing>
          <wp:inline distT="0" distB="0" distL="0" distR="0" wp14:anchorId="73180988" wp14:editId="3D0EF8C8">
            <wp:extent cx="5486399" cy="5820401"/>
            <wp:effectExtent l="0" t="0" r="635" b="0"/>
            <wp:docPr id="1" name="Picture 1">
              <a:hlinkClick xmlns:a="http://schemas.openxmlformats.org/drawingml/2006/main" r:id="rId9"/>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agaaluInstruments land only map with regional.tif"/>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486399" cy="5820401"/>
                    </a:xfrm>
                    <a:prstGeom prst="rect">
                      <a:avLst/>
                    </a:prstGeom>
                  </pic:spPr>
                </pic:pic>
              </a:graphicData>
            </a:graphic>
          </wp:inline>
        </w:drawing>
      </w:r>
    </w:p>
    <w:p w14:paraId="3B15FEF5" w14:textId="2F964E84" w:rsidR="00D758D4" w:rsidRDefault="000C26A7">
      <w:pPr>
        <w:ind w:firstLine="0"/>
      </w:pPr>
      <w:r>
        <w:t>Figure 1. Faga'alu watershed showing the U</w:t>
      </w:r>
      <w:r w:rsidR="00646EEA">
        <w:t>PPER</w:t>
      </w:r>
      <w:r>
        <w:t xml:space="preserve"> (undisturbed) and L</w:t>
      </w:r>
      <w:r w:rsidR="008F14E7">
        <w:t>OWER</w:t>
      </w:r>
      <w:r>
        <w:t xml:space="preserve"> (human-disturbed) subwatersheds</w:t>
      </w:r>
      <w:r w:rsidR="00646EEA">
        <w:t>. The L</w:t>
      </w:r>
      <w:r w:rsidR="008F14E7">
        <w:t>OWER</w:t>
      </w:r>
      <w:r w:rsidR="00646EEA">
        <w:t xml:space="preserve"> subwatershed</w:t>
      </w:r>
      <w:r w:rsidR="008F14E7">
        <w:t xml:space="preserve"> drains areas between FG1 and FG3, and</w:t>
      </w:r>
      <w:r w:rsidR="00646EEA">
        <w:t xml:space="preserve"> is further subdivided into the LOWER_QUARRY containing the quarry (between FG1 and FG2) </w:t>
      </w:r>
      <w:proofErr w:type="spellStart"/>
      <w:r w:rsidR="00646EEA">
        <w:t>and</w:t>
      </w:r>
      <w:proofErr w:type="spellEnd"/>
      <w:r w:rsidR="00646EEA">
        <w:t xml:space="preserve"> the LOWER_VILLAGE containing the village areas (between FG2 and FG3). The TOTAL watershed includes all subwatersheds draining to FG3. The Administrative watershed boundary for government jurisdiction is outlined by the dotted white line</w:t>
      </w:r>
      <w:r>
        <w:t xml:space="preserve">. Blue </w:t>
      </w:r>
      <w:r w:rsidR="00646EEA">
        <w:t xml:space="preserve">pentagons in the UPPER watershed </w:t>
      </w:r>
      <w:r>
        <w:t xml:space="preserve">show the location of </w:t>
      </w:r>
      <w:r w:rsidR="00D47471">
        <w:t xml:space="preserve">abandoned water supply </w:t>
      </w:r>
      <w:r>
        <w:t>reservoirs</w:t>
      </w:r>
      <w:r w:rsidR="00D47471">
        <w:t xml:space="preserve"> (</w:t>
      </w:r>
      <w:r>
        <w:t>see Appendix 2 for full description</w:t>
      </w:r>
      <w:r w:rsidR="00D47471">
        <w:t>)</w:t>
      </w:r>
      <w:r>
        <w:t>. Barometer locations at NSTP6 and TULA shown in top-right.</w:t>
      </w:r>
    </w:p>
    <w:p w14:paraId="55E2E095" w14:textId="77777777" w:rsidR="00D758D4" w:rsidRDefault="000C26A7">
      <w:pPr>
        <w:pStyle w:val="Heading3"/>
      </w:pPr>
      <w:r>
        <w:lastRenderedPageBreak/>
        <w:t>Climate</w:t>
      </w:r>
    </w:p>
    <w:p w14:paraId="7BCE9D53" w14:textId="45233B7A" w:rsidR="00D758D4" w:rsidRDefault="000C26A7">
      <w:r>
        <w:t>Precipitation on Tutuila is caused by several mechanisms including cyclones and tropical depressions, isolated thunderstorms, and orographic uplifting of trade-wind squalls over the high (300-600 m), mountainous ridge that runs the length of the island. Unlike many other Pacific Islands, th</w:t>
      </w:r>
      <w:r w:rsidR="004009FB">
        <w:t xml:space="preserve">e </w:t>
      </w:r>
      <w:r>
        <w:t>ridge runs parallel to the predominant wind direction, and does not cause a significant windward/leeward rainfall gradient. Average annual specific discharge (</w:t>
      </w:r>
      <w:r w:rsidR="005D50D5">
        <w:t>m</w:t>
      </w:r>
      <w:r w:rsidR="005D50D5">
        <w:rPr>
          <w:vertAlign w:val="superscript"/>
        </w:rPr>
        <w:t xml:space="preserve">3 </w:t>
      </w:r>
      <w:r>
        <w:t>/yr/</w:t>
      </w:r>
      <w:r w:rsidR="005D50D5">
        <w:t>km</w:t>
      </w:r>
      <w:r w:rsidR="005D50D5">
        <w:rPr>
          <w:vertAlign w:val="superscript"/>
        </w:rPr>
        <w:t>2</w:t>
      </w:r>
      <w:r>
        <w:t xml:space="preserve">) shows little spatial variation across the island, irrespective of </w:t>
      </w:r>
      <w:r w:rsidR="004009FB">
        <w:t xml:space="preserve">watershed </w:t>
      </w:r>
      <w:r>
        <w:t xml:space="preserve">location or orientation </w:t>
      </w:r>
      <w:r w:rsidR="008E619E">
        <w:fldChar w:fldCharType="begin" w:fldLock="1"/>
      </w:r>
      <w:r w:rsidR="008E619E">
        <w:instrText>ADDIN CSL_CITATION { "citationItems" : [ { "id" : "ITEM-1", "itemData" : { "author" : [ { "dropping-particle" : "", "family" : "Dames &amp; Moore", "given" : "", "non-dropping-particle" : "", "parse-names" : false, "suffix" : "" } ], "id" : "ITEM-1", "issued" : { "date-parts" : [ [ "1981" ] ] }, "page" : "63", "publisher" : "U.S. Army Engineer District, Honolulu", "publisher-place" : "Honolulu, HI", "title" : "Hydrologic Investigation of Surface Water for Water Supply and Hydropower", "type" : "article" }, "uris" : [ "http://www.mendeley.com/documents/?uuid=e76de0d0-1b19-490e-8c83-8d6ed1ed37d9" ] } ], "mendeley" : { "formattedCitation" : "(Dames &amp; Moore, 1981)", "plainTextFormattedCitation" : "(Dames &amp; Moore, 1981)", "previouslyFormattedCitation" : "(Dames &amp; Moore, 1981)" }, "properties" : { "noteIndex" : 0 }, "schema" : "https://github.com/citation-style-language/schema/raw/master/csl-citation.json" }</w:instrText>
      </w:r>
      <w:r w:rsidR="008E619E">
        <w:fldChar w:fldCharType="separate"/>
      </w:r>
      <w:r w:rsidR="008E619E" w:rsidRPr="008E619E">
        <w:rPr>
          <w:noProof/>
        </w:rPr>
        <w:t>(Dames &amp; Moore, 1981)</w:t>
      </w:r>
      <w:r w:rsidR="008E619E">
        <w:fldChar w:fldCharType="end"/>
      </w:r>
      <w:r>
        <w:t>. From 1903 to 1973, average annual precipitation over the island was 3,800 mm/yr</w:t>
      </w:r>
      <w:r w:rsidR="008E619E">
        <w:t xml:space="preserve"> </w:t>
      </w:r>
      <w:r w:rsidR="008E619E">
        <w:fldChar w:fldCharType="begin" w:fldLock="1"/>
      </w:r>
      <w:r w:rsidR="00607DAE">
        <w:instrText>ADDIN CSL_CITATION { "citationItems" : [ { "id" : "ITEM-1", "itemData" : { "author" : [ { "dropping-particle" : "", "family" : "Eyre", "given" : "Paul R", "non-dropping-particle" : "", "parse-names" : false, "suffix" : "" } ], "id" : "ITEM-1", "issued" : { "date-parts" : [ [ "1989" ] ] }, "publisher-place" : "Honolulu, HI", "title" : "Ground-water quality reconnaissance, Tutuila, American Samoa, U.S. Geological Survey Water Resources Investigations Report 94-4142", "type" : "report" }, "uris" : [ "http://www.mendeley.com/documents/?uuid=16d485d9-02aa-445b-b7f3-8c6ba8a16a26" ] }, { "id" : "ITEM-2", "itemData" : { "author" : [ { "dropping-particle" : "", "family" : "Izuka", "given" : "Scot K.", "non-dropping-particle" : "", "parse-names" : false, "suffix" : "" }, { "dropping-particle" : "", "family" : "Giambelluca", "given" : "Thomas W.", "non-dropping-particle" : "", "parse-names" : false, "suffix" : "" }, { "dropping-particle" : "", "family" : "Nullet", "given" : "Micahel A.", "non-dropping-particle" : "", "parse-names" : false, "suffix" : "" } ], "id" : "ITEM-2", "issued" : { "date-parts" : [ [ "2005" ] ] }, "page" : "40", "publisher" : "U.S. Geological Survey", "title" : "Potential Evapotranspiration on Tutuila , American Samoa. U.S. Geological Survey Scientific Investigations Report 2005-5200", "type" : "article" }, "uris" : [ "http://www.mendeley.com/documents/?uuid=5dcf08b5-a800-4cd0-af24-a56e3ddbac59" ] } ], "mendeley" : { "formattedCitation" : "(Eyre, 1989; Izuka et al., 2005)", "plainTextFormattedCitation" : "(Eyre, 1989; Izuka et al., 2005)", "previouslyFormattedCitation" : "(Eyre, 1989; Izuka et al., 2005)" }, "properties" : { "noteIndex" : 0 }, "schema" : "https://github.com/citation-style-language/schema/raw/master/csl-citation.json" }</w:instrText>
      </w:r>
      <w:r w:rsidR="008E619E">
        <w:fldChar w:fldCharType="separate"/>
      </w:r>
      <w:r w:rsidR="00E5494F" w:rsidRPr="00E5494F">
        <w:rPr>
          <w:noProof/>
        </w:rPr>
        <w:t>(Eyre, 1989; Izuka et al., 2005)</w:t>
      </w:r>
      <w:r w:rsidR="008E619E">
        <w:fldChar w:fldCharType="end"/>
      </w:r>
      <w:r>
        <w:t xml:space="preserve">. Precipitation increases with elevation, from an average 2,380 mm/yr at the shoreline to 6,350 mm/yr at </w:t>
      </w:r>
      <w:r w:rsidR="004009FB">
        <w:t xml:space="preserve">the </w:t>
      </w:r>
      <w:r>
        <w:t>high</w:t>
      </w:r>
      <w:r w:rsidR="004009FB">
        <w:t>est</w:t>
      </w:r>
      <w:r>
        <w:t xml:space="preserve"> elevation</w:t>
      </w:r>
      <w:r w:rsidR="004009FB">
        <w:t xml:space="preserve"> on the island</w:t>
      </w:r>
      <w:r>
        <w:t xml:space="preserve">. In Faga'alu watershed, rainfall records show average annual precipitation is 6,350 mm at Matafao Mtn. (653 m </w:t>
      </w:r>
      <w:proofErr w:type="spellStart"/>
      <w:r>
        <w:t>m.a.s.l</w:t>
      </w:r>
      <w:proofErr w:type="spellEnd"/>
      <w:r>
        <w:t xml:space="preserve">), 5,280 mm at Matafao Reservoir (249 m </w:t>
      </w:r>
      <w:proofErr w:type="spellStart"/>
      <w:r>
        <w:t>m.a.s.l</w:t>
      </w:r>
      <w:proofErr w:type="spellEnd"/>
      <w:r>
        <w:t>.) and about 3,800 mm on the coastal plain</w:t>
      </w:r>
      <w:r w:rsidR="008E619E">
        <w:t xml:space="preserve"> </w:t>
      </w:r>
      <w:r w:rsidR="008E619E">
        <w:fldChar w:fldCharType="begin" w:fldLock="1"/>
      </w:r>
      <w:r w:rsidR="00F32F91">
        <w:instrText>ADDIN CSL_CITATION { "citationItems" : [ { "id" : "ITEM-1", "itemData" : { "author" : [ { "dropping-particle" : "", "family" : "Craig", "given" : "Peter", "non-dropping-particle" : "", "parse-names" : false, "suffix" : "" } ], "id" : "ITEM-1", "issued" : { "date-parts" : [ [ "2009" ] ] }, "publisher" : "National Park of American Samoa", "publisher-place" : "Pago Pago, American Samoa", "title" : "Natural History Guide to American Samoa", "type" : "book" }, "uris" : [ "http://www.mendeley.com/documents/?uuid=6668c11d-8f35-4c8f-9580-380cdab82221" ] }, { "id" : "ITEM-2", "itemData" : { "author" : [ { "dropping-particle" : "", "family" : "Dames &amp; Moore", "given" : "", "non-dropping-particle" : "", "parse-names" : false, "suffix" : "" } ], "id" : "ITEM-2", "issued" : { "date-parts" : [ [ "1981" ] ] }, "page" : "63", "publisher" : "U.S. Army Engineer District, Honolulu", "publisher-place" : "Honolulu, HI", "title" : "Hydrologic Investigation of Surface Water for Water Supply and Hydropower", "type" : "article" }, "uris" : [ "http://www.mendeley.com/documents/?uuid=e76de0d0-1b19-490e-8c83-8d6ed1ed37d9" ] }, { "id" : "ITEM-3", "itemData" : { "author" : [ { "dropping-particle" : "", "family" : "Tonkin &amp; Taylor International Ltd.", "given" : "", "non-dropping-particle" : "", "parse-names" : false, "suffix" : "" } ], "id" : "ITEM-3", "issued" : { "date-parts" : [ [ "1989" ] ] }, "title" : "Hydropower feasibility studies interim report - Phase 1. Ref: 97/10163", "type" : "article" }, "uris" : [ "http://www.mendeley.com/documents/?uuid=07dc1e88-625f-4bcf-b00a-fc64fec9e26d" ] }, { "id" : "ITEM-4", "itemData" : { "ISBN" : "95-4185", "author" : [ { "dropping-particle" : "", "family" : "Wong", "given" : "M", "non-dropping-particle" : "", "parse-names" : false, "suffix" : "" } ], "id" : "ITEM-4", "issued" : { "date-parts" : [ [ "1996" ] ] }, "publisher" : "U.S. Geological Survey", "publisher-place" : "Honolulu, HI", "title" : "Analysis of Streamflow Characteristics for Streams on the Island of Tutuila, American Samoa. U.S. Geological Survey Water-Resources Investigations Report 95-4185", "type" : "article" }, "uris" : [ "http://www.mendeley.com/documents/?uuid=fc91ec82-afdd-4759-8a08-1cfb798692d6" ] }, { "id" : "ITEM-5", "itemData" : { "author" : [ { "dropping-particle" : "", "family" : "Perreault", "given" : "J.", "non-dropping-particle" : "", "parse-names" : false, "suffix" : "" } ], "id" : "ITEM-5", "issue" : "August", "issued" : { "date-parts" : [ [ "2010" ] ] }, "publisher" : "University of Hawai'i", "title" : "Development of a Water Budget in a Tropical Setting Accounting for Mountain Front Recharge: Tutuila, American Samoa", "type" : "thesis" }, "uris" : [ "http://www.mendeley.com/documents/?uuid=86eb5260-3ee7-4b3d-a8cf-a47b892b38e2" ] } ], "mendeley" : { "formattedCitation" : "(Craig, 2009; Dames &amp; Moore, 1981; Perreault, 2010; Tonkin &amp; Taylor International Ltd., 1989; Wong, 1996)", "plainTextFormattedCitation" : "(Craig, 2009; Dames &amp; Moore, 1981; Perreault, 2010; Tonkin &amp; Taylor International Ltd., 1989; Wong, 1996)", "previouslyFormattedCitation" : "(Craig, 2009; Dames &amp; Moore, 1981; Perreault, 2010; Tonkin &amp; Taylor International Ltd., 1989; Wong, 1996)" }, "properties" : { "noteIndex" : 0 }, "schema" : "https://github.com/citation-style-language/schema/raw/master/csl-citation.json" }</w:instrText>
      </w:r>
      <w:r w:rsidR="008E619E">
        <w:fldChar w:fldCharType="separate"/>
      </w:r>
      <w:r w:rsidR="008E619E" w:rsidRPr="008E619E">
        <w:rPr>
          <w:noProof/>
        </w:rPr>
        <w:t>(Craig, 2009; Dames &amp; Moore, 1981; Perreault, 2010; Tonkin &amp; Taylor International Ltd., 1989; Wong, 1996)</w:t>
      </w:r>
      <w:r w:rsidR="008E619E">
        <w:fldChar w:fldCharType="end"/>
      </w:r>
      <w:r>
        <w:t xml:space="preserve">. Mean annual potential evapotranspiration follows the opposite trend, varying from 890 mm at high elevation to 1,150 mm at sea level </w:t>
      </w:r>
      <w:r w:rsidR="003039F7">
        <w:fldChar w:fldCharType="begin" w:fldLock="1"/>
      </w:r>
      <w:r w:rsidR="00AA70FE">
        <w:instrText>ADDIN CSL_CITATION { "citationItems" : [ { "id" : "ITEM-1", "itemData" : { "author" : [ { "dropping-particle" : "", "family" : "Izuka", "given" : "Scot K.", "non-dropping-particle" : "", "parse-names" : false, "suffix" : "" }, { "dropping-particle" : "", "family" : "Giambelluca", "given" : "Thomas W.", "non-dropping-particle" : "", "parse-names" : false, "suffix" : "" }, { "dropping-particle" : "", "family" : "Nullet", "given" : "Micahel A.", "non-dropping-particle" : "", "parse-names" : false, "suffix" : "" } ], "id" : "ITEM-1", "issued" : { "date-parts" : [ [ "2005" ] ] }, "page" : "40", "publisher" : "U.S. Geological Survey", "title" : "Potential Evapotranspiration on Tutuila , American Samoa. U.S. Geological Survey Scientific Investigations Report 2005-5200", "type" : "article" }, "uris" : [ "http://www.mendeley.com/documents/?uuid=5dcf08b5-a800-4cd0-af24-a56e3ddbac59" ] } ], "mendeley" : { "formattedCitation" : "(Izuka et al., 2005)", "plainTextFormattedCitation" : "(Izuka et al., 2005)", "previouslyFormattedCitation" : "(Izuka et al., 2005)" }, "properties" : { "noteIndex" : 0 }, "schema" : "https://github.com/citation-style-language/schema/raw/master/csl-citation.json" }</w:instrText>
      </w:r>
      <w:r w:rsidR="003039F7">
        <w:fldChar w:fldCharType="separate"/>
      </w:r>
      <w:r w:rsidR="003039F7" w:rsidRPr="003039F7">
        <w:rPr>
          <w:noProof/>
        </w:rPr>
        <w:t>(Izuka et al., 2005)</w:t>
      </w:r>
      <w:r w:rsidR="003039F7">
        <w:fldChar w:fldCharType="end"/>
      </w:r>
      <w:r>
        <w:t xml:space="preserve">. Tropical cyclones are erratic but occurred on average every 1-13 years from 1981-2014 </w:t>
      </w:r>
      <w:r w:rsidR="003039F7">
        <w:fldChar w:fldCharType="begin" w:fldLock="1"/>
      </w:r>
      <w:r w:rsidR="00F32F91">
        <w:instrText>ADDIN CSL_CITATION { "citationItems" : [ { "id" : "ITEM-1", "itemData" : { "author" : [ { "dropping-particle" : "", "family" : "Craig", "given" : "Peter", "non-dropping-particle" : "", "parse-names" : false, "suffix" : "" } ], "id" : "ITEM-1", "issued" : { "date-parts" : [ [ "2009" ] ] }, "publisher" : "National Park of American Samoa", "publisher-place" : "Pago Pago, American Samoa", "title" : "Natural History Guide to American Samoa", "type" : "book" }, "uris" : [ "http://www.mendeley.com/documents/?uuid=6668c11d-8f35-4c8f-9580-380cdab82221" ] } ], "mendeley" : { "formattedCitation" : "(Craig, 2009)", "plainTextFormattedCitation" : "(Craig, 2009)", "previouslyFormattedCitation" : "(Craig, 2009)" }, "properties" : { "noteIndex" : 0 }, "schema" : "https://github.com/citation-style-language/schema/raw/master/csl-citation.json" }</w:instrText>
      </w:r>
      <w:r w:rsidR="003039F7">
        <w:fldChar w:fldCharType="separate"/>
      </w:r>
      <w:r w:rsidR="003039F7" w:rsidRPr="003039F7">
        <w:rPr>
          <w:noProof/>
        </w:rPr>
        <w:t>(Craig, 2009)</w:t>
      </w:r>
      <w:r w:rsidR="003039F7">
        <w:fldChar w:fldCharType="end"/>
      </w:r>
      <w:r w:rsidR="003039F7">
        <w:t xml:space="preserve"> </w:t>
      </w:r>
      <w:r>
        <w:t>and bring intense rainfall, flooding, landslides, and high sediment yield</w:t>
      </w:r>
      <w:r w:rsidR="003039F7">
        <w:t xml:space="preserve"> </w:t>
      </w:r>
      <w:r w:rsidR="003039F7">
        <w:fldChar w:fldCharType="begin" w:fldLock="1"/>
      </w:r>
      <w:r w:rsidR="00E5494F">
        <w:instrText>ADDIN CSL_CITATION { "citationItems" : [ { "id" : "ITEM-1", "itemData" : { "author" : [ { "dropping-particle" : "", "family" : "Buchanan-Banks", "given" : "Jane", "non-dropping-particle" : "", "parse-names" : false, "suffix" : "" } ], "id" : "ITEM-1", "issued" : { "date-parts" : [ [ "1979" ] ] }, "publisher" : "U.S. Geological Survey", "title" : "The October 28, 1979 Landslidng on Tutuila. Open File Report 81-81", "type" : "report" }, "uris" : [ "http://www.mendeley.com/documents/?uuid=bbdbe252-c9d2-4924-9f63-3e0e82648fcd" ] } ], "mendeley" : { "formattedCitation" : "(Buchanan-Banks, 1979)", "plainTextFormattedCitation" : "(Buchanan-Banks, 1979)", "previouslyFormattedCitation" : "(Buchanan-Banks, 1979)" }, "properties" : { "noteIndex" : 0 }, "schema" : "https://github.com/citation-style-language/schema/raw/master/csl-citation.json" }</w:instrText>
      </w:r>
      <w:r w:rsidR="003039F7">
        <w:fldChar w:fldCharType="separate"/>
      </w:r>
      <w:r w:rsidR="003039F7" w:rsidRPr="003039F7">
        <w:rPr>
          <w:noProof/>
        </w:rPr>
        <w:t>(Buchanan-Banks, 1979)</w:t>
      </w:r>
      <w:r w:rsidR="003039F7">
        <w:fldChar w:fldCharType="end"/>
      </w:r>
      <w:r>
        <w:t>.</w:t>
      </w:r>
    </w:p>
    <w:p w14:paraId="40767A41" w14:textId="0C40CDBE" w:rsidR="00D758D4" w:rsidRDefault="000C26A7" w:rsidP="003039F7">
      <w:r>
        <w:t>There are two subtle rainfall seasons: a drier winter season, from June through September and a wetter summer season, from October through May</w:t>
      </w:r>
      <w:r w:rsidR="003039F7">
        <w:t xml:space="preserve"> </w:t>
      </w:r>
      <w:r w:rsidR="003039F7">
        <w:fldChar w:fldCharType="begin" w:fldLock="1"/>
      </w:r>
      <w:r w:rsidR="00AA70FE">
        <w:instrText>ADDIN CSL_CITATION { "citationItems" : [ { "id" : "ITEM-1", "itemData" : { "author" : [ { "dropping-particle" : "", "family" : "Izuka", "given" : "Scot K.", "non-dropping-particle" : "", "parse-names" : false, "suffix" : "" }, { "dropping-particle" : "", "family" : "Giambelluca", "given" : "Thomas W.", "non-dropping-particle" : "", "parse-names" : false, "suffix" : "" }, { "dropping-particle" : "", "family" : "Nullet", "given" : "Micahel A.", "non-dropping-particle" : "", "parse-names" : false, "suffix" : "" } ], "id" : "ITEM-1", "issued" : { "date-parts" : [ [ "2005" ] ] }, "page" : "40", "publisher" : "U.S. Geological Survey", "title" : "Potential Evapotranspiration on Tutuila , American Samoa. U.S. Geological Survey Scientific Investigations Report 2005-5200", "type" : "article" }, "uris" : [ "http://www.mendeley.com/documents/?uuid=5dcf08b5-a800-4cd0-af24-a56e3ddbac59" ] } ], "mendeley" : { "formattedCitation" : "(Izuka et al., 2005)", "plainTextFormattedCitation" : "(Izuka et al., 2005)", "previouslyFormattedCitation" : "(Izuka et al., 2005)" }, "properties" : { "noteIndex" : 0 }, "schema" : "https://github.com/citation-style-language/schema/raw/master/csl-citation.json" }</w:instrText>
      </w:r>
      <w:r w:rsidR="003039F7">
        <w:fldChar w:fldCharType="separate"/>
      </w:r>
      <w:r w:rsidR="003039F7" w:rsidRPr="003039F7">
        <w:rPr>
          <w:noProof/>
        </w:rPr>
        <w:t>(Izuka et al., 2005)</w:t>
      </w:r>
      <w:r w:rsidR="003039F7">
        <w:fldChar w:fldCharType="end"/>
      </w:r>
      <w:r>
        <w:t xml:space="preserve">. During the drier winter season, the island is influenced by relatively stronger, predominantly </w:t>
      </w:r>
      <w:r w:rsidR="004009FB">
        <w:t>e</w:t>
      </w:r>
      <w:r>
        <w:t xml:space="preserve">ast to </w:t>
      </w:r>
      <w:r w:rsidR="004009FB">
        <w:t>s</w:t>
      </w:r>
      <w:r>
        <w:t xml:space="preserve">outheast </w:t>
      </w:r>
      <w:proofErr w:type="spellStart"/>
      <w:r w:rsidR="004009FB">
        <w:t>t</w:t>
      </w:r>
      <w:r>
        <w:t>radewinds</w:t>
      </w:r>
      <w:proofErr w:type="spellEnd"/>
      <w:r>
        <w:t xml:space="preserve">, lower temperatures, lower humidity and lower total rainfall. During the wetter summer season the Inter-Tropical Convergence Zone (ITCZ) moves over the region, causing light to moderate Northerly winds, higher temperatures, higher humidity, and higher total rainfall. While total rainfall is lower in the drier </w:t>
      </w:r>
      <w:r w:rsidR="004009FB">
        <w:t>t</w:t>
      </w:r>
      <w:r>
        <w:t xml:space="preserve">radewind season, large storm events are still observed. </w:t>
      </w:r>
      <w:r w:rsidR="00BF4A5C">
        <w:t xml:space="preserve">Analysis of 212 peak discharges at 11 continuous-record gaging sites 1959-1990 showed 65% of annual peak flows occurred during the wet season and 35% of annual peak flows occurred during the drier Tradewind season </w:t>
      </w:r>
      <w:r w:rsidR="00BF4A5C">
        <w:fldChar w:fldCharType="begin" w:fldLock="1"/>
      </w:r>
      <w:r w:rsidR="00BF4A5C">
        <w:instrText>ADDIN CSL_CITATION { "citationItems" : [ { "id" : "ITEM-1", "itemData" : { "ISBN" : "95-4185", "author" : [ { "dropping-particle" : "", "family" : "Wong", "given" : "M", "non-dropping-particle" : "", "parse-names" : false, "suffix" : "" } ], "id" : "ITEM-1", "issued" : { "date-parts" : [ [ "1996" ] ] }, "publisher" : "U.S. Geological Survey", "publisher-place" : "Honolulu, HI", "title" : "Analysis of Streamflow Characteristics for Streams on the Island of Tutuila, American Samoa. U.S. Geological Survey Water-Resources Investigations Report 95-4185", "type" : "article" }, "uris" : [ "http://www.mendeley.com/documents/?uuid=fc91ec82-afdd-4759-8a08-1cfb798692d6" ] } ], "mendeley" : { "formattedCitation" : "(Wong, 1996)", "plainTextFormattedCitation" : "(Wong, 1996)", "previouslyFormattedCitation" : "(Wong, 1996)" }, "properties" : { "noteIndex" : 0 }, "schema" : "https://github.com/citation-style-language/schema/raw/master/csl-citation.json" }</w:instrText>
      </w:r>
      <w:r w:rsidR="00BF4A5C">
        <w:fldChar w:fldCharType="separate"/>
      </w:r>
      <w:r w:rsidR="00BF4A5C" w:rsidRPr="003039F7">
        <w:rPr>
          <w:noProof/>
        </w:rPr>
        <w:t>(Wong, 1996)</w:t>
      </w:r>
      <w:r w:rsidR="00BF4A5C">
        <w:fldChar w:fldCharType="end"/>
      </w:r>
      <w:r w:rsidR="00BF4A5C">
        <w:t xml:space="preserve">. </w:t>
      </w:r>
      <w:r>
        <w:t xml:space="preserve">Analysis of mean monthly rainfall data for the period 1971-2000 showed </w:t>
      </w:r>
      <w:r w:rsidR="004009FB">
        <w:t xml:space="preserve">that </w:t>
      </w:r>
      <w:r>
        <w:t xml:space="preserve">75% of precipitation occurred in the wet </w:t>
      </w:r>
      <w:r w:rsidR="007960EB">
        <w:t>season</w:t>
      </w:r>
      <w:r>
        <w:t>,</w:t>
      </w:r>
      <w:r w:rsidR="004009FB">
        <w:t xml:space="preserve"> which includes 67% of the year</w:t>
      </w:r>
      <w:r>
        <w:t xml:space="preserve"> </w:t>
      </w:r>
      <w:r w:rsidR="004009FB">
        <w:t>(</w:t>
      </w:r>
      <w:r>
        <w:t>October-May</w:t>
      </w:r>
      <w:r w:rsidR="004009FB">
        <w:t>)</w:t>
      </w:r>
      <w:r>
        <w:t xml:space="preserve">, and 25% occurred in the dry season, </w:t>
      </w:r>
      <w:r w:rsidR="004009FB">
        <w:t>which covers 33% of the year (</w:t>
      </w:r>
      <w:r>
        <w:t>June-September</w:t>
      </w:r>
      <w:r w:rsidR="004009FB">
        <w:t>)</w:t>
      </w:r>
      <w:r w:rsidR="003039F7">
        <w:t xml:space="preserve"> </w:t>
      </w:r>
      <w:r w:rsidR="003039F7">
        <w:fldChar w:fldCharType="begin" w:fldLock="1"/>
      </w:r>
      <w:r w:rsidR="003039F7">
        <w:instrText>ADDIN CSL_CITATION { "citationItems" : [ { "id" : "ITEM-1", "itemData" : { "author" : [ { "dropping-particle" : "", "family" : "Perreault", "given" : "J.", "non-dropping-particle" : "", "parse-names" : false, "suffix" : "" } ], "id" : "ITEM-1", "issue" : "August", "issued" : { "date-parts" : [ [ "2010" ] ] }, "publisher" : "University of Hawai'i", "title" : "Development of a Water Budget in a Tropical Setting Accounting for Mountain Front Recharge: Tutuila, American Samoa", "type" : "thesis" }, "uris" : [ "http://www.mendeley.com/documents/?uuid=86eb5260-3ee7-4b3d-a8cf-a47b892b38e2" ] } ], "mendeley" : { "formattedCitation" : "(Perreault, 2010)", "manualFormatting" : "(Perreault, 2010", "plainTextFormattedCitation" : "(Perreault, 2010)", "previouslyFormattedCitation" : "(Perreault, 2010)" }, "properties" : { "noteIndex" : 0 }, "schema" : "https://github.com/citation-style-language/schema/raw/master/csl-citation.json" }</w:instrText>
      </w:r>
      <w:r w:rsidR="003039F7">
        <w:fldChar w:fldCharType="separate"/>
      </w:r>
      <w:r w:rsidR="003039F7" w:rsidRPr="003039F7">
        <w:rPr>
          <w:noProof/>
        </w:rPr>
        <w:t>(Perreault, 2010</w:t>
      </w:r>
      <w:r w:rsidR="003039F7">
        <w:fldChar w:fldCharType="end"/>
      </w:r>
      <w:r>
        <w:t xml:space="preserve">; </w:t>
      </w:r>
      <w:r w:rsidR="004009FB">
        <w:t>d</w:t>
      </w:r>
      <w:r>
        <w:t>ata from USGS rain gauges and Parameter-elevation Relationships on Independent Slopes Model (PRISM) Climate Group</w:t>
      </w:r>
      <w:r w:rsidR="003039F7">
        <w:t xml:space="preserve"> </w:t>
      </w:r>
      <w:r w:rsidR="003039F7">
        <w:fldChar w:fldCharType="begin" w:fldLock="1"/>
      </w:r>
      <w:r w:rsidR="003039F7">
        <w:instrText>ADDIN CSL_CITATION { "citationItems" : [ { "id" : "ITEM-1", "itemData" : { "DOI" : "10.1002/joc", "author" : [ { "dropping-particle" : "", "family" : "Daly", "given" : "Christopher", "non-dropping-particle" : "", "parse-names" : false, "suffix" : "" }, { "dropping-particle" : "", "family" : "Halbleib", "given" : "Michael", "non-dropping-particle" : "", "parse-names" : false, "suffix" : "" }, { "dropping-particle" : "", "family" : "Smith", "given" : "Joseph I.", "non-dropping-particle" : "", "parse-names" : false, "suffix" : "" }, { "dropping-particle" : "", "family" : "Gibson", "given" : "Wayne P.", "non-dropping-particle" : "", "parse-names" : false, "suffix" : "" }, { "dropping-particle" : "", "family" : "Doggett", "given" : "Matthew K.", "non-dropping-particle" : "", "parse-names" : false, "suffix" : "" }, { "dropping-particle" : "", "family" : "Taylor", "given" : "George H.", "non-dropping-particle" : "", "parse-names" : false, "suffix" : "" }, { "dropping-particle" : "", "family" : "Curtis", "given" : "Jan", "non-dropping-particle" : "", "parse-names" : false, "suffix" : "" }, { "dropping-particle" : "", "family" : "Passteris", "given" : "Phillip P.", "non-dropping-particle" : "", "parse-names" : false, "suffix" : "" } ], "container-title" : "International Journal of Climatology", "id" : "ITEM-1", "issue" : "15", "issued" : { "date-parts" : [ [ "2008" ] ] }, "page" : "2031", "title" : "Physiographically sensitive mapping of climatological temperature and precipitation across the conterminous United States", "type" : "article-journal", "volume" : "28" }, "uris" : [ "http://www.mendeley.com/documents/?uuid=2218cbee-2610-4773-a2dc-6e6dc1d7aa8f" ] } ], "mendeley" : { "formattedCitation" : "(Daly et al., 2008)", "plainTextFormattedCitation" : "(Daly et al., 2008)", "previouslyFormattedCitation" : "(Daly et al., 2008)" }, "properties" : { "noteIndex" : 0 }, "schema" : "https://github.com/citation-style-language/schema/raw/master/csl-citation.json" }</w:instrText>
      </w:r>
      <w:r w:rsidR="003039F7">
        <w:fldChar w:fldCharType="separate"/>
      </w:r>
      <w:r w:rsidR="003039F7" w:rsidRPr="003039F7">
        <w:rPr>
          <w:noProof/>
        </w:rPr>
        <w:t>(Daly et al., 2008)</w:t>
      </w:r>
      <w:r w:rsidR="003039F7">
        <w:fldChar w:fldCharType="end"/>
      </w:r>
      <w:r>
        <w:t xml:space="preserve">). </w:t>
      </w:r>
    </w:p>
    <w:p w14:paraId="736C1219" w14:textId="084420B5" w:rsidR="00D758D4" w:rsidRDefault="000C26A7" w:rsidP="00250D23">
      <w:pPr>
        <w:pStyle w:val="Heading3"/>
      </w:pPr>
      <w:r>
        <w:t>Land Use</w:t>
      </w:r>
    </w:p>
    <w:p w14:paraId="13FF5128" w14:textId="39F165FE" w:rsidR="00D758D4" w:rsidRDefault="005916ED">
      <w:r>
        <w:t>T</w:t>
      </w:r>
      <w:r w:rsidR="000C26A7">
        <w:t xml:space="preserve">he predominant land cover in </w:t>
      </w:r>
      <w:commentRangeStart w:id="2"/>
      <w:commentRangeStart w:id="3"/>
      <w:r w:rsidR="000C26A7">
        <w:t xml:space="preserve">Faga'alu watershed </w:t>
      </w:r>
      <w:commentRangeEnd w:id="2"/>
      <w:r w:rsidR="002C74C2">
        <w:rPr>
          <w:rStyle w:val="CommentReference"/>
        </w:rPr>
        <w:commentReference w:id="2"/>
      </w:r>
      <w:commentRangeEnd w:id="3"/>
      <w:r w:rsidR="00250D23">
        <w:rPr>
          <w:rStyle w:val="CommentReference"/>
        </w:rPr>
        <w:commentReference w:id="3"/>
      </w:r>
      <w:r>
        <w:t>i</w:t>
      </w:r>
      <w:r w:rsidR="000C26A7">
        <w:t>s undisturbed</w:t>
      </w:r>
      <w:r>
        <w:t xml:space="preserve"> vegetation</w:t>
      </w:r>
      <w:r w:rsidR="000C26A7">
        <w:t xml:space="preserve"> (93.2%), including forest (84.5%) and scrub/shrub (8.6%) on the steep hillsides</w:t>
      </w:r>
      <w:r w:rsidR="00252081">
        <w:t xml:space="preserve"> </w:t>
      </w:r>
      <w:r w:rsidR="000C26A7">
        <w:t xml:space="preserve">(Table 1), </w:t>
      </w:r>
      <w:r>
        <w:t xml:space="preserve">based on a land cover map from </w:t>
      </w:r>
      <w:r>
        <w:fldChar w:fldCharType="begin" w:fldLock="1"/>
      </w:r>
      <w:r w:rsidR="00F32F91">
        <w:instrText>ADDIN CSL_CITATION { "citationItems" : [ { "id" : "ITEM-1", "itemData" : { "author" : [ { "dropping-particle" : "", "family" : "NOAA's Ocean Service", "given" : "", "non-dropping-particle" : "", "parse-names" : false, "suffix" : "" }, { "dropping-particle" : "", "family" : "Coastal Services Center", "given" : "", "non-dropping-particle" : "", "parse-names" : false, "suffix" : "" } ], "id" : "ITEM-1", "issued" : { "date-parts" : [ [ "2010" ] ] }, "title" : "2010 C-CAP Land Cover, Territory of American Samoa, Tutuila", "type" : "article" }, "uris" : [ "http://www.mendeley.com/documents/?uuid=19b6ea61-8113-44b5-a8b3-19d1c579fedb" ] } ], "mendeley" : { "formattedCitation" : "(NOAA\u2019s Ocean Service and Coastal Services Center, 2010)", "manualFormatting" : "NOAA\u2019s Ocean Service and Coastal Services Center (2010)", "plainTextFormattedCitation" : "(NOAA\u2019s Ocean Service and Coastal Services Center, 2010)", "previouslyFormattedCitation" : "(NOAA\u2019s Ocean Service and Coastal Services Center, 2010)" }, "properties" : { "noteIndex" : 0 }, "schema" : "https://github.com/citation-style-language/schema/raw/master/csl-citation.json" }</w:instrText>
      </w:r>
      <w:r>
        <w:fldChar w:fldCharType="separate"/>
      </w:r>
      <w:r w:rsidRPr="00252081">
        <w:rPr>
          <w:noProof/>
        </w:rPr>
        <w:t>NOAA’s Ocean Servi</w:t>
      </w:r>
      <w:r>
        <w:rPr>
          <w:noProof/>
        </w:rPr>
        <w:t>ce and Coastal Services Center (</w:t>
      </w:r>
      <w:r w:rsidRPr="00252081">
        <w:rPr>
          <w:noProof/>
        </w:rPr>
        <w:t>2010)</w:t>
      </w:r>
      <w:r>
        <w:fldChar w:fldCharType="end"/>
      </w:r>
      <w:r>
        <w:t xml:space="preserve">. </w:t>
      </w:r>
      <w:r w:rsidR="002C74C2">
        <w:t>The upper watershed is dominated by undisturbed rainforest on steep hillslopes</w:t>
      </w:r>
      <w:r w:rsidR="002C74C2" w:rsidRPr="00B94CA3">
        <w:t xml:space="preserve">. The lower subwatershed has </w:t>
      </w:r>
      <w:r w:rsidRPr="00B94CA3">
        <w:t>steep vegetated hillslopes and a relatively small flat area</w:t>
      </w:r>
      <w:r w:rsidR="002C74C2" w:rsidRPr="00B94CA3">
        <w:t xml:space="preserve"> </w:t>
      </w:r>
      <w:r w:rsidRPr="00B94CA3">
        <w:t>in the valley bottom that is urbanized</w:t>
      </w:r>
      <w:r w:rsidR="00250D23" w:rsidRPr="00B94CA3">
        <w:t xml:space="preserve">. </w:t>
      </w:r>
      <w:r w:rsidR="002C74C2" w:rsidRPr="00B94CA3">
        <w:t>This settlement pattern is typical in the South Pacific and other volcanic islands, where their small size and steep topograph</w:t>
      </w:r>
      <w:r w:rsidRPr="00B94CA3">
        <w:t>y constrain development to valley bottoms</w:t>
      </w:r>
      <w:r w:rsidR="002C74C2" w:rsidRPr="00B94CA3">
        <w:t xml:space="preserve"> near the coast </w:t>
      </w:r>
      <w:r w:rsidR="002C74C2" w:rsidRPr="00B94CA3">
        <w:fldChar w:fldCharType="begin" w:fldLock="1"/>
      </w:r>
      <w:r w:rsidR="002C74C2" w:rsidRPr="00B94CA3">
        <w:instrText>ADDIN CSL_CITATION { "citationItems" : [ { "id" : "ITEM-1", "itemData" : { "DOI" : "10.1016/j.ocecoaman.2014.03.018", "ISSN" : "09645691", "abstract" : "Increased sedimentation is widely acknowledged to be an important stressor for Caribbean coral reefs. However, for most locations we currently lack both accurate records of changes in sediment accumulation rates over reefs as well as a quantitative link between land-based sources of sediment and sediment delivery to coastal waters. This paper aims to address this gap in our quantitative understanding of these processes for two watersheds in the island of Saint Lucia in the West Indies. We used sediment cores collected near downstream coral reefs to examine changes in sediment composition and accumulation rate over the past several decades and relied upon a GIS-based sediment budget model to estimate recent sediment yields in the two focal watersheds. Analysis of sediment cores indicated that accumulation rates of terrigenous sediment, originating from the upstream watersheds, and calcareous sediment, likely arising from dead corals, have increased 2-3 fold over the last 3-4 decades. Model-estimated changes in sediment yields between 1995 and 2010 were associated with the expansion of the unpaved road network and were congruent with measured changes in terrigenous sediment accumulation rates near the reefs over the same period. The majority (83-95%) of sediment yield in the two watersheds was attributable to unpaved and degraded roads; in fact, just four or five road segments, representing &lt;20% of the road network in each watershed, accounted for nearly half of the estimated sediment yield in 2010. Our results suggest that unpaved roads are major sediment sources in the two study watersheds and therefore merit closer attention when implementing erosion control measures intended to reduce sediment loading into reef-bearing coastal waters. \u00a9 2014 Elsevier Ltd.", "author" : [ { "dropping-particle" : "", "family" : "B\u00e9gin", "given" : "Chantale", "non-dropping-particle" : "", "parse-names" : false, "suffix" : "" }, { "dropping-particle" : "", "family" : "Brooks", "given" : "Gregg", "non-dropping-particle" : "", "parse-names" : false, "suffix" : "" }, { "dropping-particle" : "", "family" : "Larson", "given" : "Rebekka a.", "non-dropping-particle" : "", "parse-names" : false, "suffix" : "" }, { "dropping-particle" : "", "family" : "Dragi\u0107evi\u0107", "given" : "Suzana", "non-dropping-particle" : "", "parse-names" : false, "suffix" : "" }, { "dropping-particle" : "", "family" : "Ramos Scharr\u00f3n", "given" : "Carlos E.", "non-dropping-particle" : "", "parse-names" : false, "suffix" : "" }, { "dropping-particle" : "", "family" : "Cot\u00e9", "given" : "Isabelle M.", "non-dropping-particle" : "", "parse-names" : false, "suffix" : "" } ], "container-title" : "Ocean and Coastal Management", "id" : "ITEM-1", "issued" : { "date-parts" : [ [ "2014" ] ] }, "page" : "35-45", "title" : "Increased sediment loads over coral reefs in Saint Lucia in relation to land use change in contributing watersheds", "type" : "article-journal", "volume" : "95" }, "uris" : [ "http://www.mendeley.com/documents/?uuid=c5b69147-e490-4947-bb77-a177dc8b4b9d" ] } ], "mendeley" : { "formattedCitation" : "(B\u00e9gin et al., 2014)", "plainTextFormattedCitation" : "(B\u00e9gin et al., 2014)", "previouslyFormattedCitation" : "(B\u00e9gin et al., 2014)" }, "properties" : { "noteIndex" : 0 }, "schema" : "https://github.com/citation-style-language/schema/raw/master/csl-citation.json" }</w:instrText>
      </w:r>
      <w:r w:rsidR="002C74C2" w:rsidRPr="00B94CA3">
        <w:fldChar w:fldCharType="separate"/>
      </w:r>
      <w:r w:rsidR="002C74C2" w:rsidRPr="00B94CA3">
        <w:rPr>
          <w:noProof/>
        </w:rPr>
        <w:t>(Bégin et al., 2014)</w:t>
      </w:r>
      <w:r w:rsidR="002C74C2" w:rsidRPr="00B94CA3">
        <w:fldChar w:fldCharType="end"/>
      </w:r>
      <w:r w:rsidR="002C74C2" w:rsidRPr="00B94CA3">
        <w:t xml:space="preserve">. </w:t>
      </w:r>
      <w:r w:rsidR="002C74C2">
        <w:t xml:space="preserve"> </w:t>
      </w:r>
      <w:r w:rsidR="000C26A7">
        <w:t xml:space="preserve">Compared to other watersheds on Tutuila, a relatively large portion of Faga'alu watershed is urbanized (4.6% "High Intensity Developed" in Table 1), due to large areas of impervious surface associated with the hospital and the numerous residences and businesses. A small portion of the watershed (1.1%) is developed open space, which includes landscaped lawns and parks. In addition to some small household gardens there are several small agricultural </w:t>
      </w:r>
      <w:r w:rsidR="000C26A7">
        <w:lastRenderedPageBreak/>
        <w:t xml:space="preserve">areas </w:t>
      </w:r>
      <w:r>
        <w:t>of</w:t>
      </w:r>
      <w:r w:rsidR="000C26A7">
        <w:t xml:space="preserve"> banana and taro on the steep hillsides. These agricultural plots were classified as </w:t>
      </w:r>
      <w:r w:rsidR="000B7E65">
        <w:t>g</w:t>
      </w:r>
      <w:r w:rsidR="000C26A7">
        <w:t>rassland due to the high fractional grass cover in the plots. Farmers of these plots recei</w:t>
      </w:r>
      <w:r>
        <w:t>ve</w:t>
      </w:r>
      <w:r w:rsidR="000C26A7">
        <w:t xml:space="preserve"> technical assistance from the Natural Resource Conservation Service (NRCS) to mitigate erosion. There are several small footpaths and unpaved driveways in the village, but most unpaved roads are stabilized with compacted gravel and do not appear to be a major contributor of sediment </w:t>
      </w:r>
      <w:r w:rsidR="000C26A7">
        <w:fldChar w:fldCharType="begin" w:fldLock="1"/>
      </w:r>
      <w:r w:rsidR="000C26A7">
        <w:instrText>ADDIN CSL_CITATION { "citationItems" : [ { "id" : "ITEM-1", "itemData" : { "author" : [ { "dropping-particle" : "", "family" : "Horsley-Witten", "given" : "", "non-dropping-particle" : "", "parse-names" : false, "suffix" : "" } ], "id" : "ITEM-1", "issued" : { "date-parts" : [ [ "2012" ] ] }, "title" : "Post-Construction Stormwater Training Workshop, Field Work, and Interagency Meeting Summary", "type" : "report" }, "uris" : [ "http://www.mendeley.com/documents/?uuid=243bbdad-ab82-49b4-9524-b594979cd4fb" ] } ], "mendeley" : { "formattedCitation" : "(Horsley-Witten, 2012)", "plainTextFormattedCitation" : "(Horsley-Witten, 2012)", "previouslyFormattedCitation" : "(Horsley-Witten, 2012)" }, "properties" : { "noteIndex" : 0 }, "schema" : "https://github.com/citation-style-language/schema/raw/master/csl-citation.json" }</w:instrText>
      </w:r>
      <w:r w:rsidR="000C26A7">
        <w:fldChar w:fldCharType="separate"/>
      </w:r>
      <w:r w:rsidR="000C26A7" w:rsidRPr="000C26A7">
        <w:rPr>
          <w:noProof/>
        </w:rPr>
        <w:t>(Horsley-Witten, 2012)</w:t>
      </w:r>
      <w:r w:rsidR="000C26A7">
        <w:fldChar w:fldCharType="end"/>
      </w:r>
      <w:r w:rsidR="000C26A7">
        <w:t xml:space="preserve">. Longitudinal sampling of Faga'alu stream during low flow conditions in 2011 showed significantly increased turbidity downstream of a bridge construction site on the village road approximately 200 m downstream of FG2 </w:t>
      </w:r>
      <w:r w:rsidR="000C26A7">
        <w:fldChar w:fldCharType="begin" w:fldLock="1"/>
      </w:r>
      <w:r w:rsidR="000C26A7">
        <w:instrText>ADDIN CSL_CITATION { "citationItems" : [ { "id" : "ITEM-1", "itemData" : { "author" : [ { "dropping-particle" : "", "family" : "Curtis", "given" : "Steven", "non-dropping-particle" : "", "parse-names" : false, "suffix" : "" }, { "dropping-particle" : "", "family" : "Wetzell", "given" : "L", "non-dropping-particle" : "", "parse-names" : false, "suffix" : "" }, { "dropping-particle" : "", "family" : "Wiles", "given" : "P.", "non-dropping-particle" : "", "parse-names" : false, "suffix" : "" }, { "dropping-particle" : "", "family" : "Tinitali", "given" : "R", "non-dropping-particle" : "", "parse-names" : false, "suffix" : "" } ], "id" : "ITEM-1", "issued" : { "date-parts" : [ [ "2011" ] ] }, "title" : "Turbidity in Faga\u2019alu Stream: The Sources, Impacts, and Solutions", "type" : "article-journal" }, "uris" : [ "http://www.mendeley.com/documents/?uuid=88e13805-68ef-4e90-9ed0-e5ae20151e2c" ] } ], "mendeley" : { "formattedCitation" : "(Curtis et al., 2011)", "plainTextFormattedCitation" : "(Curtis et al., 2011)", "previouslyFormattedCitation" : "(Curtis et al., 2011)" }, "properties" : { "noteIndex" : 0 }, "schema" : "https://github.com/citation-style-language/schema/raw/master/csl-citation.json" }</w:instrText>
      </w:r>
      <w:r w:rsidR="000C26A7">
        <w:fldChar w:fldCharType="separate"/>
      </w:r>
      <w:r w:rsidR="000C26A7" w:rsidRPr="000C26A7">
        <w:rPr>
          <w:noProof/>
        </w:rPr>
        <w:t>(Curtis et al., 2011)</w:t>
      </w:r>
      <w:r w:rsidR="000C26A7">
        <w:fldChar w:fldCharType="end"/>
      </w:r>
      <w:r w:rsidR="000C26A7">
        <w:t>. Construction of the bridge was completed in March 2012 and no longer increases turbidity.</w:t>
      </w:r>
    </w:p>
    <w:p w14:paraId="44D9199D" w14:textId="74979DC3" w:rsidR="00D758D4" w:rsidRDefault="000C26A7">
      <w:r>
        <w:t>An open-pit aggregate quarry cove</w:t>
      </w:r>
      <w:r w:rsidR="002C74C2">
        <w:t>rs</w:t>
      </w:r>
      <w:r>
        <w:t xml:space="preserve"> 1.6 ha </w:t>
      </w:r>
      <w:r w:rsidR="002C74C2">
        <w:t xml:space="preserve">and </w:t>
      </w:r>
      <w:r>
        <w:t xml:space="preserve">accounts for the majority </w:t>
      </w:r>
      <w:r w:rsidR="002C74C2">
        <w:t xml:space="preserve">of the </w:t>
      </w:r>
      <w:r w:rsidR="000B7E65">
        <w:t>b</w:t>
      </w:r>
      <w:r>
        <w:t xml:space="preserve">are </w:t>
      </w:r>
      <w:r w:rsidR="000B7E65">
        <w:t>l</w:t>
      </w:r>
      <w:r>
        <w:t>an</w:t>
      </w:r>
      <w:r w:rsidR="000B7E65">
        <w:t>d, which covers 1</w:t>
      </w:r>
      <w:r w:rsidR="00920032">
        <w:t>.1</w:t>
      </w:r>
      <w:r w:rsidR="000B7E65">
        <w:t>% of the</w:t>
      </w:r>
      <w:r w:rsidR="00B94CA3">
        <w:t xml:space="preserve"> Faga’alu</w:t>
      </w:r>
      <w:r w:rsidR="000B7E65">
        <w:t xml:space="preserve"> watershed </w:t>
      </w:r>
      <w:r>
        <w:t xml:space="preserve">(Table 1). The quarry has been in continuous operation since the 1960's by advancing into the steep hillside to quarry the underlying basalt formation </w:t>
      </w:r>
      <w:r>
        <w:fldChar w:fldCharType="begin" w:fldLock="1"/>
      </w:r>
      <w:r>
        <w:instrText>ADDIN CSL_CITATION { "citationItems" : [ { "id" : "ITEM-1", "itemData" : { "ISBN" : "7500006", "author" : [ { "dropping-particle" : "", "family" : "Latinis", "given" : "D. Kyle", "non-dropping-particle" : "", "parse-names" : false, "suffix" : "" }, { "dropping-particle" : "", "family" : "Moore", "given" : "J.", "non-dropping-particle" : "", "parse-names" : false, "suffix" : "" }, { "dropping-particle" : "", "family" : "Kennedy", "given" : "J.", "non-dropping-particle" : "", "parse-names" : false, "suffix" : "" } ], "id" : "ITEM-1", "issued" : { "date-parts" : [ [ "1996" ] ] }, "publisher" : "Archaeological Consultants of the Pacific Inc.", "publisher-place" : "59-624 Pupukea Rd., Haleiwa, HI 96712", "title" : "Archaeological Survey and Investigations Conducted at the Faga'alu Quarry, Ma'oputasi County, Tutuila, American Samoa, February 1996: Prepared for George Poysky, Sr., Samoa Maritime, PO Box 418, Pago Pago, American Samoa, 96799", "type" : "report" }, "uris" : [ "http://www.mendeley.com/documents/?uuid=874e2bbf-e13a-4256-aab4-d9137d525fc4" ] } ], "mendeley" : { "formattedCitation" : "(Latinis et al., 1996)", "plainTextFormattedCitation" : "(Latinis et al., 1996)", "previouslyFormattedCitation" : "(Latinis et al., 1996)" }, "properties" : { "noteIndex" : 0 }, "schema" : "https://github.com/citation-style-language/schema/raw/master/csl-citation.json" }</w:instrText>
      </w:r>
      <w:r>
        <w:fldChar w:fldCharType="separate"/>
      </w:r>
      <w:r w:rsidRPr="000C26A7">
        <w:rPr>
          <w:noProof/>
        </w:rPr>
        <w:t>(Latinis et al., 1996)</w:t>
      </w:r>
      <w:r>
        <w:fldChar w:fldCharType="end"/>
      </w:r>
      <w:r>
        <w:t xml:space="preserve">. The overburden </w:t>
      </w:r>
      <w:r w:rsidR="000B7E65">
        <w:t xml:space="preserve">of </w:t>
      </w:r>
      <w:r>
        <w:t>soil and weathered rock was either piled up on-site where it was eroded by storms, or was manually rinsed from crushed aggregate. With few sediment runoff controls in place, sedimen</w:t>
      </w:r>
      <w:r w:rsidR="00AB4A58">
        <w:t>t was discharged directly to Faga’alu</w:t>
      </w:r>
      <w:r>
        <w:t xml:space="preserve"> stream. In 2011, the quarry operators installed some sediment runoff management practices such as silt fences and settling ponds </w:t>
      </w:r>
      <w:r>
        <w:fldChar w:fldCharType="begin" w:fldLock="1"/>
      </w:r>
      <w:r>
        <w:instrText>ADDIN CSL_CITATION { "citationItems" : [ { "id" : "ITEM-1", "itemData" : { "author" : [ { "dropping-particle" : "", "family" : "Horsley-Witten", "given" : "", "non-dropping-particle" : "", "parse-names" : false, "suffix" : "" } ], "id" : "ITEM-1", "issued" : { "date-parts" : [ [ "2011" ] ] }, "title" : "American Samoa Erosion and Sediment Control Field Guide", "type" : "article" }, "uris" : [ "http://www.mendeley.com/documents/?uuid=d8205442-ff95-43b7-9b66-1b4f45e1df5e" ] } ], "mendeley" : { "formattedCitation" : "(Horsley-Witten, 2011)", "plainTextFormattedCitation" : "(Horsley-Witten, 2011)", "previouslyFormattedCitation" : "(Horsley-Witten, 2011)" }, "properties" : { "noteIndex" : 0 }, "schema" : "https://github.com/citation-style-language/schema/raw/master/csl-citation.json" }</w:instrText>
      </w:r>
      <w:r>
        <w:fldChar w:fldCharType="separate"/>
      </w:r>
      <w:r w:rsidRPr="000C26A7">
        <w:rPr>
          <w:noProof/>
        </w:rPr>
        <w:t>(Horsley-Witten, 2011)</w:t>
      </w:r>
      <w:r>
        <w:fldChar w:fldCharType="end"/>
      </w:r>
      <w:r>
        <w:t xml:space="preserve"> but they were unmaintained and inadequate to control the large amount of sediment mobilized during storm events </w:t>
      </w:r>
      <w:r>
        <w:fldChar w:fldCharType="begin" w:fldLock="1"/>
      </w:r>
      <w:r>
        <w:instrText>ADDIN CSL_CITATION { "citationItems" : [ { "id" : "ITEM-1", "itemData" : { "author" : [ { "dropping-particle" : "", "family" : "Horsley-Witten", "given" : "", "non-dropping-particle" : "", "parse-names" : false, "suffix" : "" } ], "id" : "ITEM-1", "issued" : { "date-parts" : [ [ "2012" ] ] }, "title" : "Post-Construction Stormwater Training Workshop, Field Work, and Interagency Meeting Summary", "type" : "report" }, "uris" : [ "http://www.mendeley.com/documents/?uuid=243bbdad-ab82-49b4-9524-b594979cd4fb" ] } ], "mendeley" : { "formattedCitation" : "(Horsley-Witten, 2012)", "plainTextFormattedCitation" : "(Horsley-Witten, 2012)", "previouslyFormattedCitation" : "(Horsley-Witten, 2012)" }, "properties" : { "noteIndex" : 0 }, "schema" : "https://github.com/citation-style-language/schema/raw/master/csl-citation.json" }</w:instrText>
      </w:r>
      <w:r>
        <w:fldChar w:fldCharType="separate"/>
      </w:r>
      <w:r w:rsidRPr="000C26A7">
        <w:rPr>
          <w:noProof/>
        </w:rPr>
        <w:t>(Horsley-Witten, 2012)</w:t>
      </w:r>
      <w:r>
        <w:fldChar w:fldCharType="end"/>
      </w:r>
      <w:r>
        <w:t xml:space="preserve">. In 2013, additional control structures were installed to route </w:t>
      </w:r>
      <w:r w:rsidR="000B7E65">
        <w:t>a</w:t>
      </w:r>
      <w:r>
        <w:t xml:space="preserve"> groundwater seep from the blast face into the stream, to prevent it from eroding sediment from the haul road into the stream. Crushed rock was also distributed over the haul road and landings, and some large piles of overburden were naturally overgrown by vegetation (Figure 2)(See </w:t>
      </w:r>
      <w:r>
        <w:fldChar w:fldCharType="begin" w:fldLock="1"/>
      </w:r>
      <w:r w:rsidR="00F32F91">
        <w:instrText>ADDIN CSL_CITATION { "citationItems" : [ { "id" : "ITEM-1", "itemData" : { "author" : [ { "dropping-particle" : "", "family" : "Holst-Rice", "given" : "Susie", "non-dropping-particle" : "", "parse-names" : false, "suffix" : "" }, { "dropping-particle" : "", "family" : "Messina", "given" : "Alex", "non-dropping-particle" : "", "parse-names" : false, "suffix" : "" }, { "dropping-particle" : "", "family" : "Biggs", "given" : "Trent W.", "non-dropping-particle" : "", "parse-names" : false, "suffix" : "" }, { "dropping-particle" : "", "family" : "Vargas-Angel", "given" : "Bernardo", "non-dropping-particle" : "", "parse-names" : false, "suffix" : "" }, { "dropping-particle" : "", "family" : "Whitall", "given" : "Dave", "non-dropping-particle" : "", "parse-names" : false, "suffix" : "" } ], "id" : "ITEM-1", "issued" : { "date-parts" : [ [ "2015" ] ] }, "number-of-pages" : "50", "publisher" : "NOAA Coral Reef Conservation Program", "publisher-place" : "Silver Spring, MD", "title" : "Baseline Assessment of Faga\u02bbalu Watershed: A Ridge to Reef Assessment in Support of Sediment Reduction Activities", "type" : "report" }, "uris" : [ "http://www.mendeley.com/documents/?uuid=079da473-1a37-4d75-ba56-445e516f1ee6" ] } ], "mendeley" : { "formattedCitation" : "(Holst-Rice et al., 2015)", "manualFormatting" : "Holst-Rice et al. (2015)", "plainTextFormattedCitation" : "(Holst-Rice et al., 2015)", "previouslyFormattedCitation" : "(Holst-Rice et al., 2015)" }, "properties" : { "noteIndex" : 0 }, "schema" : "https://github.com/citation-style-language/schema/raw/master/csl-citation.json" }</w:instrText>
      </w:r>
      <w:r>
        <w:fldChar w:fldCharType="separate"/>
      </w:r>
      <w:r>
        <w:rPr>
          <w:noProof/>
        </w:rPr>
        <w:t>Holst-Rice et al.</w:t>
      </w:r>
      <w:r w:rsidRPr="000C26A7">
        <w:rPr>
          <w:noProof/>
        </w:rPr>
        <w:t xml:space="preserve"> </w:t>
      </w:r>
      <w:r>
        <w:rPr>
          <w:noProof/>
        </w:rPr>
        <w:t>(</w:t>
      </w:r>
      <w:r w:rsidRPr="000C26A7">
        <w:rPr>
          <w:noProof/>
        </w:rPr>
        <w:t>2015)</w:t>
      </w:r>
      <w:r>
        <w:fldChar w:fldCharType="end"/>
      </w:r>
      <w:r>
        <w:t xml:space="preserve"> for a full description of mitigation efforts at the quarry).</w:t>
      </w:r>
    </w:p>
    <w:p w14:paraId="57B86AB5" w14:textId="77777777" w:rsidR="00063DEE" w:rsidRDefault="00063DEE"/>
    <w:p w14:paraId="58E29751" w14:textId="77777777" w:rsidR="00D758D4" w:rsidRDefault="000C26A7" w:rsidP="00920032">
      <w:pPr>
        <w:ind w:firstLine="0"/>
      </w:pPr>
      <w:r>
        <w:rPr>
          <w:noProof/>
        </w:rPr>
        <w:drawing>
          <wp:inline distT="0" distB="0" distL="0" distR="0" wp14:anchorId="3A828AA2" wp14:editId="54267F0C">
            <wp:extent cx="5872426" cy="328612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Quarry before and after.tif"/>
                    <pic:cNvPicPr/>
                  </pic:nvPicPr>
                  <pic:blipFill rotWithShape="1">
                    <a:blip r:embed="rId11">
                      <a:extLst>
                        <a:ext uri="{28A0092B-C50C-407E-A947-70E740481C1C}">
                          <a14:useLocalDpi xmlns:a14="http://schemas.microsoft.com/office/drawing/2010/main" val="0"/>
                        </a:ext>
                      </a:extLst>
                    </a:blip>
                    <a:srcRect l="16493" r="16493"/>
                    <a:stretch/>
                  </pic:blipFill>
                  <pic:spPr bwMode="auto">
                    <a:xfrm>
                      <a:off x="0" y="0"/>
                      <a:ext cx="5883581" cy="3292367"/>
                    </a:xfrm>
                    <a:prstGeom prst="rect">
                      <a:avLst/>
                    </a:prstGeom>
                    <a:ln>
                      <a:noFill/>
                    </a:ln>
                    <a:extLst>
                      <a:ext uri="{53640926-AAD7-44D8-BBD7-CCE9431645EC}">
                        <a14:shadowObscured xmlns:a14="http://schemas.microsoft.com/office/drawing/2010/main"/>
                      </a:ext>
                    </a:extLst>
                  </pic:spPr>
                </pic:pic>
              </a:graphicData>
            </a:graphic>
          </wp:inline>
        </w:drawing>
      </w:r>
    </w:p>
    <w:p w14:paraId="07D3D80B" w14:textId="5DEF2FF5" w:rsidR="00D758D4" w:rsidRDefault="000C26A7">
      <w:pPr>
        <w:ind w:firstLine="0"/>
      </w:pPr>
      <w:r>
        <w:t xml:space="preserve">Figure 2. Photos of the open aggregate quarry in Faga'alu in </w:t>
      </w:r>
      <w:r w:rsidR="008F5D0A">
        <w:t>2012</w:t>
      </w:r>
      <w:r w:rsidR="00920032">
        <w:t>, 2013,</w:t>
      </w:r>
      <w:r>
        <w:t xml:space="preserve"> and 2014. </w:t>
      </w:r>
      <w:r w:rsidR="00250D23">
        <w:t>Pictures a-b show vegetation overgrowth during the period of study from 2012-2014, and the location of the groundwater diversion that was installed in 2012. Pictures c-d show haul roads were covered in gravel</w:t>
      </w:r>
      <w:r w:rsidR="00920032">
        <w:t xml:space="preserve"> in 2013</w:t>
      </w:r>
      <w:r w:rsidR="00250D23">
        <w:t xml:space="preserve"> to limit fine sediment exposure. </w:t>
      </w:r>
      <w:r>
        <w:t>Photo</w:t>
      </w:r>
      <w:r w:rsidR="00250D23">
        <w:t>s</w:t>
      </w:r>
      <w:r>
        <w:t>: Messina</w:t>
      </w:r>
    </w:p>
    <w:p w14:paraId="6513DAC3" w14:textId="77777777" w:rsidR="00063DEE" w:rsidRDefault="00063DEE">
      <w:pPr>
        <w:ind w:firstLine="0"/>
      </w:pPr>
    </w:p>
    <w:p w14:paraId="45BC5098" w14:textId="69F0E9C4" w:rsidR="00D758D4" w:rsidRDefault="000C26A7">
      <w:r>
        <w:t xml:space="preserve">Three water impoundment structures were built </w:t>
      </w:r>
      <w:r w:rsidR="005F7568">
        <w:t>in the early</w:t>
      </w:r>
      <w:r w:rsidR="004140E3">
        <w:t xml:space="preserve"> 20</w:t>
      </w:r>
      <w:r w:rsidR="004140E3" w:rsidRPr="005F7568">
        <w:rPr>
          <w:vertAlign w:val="superscript"/>
        </w:rPr>
        <w:t>th</w:t>
      </w:r>
      <w:r w:rsidR="004140E3">
        <w:t xml:space="preserve"> century </w:t>
      </w:r>
      <w:r>
        <w:t xml:space="preserve">in the </w:t>
      </w:r>
      <w:r w:rsidR="002C74C2">
        <w:t xml:space="preserve">upper part of the </w:t>
      </w:r>
      <w:r>
        <w:t xml:space="preserve">watershed for drinking water supply and hydropower but only the highest, Matafao Reservoir, was ever connected to the municipal water system and has since fallen out of use </w:t>
      </w:r>
      <w:r>
        <w:fldChar w:fldCharType="begin" w:fldLock="1"/>
      </w:r>
      <w:r w:rsidR="00A55591">
        <w:instrText>ADDIN CSL_CITATION { "citationItems" : [ { "id" : "ITEM-1", "itemData" : { "author" : [ { "dropping-particle" : "", "family" : "Tonkin &amp; Taylor International Ltd.", "given" : "", "non-dropping-particle" : "", "parse-names" : false, "suffix" : "" } ], "id" : "ITEM-1", "issued" : { "date-parts" : [ [ "1989" ] ] }, "title" : "Hydropower feasibility studies interim report - Phase 1. Ref: 97/10163", "type" : "article" }, "uris" : [ "http://www.mendeley.com/documents/?uuid=07dc1e88-625f-4bcf-b00a-fc64fec9e26d" ] } ], "mendeley" : { "formattedCitation" : "(Tonkin &amp; Taylor International Ltd., 1989)", "plainTextFormattedCitation" : "(Tonkin &amp; Taylor International Ltd., 1989)", "previouslyFormattedCitation" : "(Tonkin &amp; Taylor International Ltd., 1989)" }, "properties" : { "noteIndex" : 0 }, "schema" : "https://github.com/citation-style-language/schema/raw/master/csl-citation.json" }</w:instrText>
      </w:r>
      <w:r>
        <w:fldChar w:fldCharType="separate"/>
      </w:r>
      <w:r w:rsidRPr="000C26A7">
        <w:rPr>
          <w:noProof/>
        </w:rPr>
        <w:t>(Tonkin &amp; Taylor International Ltd., 1989)</w:t>
      </w:r>
      <w:r>
        <w:fldChar w:fldCharType="end"/>
      </w:r>
      <w:r>
        <w:t xml:space="preserve">(Figure 1). The dam at </w:t>
      </w:r>
      <w:r w:rsidR="002C74C2">
        <w:t xml:space="preserve">point </w:t>
      </w:r>
      <w:r>
        <w:t>FG1 has filled with bedload sediment and flows over the spillway even at the lowest flows. We assume the other reservoirs are similarly filled with coarse sediment and are not currently retaining fine suspended sediment. A full description of stream impoundments is in Appendix 2.</w:t>
      </w:r>
    </w:p>
    <w:p w14:paraId="691DD0CC" w14:textId="77777777" w:rsidR="00C1239A" w:rsidRDefault="00C1239A"/>
    <w:p w14:paraId="22AF3AD9" w14:textId="341DA3AB" w:rsidR="00C1239A" w:rsidRDefault="00C1239A">
      <w:r>
        <w:t xml:space="preserve">Insert Table 1 here. </w:t>
      </w:r>
    </w:p>
    <w:p w14:paraId="4B51E232" w14:textId="7B816DF6" w:rsidR="00C1239A" w:rsidRDefault="00C1239A" w:rsidP="00C1239A">
      <w:pPr>
        <w:ind w:firstLine="0"/>
      </w:pPr>
      <w:r>
        <w:t>Table 1. Land use categories in Faga'alu subwatersheds (NOAA Ocean Service and Coastal Services Center, 2010).  Land cover percentages are of the subwatershed.</w:t>
      </w:r>
    </w:p>
    <w:p w14:paraId="4DE5C54A" w14:textId="77777777" w:rsidR="00C1239A" w:rsidRDefault="00C1239A" w:rsidP="00C1239A">
      <w:pPr>
        <w:ind w:firstLine="0"/>
      </w:pPr>
    </w:p>
    <w:p w14:paraId="646CA451" w14:textId="77777777" w:rsidR="00D758D4" w:rsidRDefault="000C26A7">
      <w:pPr>
        <w:pStyle w:val="Heading2"/>
      </w:pPr>
      <w:r>
        <w:t>Methods</w:t>
      </w:r>
    </w:p>
    <w:p w14:paraId="7645979F" w14:textId="77777777" w:rsidR="00D85DEA" w:rsidRDefault="000C26A7">
      <w:r>
        <w:t xml:space="preserve">The suspended sediment </w:t>
      </w:r>
      <w:r w:rsidR="008E76A6">
        <w:t>yield</w:t>
      </w:r>
      <w:r>
        <w:t xml:space="preserve"> (SSY) </w:t>
      </w:r>
      <w:r w:rsidR="008E76A6">
        <w:t xml:space="preserve">in Faga'alu stream </w:t>
      </w:r>
      <w:r>
        <w:t xml:space="preserve">was </w:t>
      </w:r>
      <w:r w:rsidR="00F24C30">
        <w:t>measur</w:t>
      </w:r>
      <w:r>
        <w:t xml:space="preserve">ed at three sampling points that drain key land covers </w:t>
      </w:r>
      <w:r w:rsidR="00770B7F">
        <w:t>the we hypothesized would have</w:t>
      </w:r>
      <w:r>
        <w:t xml:space="preserve"> different SSY: FG1 drains undisturbed forest in the UPPER subwatershed</w:t>
      </w:r>
      <w:r w:rsidR="007F7E50">
        <w:t xml:space="preserve"> (watershed boundary to FG1)</w:t>
      </w:r>
      <w:r>
        <w:t>, FG2 drains undisturbed forest and the quarry in the LOWER_QUARRY subwatershed</w:t>
      </w:r>
      <w:r w:rsidR="007F7E50">
        <w:t xml:space="preserve"> (between FG1 and FG2)</w:t>
      </w:r>
      <w:r>
        <w:t>, and FG3 drains undisturbed forest and the village in the LOWER_VILLAGE subwatershed</w:t>
      </w:r>
      <w:r w:rsidR="007F7E50">
        <w:t xml:space="preserve"> (between FG2 and FG3)</w:t>
      </w:r>
      <w:r w:rsidR="002C74C2">
        <w:t xml:space="preserve"> (Table 1)</w:t>
      </w:r>
      <w:r>
        <w:t>.</w:t>
      </w:r>
      <w:r w:rsidR="00770B7F">
        <w:t xml:space="preserve"> </w:t>
      </w:r>
      <w:r w:rsidR="00D85DEA">
        <w:t xml:space="preserve">FG3 is also the watershed outlet for the TOTAL watershed. </w:t>
      </w:r>
    </w:p>
    <w:p w14:paraId="36E8B41B" w14:textId="66D6A093" w:rsidR="00D758D4" w:rsidRDefault="000C26A7">
      <w:r>
        <w:t>While steep, mountainous watersheds can discharge large amounts of bedload</w:t>
      </w:r>
      <w:r w:rsidR="00A55591">
        <w:t xml:space="preserve"> </w:t>
      </w:r>
      <w:r w:rsidR="00A55591">
        <w:fldChar w:fldCharType="begin" w:fldLock="1"/>
      </w:r>
      <w:r w:rsidR="00804ACF">
        <w:instrText>ADDIN CSL_CITATION { "citationItems" : [ { "id" : "ITEM-1", "itemData" : { "ISBN" : "0022-1376", "author" : [ { "dropping-particle" : "", "family" : "Milliman", "given" : "J D", "non-dropping-particle" : "", "parse-names" : false, "suffix" : "" }, { "dropping-particle" : "", "family" : "Syvitski", "given" : "J P M", "non-dropping-particle" : "", "parse-names" : false, "suffix" : "" } ], "container-title" : "The Journal of Geology", "id" : "ITEM-1", "issue" : "5", "issued" : { "date-parts" : [ [ "1992" ] ] }, "page" : "525-544", "title" : "Geomorphic/tectonic control of sediment discharge to the ocean: the importance of small mountainous rivers", "type" : "article-journal", "volume" : "100" }, "uris" : [ "http://www.mendeley.com/documents/?uuid=78a2dfc6-cfc3-4dfb-be1b-10eb55240e69" ] } ], "mendeley" : { "formattedCitation" : "(Milliman and Syvitski, 1992)", "plainTextFormattedCitation" : "(Milliman and Syvitski, 1992)", "previouslyFormattedCitation" : "(Milliman and Syvitski, 1992)" }, "properties" : { "noteIndex" : 0 }, "schema" : "https://github.com/citation-style-language/schema/raw/master/csl-citation.json" }</w:instrText>
      </w:r>
      <w:r w:rsidR="00A55591">
        <w:fldChar w:fldCharType="separate"/>
      </w:r>
      <w:r w:rsidR="00A55591" w:rsidRPr="00A55591">
        <w:rPr>
          <w:noProof/>
        </w:rPr>
        <w:t>(Milliman and Syvitski, 1992)</w:t>
      </w:r>
      <w:r w:rsidR="00A55591">
        <w:fldChar w:fldCharType="end"/>
      </w:r>
      <w:r>
        <w:t>, this research is focused on sediment size fractions that can be transported in suspension in the marine environment to settle on corals</w:t>
      </w:r>
      <w:r w:rsidR="002C74C2">
        <w:t>, which</w:t>
      </w:r>
      <w:r>
        <w:t xml:space="preserve"> is generally restricted to silt and clay fractions (&lt;16um)</w:t>
      </w:r>
      <w:r w:rsidR="00A55591">
        <w:t xml:space="preserve"> </w:t>
      </w:r>
      <w:r w:rsidR="00A55591">
        <w:fldChar w:fldCharType="begin" w:fldLock="1"/>
      </w:r>
      <w:r w:rsidR="00131534">
        <w:instrText>ADDIN CSL_CITATION { "citationItems" : [ { "id" : "ITEM-1", "itemData" : { "DOI" : "10.1016/S0022-1694(00)00253-5", "ISSN" : "00221694", "abstract" : "A large part of the sediment in lowland rivers is transported as wash load. As wash load is a non-capacity load it often is modelled using empirical relations, such as the rating curve technique. Sediment rating curves in the form of a power function are derived for several locations along the river Rhine and its main tributaries, using different fitting procedures. Inaccuracies in estimated sediment loads are analysed, and spatial differences in the shapes of the fitted rating curves are related to watershed characteristics. Rating curves obtained by least squares regression on logarithmic transformed data underestimate long-term sediment transport rates by 10\u201350%. Better estimates are obtained when nonlinear least squares regression is applied. The steepness of the fitted rating curves decreases along the main channel of the Rhine in a downstream direction. Contrary to what is generally believed this is not related to changes in the sediment transport regime. A better indication of the sediment transport regime is obtained when the slope/intercept pairs of the fitted rating curves are plotted in a graph. All locations that plot on the same line have a common discharge-concentration value and appear to be characterised by a similar sediment transport regime. At locations of which the slope/intercept pairs plot on higher lines, a larger part of the annual sediment load is transported during high discharge. ?", "author" : [ { "dropping-particle" : "", "family" : "Asselman", "given" : "N.E.M.", "non-dropping-particle" : "", "parse-names" : false, "suffix" : "" } ], "container-title" : "Journal of Hydrology", "id" : "ITEM-1", "issue" : "3-4", "issued" : { "date-parts" : [ [ "2000", "7" ] ] }, "page" : "228-248", "title" : "Fitting and interpretation of sediment rating curves", "type" : "article-journal", "volume" : "234" }, "uris" : [ "http://www.mendeley.com/documents/?uuid=62a6b660-3d41-46a7-b53f-5f84582d6aa4" ] }, { "id" : "ITEM-2", "itemData" : { "DOI" : "10.1007/s00338-015-1268-0", "ISSN" : "0722-4028", "author" : [ { "dropping-particle" : "", "family" : "Storlazzi", "given" : "Curt D.", "non-dropping-particle" : "", "parse-names" : false, "suffix" : "" }, { "dropping-particle" : "", "family" : "Norris", "given" : "Ben K.", "non-dropping-particle" : "", "parse-names" : false, "suffix" : "" }, { "dropping-particle" : "", "family" : "Rosenberger", "given" : "Kurt J.", "non-dropping-particle" : "", "parse-names" : false, "suffix" : "" } ], "container-title" : "Coral Reefs", "id" : "ITEM-2", "issue" : "3", "issued" : { "date-parts" : [ [ "2015" ] ] }, "page" : "967-975", "publisher" : "Springer Berlin Heidelberg", "title" : "The influence of grain size, grain color, and suspended-sediment concentration on light attenuation: Why fine-grained terrestrial sediment is bad for coral reef ecosystems", "type" : "article-journal", "volume" : "34" }, "uris" : [ "http://www.mendeley.com/documents/?uuid=a3dd87e0-49cc-42f1-8b9a-b91656c0208b" ] } ], "mendeley" : { "formattedCitation" : "(Asselman, 2000; Storlazzi et al., 2015)", "plainTextFormattedCitation" : "(Asselman, 2000; Storlazzi et al., 2015)", "previouslyFormattedCitation" : "(Asselman, 2000; Storlazzi et al., 2015)" }, "properties" : { "noteIndex" : 0 }, "schema" : "https://github.com/citation-style-language/schema/raw/master/csl-citation.json" }</w:instrText>
      </w:r>
      <w:r w:rsidR="00A55591">
        <w:fldChar w:fldCharType="separate"/>
      </w:r>
      <w:r w:rsidR="00F24C30" w:rsidRPr="00F24C30">
        <w:rPr>
          <w:noProof/>
        </w:rPr>
        <w:t>(Asselman, 2000; Storlazzi et al., 2015)</w:t>
      </w:r>
      <w:r w:rsidR="00A55591">
        <w:fldChar w:fldCharType="end"/>
      </w:r>
      <w:r>
        <w:t>.</w:t>
      </w:r>
    </w:p>
    <w:p w14:paraId="1852533E" w14:textId="77777777" w:rsidR="00D758D4" w:rsidRDefault="000C26A7">
      <w:pPr>
        <w:pStyle w:val="Heading3"/>
      </w:pPr>
      <w:r>
        <w:t>Calculating suspended sediment yield from individual storm events (</w:t>
      </w:r>
      <w:r w:rsidR="005D50D5">
        <w:t>SSY</w:t>
      </w:r>
      <w:r w:rsidR="005D50D5">
        <w:rPr>
          <w:vertAlign w:val="subscript"/>
        </w:rPr>
        <w:t>EV</w:t>
      </w:r>
      <w:r>
        <w:t>)</w:t>
      </w:r>
    </w:p>
    <w:p w14:paraId="2950266D" w14:textId="77777777" w:rsidR="00D758D4" w:rsidRDefault="005D50D5">
      <w:r>
        <w:t>SSY</w:t>
      </w:r>
      <w:r>
        <w:rPr>
          <w:vertAlign w:val="subscript"/>
        </w:rPr>
        <w:t>EV</w:t>
      </w:r>
      <w:r w:rsidR="000C26A7">
        <w:t xml:space="preserve"> at FG1, FG2, and FG3 was calculated by integrating continuous estimates of suspended sediment yield, calculated from measured or modeled water discharge (Q) and measured or modeled suspended sediment concentration (SSC)</w:t>
      </w:r>
      <w:r w:rsidR="008E76A6">
        <w:t xml:space="preserve"> </w:t>
      </w:r>
      <w:r w:rsidR="008E76A6">
        <w:fldChar w:fldCharType="begin" w:fldLock="1"/>
      </w:r>
      <w:r w:rsidR="008E76A6">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formattedCitation" : "(Duvert et al., 2012)", "plainTextFormattedCitation" : "(Duvert et al., 2012)", "previouslyFormattedCitation" : "(Duvert et al., 2012)" }, "properties" : { "noteIndex" : 0 }, "schema" : "https://github.com/citation-style-language/schema/raw/master/csl-citation.json" }</w:instrText>
      </w:r>
      <w:r w:rsidR="008E76A6">
        <w:fldChar w:fldCharType="separate"/>
      </w:r>
      <w:r w:rsidR="008E76A6" w:rsidRPr="008E76A6">
        <w:rPr>
          <w:noProof/>
        </w:rPr>
        <w:t>(Duvert et al., 2012)</w:t>
      </w:r>
      <w:r w:rsidR="008E76A6">
        <w:fldChar w:fldCharType="end"/>
      </w:r>
      <w:r w:rsidR="000C26A7">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85"/>
        <w:gridCol w:w="4347"/>
        <w:gridCol w:w="3118"/>
      </w:tblGrid>
      <w:tr w:rsidR="00D758D4" w14:paraId="379596B6" w14:textId="77777777" w:rsidTr="008E76A6">
        <w:tc>
          <w:tcPr>
            <w:tcW w:w="1885" w:type="dxa"/>
          </w:tcPr>
          <w:p w14:paraId="02DEE038" w14:textId="77777777" w:rsidR="00D758D4" w:rsidRDefault="00D758D4"/>
        </w:tc>
        <w:tc>
          <w:tcPr>
            <w:tcW w:w="4347" w:type="dxa"/>
          </w:tcPr>
          <w:p w14:paraId="3B4C75CC" w14:textId="77777777" w:rsidR="00D758D4" w:rsidRDefault="00632E9A" w:rsidP="008E76A6">
            <w:pPr>
              <w:tabs>
                <w:tab w:val="left" w:pos="1170"/>
              </w:tabs>
            </w:pPr>
            <m:oMathPara>
              <m:oMath>
                <m:sSub>
                  <m:sSubPr>
                    <m:ctrlPr>
                      <w:rPr>
                        <w:rFonts w:ascii="Cambria Math" w:hAnsi="Cambria Math"/>
                        <w:i/>
                      </w:rPr>
                    </m:ctrlPr>
                  </m:sSubPr>
                  <m:e>
                    <m:r>
                      <w:rPr>
                        <w:rFonts w:ascii="Cambria Math" w:hAnsi="Cambria Math"/>
                      </w:rPr>
                      <m:t>SSY</m:t>
                    </m:r>
                  </m:e>
                  <m:sub>
                    <m:r>
                      <w:rPr>
                        <w:rFonts w:ascii="Cambria Math" w:hAnsi="Cambria Math"/>
                      </w:rPr>
                      <m:t>EV</m:t>
                    </m:r>
                  </m:sub>
                </m:sSub>
                <m:r>
                  <w:rPr>
                    <w:rFonts w:ascii="Cambria Math" w:hAnsi="Cambria Math"/>
                  </w:rPr>
                  <m:t>= k</m:t>
                </m:r>
                <m:nary>
                  <m:naryPr>
                    <m:limLoc m:val="subSup"/>
                    <m:ctrlPr>
                      <w:rPr>
                        <w:rFonts w:ascii="Cambria Math" w:hAnsi="Cambria Math"/>
                        <w:i/>
                      </w:rPr>
                    </m:ctrlPr>
                  </m:naryPr>
                  <m:sub>
                    <m:r>
                      <w:rPr>
                        <w:rFonts w:ascii="Cambria Math" w:hAnsi="Cambria Math"/>
                      </w:rPr>
                      <m:t>t=0</m:t>
                    </m:r>
                  </m:sub>
                  <m:sup>
                    <m:r>
                      <w:rPr>
                        <w:rFonts w:ascii="Cambria Math" w:hAnsi="Cambria Math"/>
                      </w:rPr>
                      <m:t>T</m:t>
                    </m:r>
                  </m:sup>
                  <m:e>
                    <m:r>
                      <w:rPr>
                        <w:rFonts w:ascii="Cambria Math" w:hAnsi="Cambria Math"/>
                      </w:rPr>
                      <m:t>Q</m:t>
                    </m:r>
                    <m:d>
                      <m:dPr>
                        <m:ctrlPr>
                          <w:rPr>
                            <w:rFonts w:ascii="Cambria Math" w:hAnsi="Cambria Math"/>
                            <w:i/>
                          </w:rPr>
                        </m:ctrlPr>
                      </m:dPr>
                      <m:e>
                        <m:r>
                          <w:rPr>
                            <w:rFonts w:ascii="Cambria Math" w:hAnsi="Cambria Math"/>
                          </w:rPr>
                          <m:t>t</m:t>
                        </m:r>
                      </m:e>
                    </m:d>
                    <m:r>
                      <w:rPr>
                        <w:rFonts w:ascii="Cambria Math" w:hAnsi="Cambria Math"/>
                      </w:rPr>
                      <m:t>*SSC</m:t>
                    </m:r>
                    <m:d>
                      <m:dPr>
                        <m:ctrlPr>
                          <w:rPr>
                            <w:rFonts w:ascii="Cambria Math" w:hAnsi="Cambria Math"/>
                            <w:i/>
                          </w:rPr>
                        </m:ctrlPr>
                      </m:dPr>
                      <m:e>
                        <m:r>
                          <w:rPr>
                            <w:rFonts w:ascii="Cambria Math" w:hAnsi="Cambria Math"/>
                          </w:rPr>
                          <m:t>t</m:t>
                        </m:r>
                      </m:e>
                    </m:d>
                    <m:r>
                      <w:rPr>
                        <w:rFonts w:ascii="Cambria Math" w:hAnsi="Cambria Math"/>
                      </w:rPr>
                      <m:t>*dt</m:t>
                    </m:r>
                  </m:e>
                </m:nary>
              </m:oMath>
            </m:oMathPara>
          </w:p>
        </w:tc>
        <w:tc>
          <w:tcPr>
            <w:tcW w:w="3118" w:type="dxa"/>
          </w:tcPr>
          <w:p w14:paraId="7F4FE874" w14:textId="77777777" w:rsidR="00D758D4" w:rsidRDefault="000C26A7" w:rsidP="008E76A6">
            <w:pPr>
              <w:jc w:val="right"/>
            </w:pPr>
            <w:r>
              <w:t>Equation 1</w:t>
            </w:r>
          </w:p>
        </w:tc>
      </w:tr>
      <w:tr w:rsidR="00D758D4" w14:paraId="6CB4C47B" w14:textId="77777777" w:rsidTr="00C50AFB">
        <w:trPr>
          <w:trHeight w:val="945"/>
        </w:trPr>
        <w:tc>
          <w:tcPr>
            <w:tcW w:w="9350" w:type="dxa"/>
            <w:gridSpan w:val="3"/>
          </w:tcPr>
          <w:p w14:paraId="00C3A59A" w14:textId="7BB6DCDB" w:rsidR="00D758D4" w:rsidRDefault="008E76A6" w:rsidP="005163FB">
            <w:pPr>
              <w:ind w:firstLine="0"/>
            </w:pPr>
            <w:proofErr w:type="gramStart"/>
            <w:r w:rsidRPr="00BA7675">
              <w:rPr>
                <w:rFonts w:cs="Times"/>
                <w:szCs w:val="24"/>
              </w:rPr>
              <w:t>where</w:t>
            </w:r>
            <w:proofErr w:type="gramEnd"/>
            <w:r w:rsidRPr="00BA7675">
              <w:rPr>
                <w:rFonts w:cs="Times"/>
                <w:szCs w:val="24"/>
              </w:rPr>
              <w:t xml:space="preserve"> </w:t>
            </w:r>
            <w:r w:rsidRPr="00BA7675">
              <w:rPr>
                <w:rFonts w:cs="Times"/>
                <w:i/>
                <w:szCs w:val="24"/>
              </w:rPr>
              <w:t>SSY</w:t>
            </w:r>
            <w:r w:rsidRPr="00BA7675">
              <w:rPr>
                <w:rFonts w:cs="Times"/>
                <w:i/>
                <w:szCs w:val="24"/>
                <w:vertAlign w:val="subscript"/>
              </w:rPr>
              <w:t xml:space="preserve">EV </w:t>
            </w:r>
            <w:r w:rsidRPr="00BA7675">
              <w:rPr>
                <w:rFonts w:cs="Times"/>
                <w:szCs w:val="24"/>
              </w:rPr>
              <w:t>is suspended sediment yield (tons)</w:t>
            </w:r>
            <w:r>
              <w:rPr>
                <w:rFonts w:cs="Times"/>
                <w:szCs w:val="24"/>
              </w:rPr>
              <w:t xml:space="preserve"> for an event from </w:t>
            </w:r>
            <w:r w:rsidRPr="005163FB">
              <w:rPr>
                <w:rFonts w:cs="Times"/>
                <w:i/>
                <w:szCs w:val="24"/>
              </w:rPr>
              <w:t>t=0</w:t>
            </w:r>
            <w:r>
              <w:rPr>
                <w:rFonts w:cs="Times"/>
                <w:szCs w:val="24"/>
              </w:rPr>
              <w:t xml:space="preserve"> at </w:t>
            </w:r>
            <w:r w:rsidRPr="00BA7675">
              <w:rPr>
                <w:rFonts w:cs="Times"/>
                <w:szCs w:val="24"/>
              </w:rPr>
              <w:t xml:space="preserve">storm start to </w:t>
            </w:r>
            <w:r w:rsidRPr="005163FB">
              <w:rPr>
                <w:rFonts w:cs="Times"/>
                <w:i/>
                <w:szCs w:val="24"/>
              </w:rPr>
              <w:t>T</w:t>
            </w:r>
            <w:r w:rsidRPr="00BA7675">
              <w:rPr>
                <w:rFonts w:cs="Times"/>
                <w:szCs w:val="24"/>
              </w:rPr>
              <w:t xml:space="preserve">=storm end, </w:t>
            </w:r>
            <w:r w:rsidRPr="00BA7675">
              <w:rPr>
                <w:rFonts w:cs="Times"/>
                <w:i/>
                <w:szCs w:val="24"/>
              </w:rPr>
              <w:t xml:space="preserve">SSC </w:t>
            </w:r>
            <w:r w:rsidRPr="00BA7675">
              <w:rPr>
                <w:rFonts w:cs="Times"/>
                <w:szCs w:val="24"/>
              </w:rPr>
              <w:t xml:space="preserve">is suspended sediment concentration (mg/L), </w:t>
            </w:r>
            <w:r w:rsidRPr="00BA7675">
              <w:rPr>
                <w:rFonts w:cs="Times"/>
                <w:i/>
                <w:szCs w:val="24"/>
              </w:rPr>
              <w:t>Q</w:t>
            </w:r>
            <w:r w:rsidRPr="00BA7675">
              <w:rPr>
                <w:rFonts w:cs="Times"/>
                <w:szCs w:val="24"/>
              </w:rPr>
              <w:t xml:space="preserve"> is water discharge (L/sec)</w:t>
            </w:r>
            <w:r>
              <w:rPr>
                <w:rFonts w:cs="Times"/>
                <w:szCs w:val="24"/>
              </w:rPr>
              <w:t xml:space="preserve">, and </w:t>
            </w:r>
            <w:r>
              <w:rPr>
                <w:rFonts w:cs="Times"/>
                <w:i/>
                <w:szCs w:val="24"/>
              </w:rPr>
              <w:t xml:space="preserve">k </w:t>
            </w:r>
            <w:r>
              <w:rPr>
                <w:rFonts w:cs="Times"/>
                <w:szCs w:val="24"/>
              </w:rPr>
              <w:t xml:space="preserve">converts </w:t>
            </w:r>
            <w:r w:rsidRPr="005F7568">
              <w:rPr>
                <w:rFonts w:cs="Times"/>
                <w:szCs w:val="24"/>
              </w:rPr>
              <w:t xml:space="preserve">from </w:t>
            </w:r>
            <w:commentRangeStart w:id="4"/>
            <w:commentRangeStart w:id="5"/>
            <w:r w:rsidRPr="00C50AFB">
              <w:rPr>
                <w:rFonts w:cs="Times"/>
                <w:szCs w:val="24"/>
              </w:rPr>
              <w:t>mg to tons (10</w:t>
            </w:r>
            <w:r w:rsidRPr="00C50AFB">
              <w:rPr>
                <w:rFonts w:cs="Times"/>
                <w:szCs w:val="24"/>
                <w:vertAlign w:val="superscript"/>
              </w:rPr>
              <w:t>-</w:t>
            </w:r>
            <w:r w:rsidR="00002CAC" w:rsidRPr="00C50AFB">
              <w:rPr>
                <w:rFonts w:cs="Times"/>
                <w:szCs w:val="24"/>
                <w:vertAlign w:val="superscript"/>
              </w:rPr>
              <w:t>9</w:t>
            </w:r>
            <w:r w:rsidRPr="00C50AFB">
              <w:rPr>
                <w:rFonts w:cs="Times"/>
                <w:szCs w:val="24"/>
              </w:rPr>
              <w:t>).</w:t>
            </w:r>
            <w:commentRangeEnd w:id="4"/>
            <w:r w:rsidR="004D6FDA" w:rsidRPr="00C50AFB">
              <w:rPr>
                <w:rStyle w:val="CommentReference"/>
              </w:rPr>
              <w:commentReference w:id="4"/>
            </w:r>
            <w:commentRangeEnd w:id="5"/>
            <w:r w:rsidR="005F7568" w:rsidRPr="00C50AFB">
              <w:rPr>
                <w:rStyle w:val="CommentReference"/>
              </w:rPr>
              <w:commentReference w:id="5"/>
            </w:r>
          </w:p>
        </w:tc>
      </w:tr>
    </w:tbl>
    <w:p w14:paraId="6DE2A415" w14:textId="3C148ECB" w:rsidR="00D758D4" w:rsidRDefault="000C26A7">
      <w:r>
        <w:t>Storm events can be defined by precipitation</w:t>
      </w:r>
      <w:r w:rsidR="008E76A6">
        <w:t xml:space="preserve"> </w:t>
      </w:r>
      <w:r w:rsidR="008E76A6">
        <w:fldChar w:fldCharType="begin" w:fldLock="1"/>
      </w:r>
      <w:r w:rsidR="008E76A6">
        <w:instrText>ADDIN CSL_CITATION { "citationItems" : [ { "id" : "ITEM-1", "itemData" : { "author" : [ { "dropping-particle" : "", "family" : "Hicks", "given" : "D Murray", "non-dropping-particle" : "", "parse-names" : false, "suffix" : "" } ], "container-title" : "Proceedings of the New-Zealand Hydrological Society Symposium", "id" : "ITEM-1", "issued" : { "date-parts" : [ [ "1990" ] ] }, "publisher-place" : "Auckland, New Zealand", "title" : "Suspended sediment yields from pasture and exotic forest basins", "type" : "paper-conference" }, "uris" : [ "http://www.mendeley.com/documents/?uuid=e9a5c909-e5a8-4596-bfb2-bffc88b36ffa" ] } ], "mendeley" : { "formattedCitation" : "(Hicks, 1990)", "plainTextFormattedCitation" : "(Hicks, 1990)", "previouslyFormattedCitation" : "(Hicks, 1990)" }, "properties" : { "noteIndex" : 0 }, "schema" : "https://github.com/citation-style-language/schema/raw/master/csl-citation.json" }</w:instrText>
      </w:r>
      <w:r w:rsidR="008E76A6">
        <w:fldChar w:fldCharType="separate"/>
      </w:r>
      <w:r w:rsidR="008E76A6" w:rsidRPr="008E76A6">
        <w:rPr>
          <w:noProof/>
        </w:rPr>
        <w:t>(Hicks, 1990)</w:t>
      </w:r>
      <w:r w:rsidR="008E76A6">
        <w:fldChar w:fldCharType="end"/>
      </w:r>
      <w:r>
        <w:t xml:space="preserve"> or discharge parameters </w:t>
      </w:r>
      <w:r w:rsidR="008E76A6">
        <w:fldChar w:fldCharType="begin" w:fldLock="1"/>
      </w:r>
      <w:r w:rsidR="008E76A6">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formattedCitation" : "(Duvert et al., 2012)", "plainTextFormattedCitation" : "(Duvert et al., 2012)", "previouslyFormattedCitation" : "(Duvert et al., 2012)" }, "properties" : { "noteIndex" : 0 }, "schema" : "https://github.com/citation-style-language/schema/raw/master/csl-citation.json" }</w:instrText>
      </w:r>
      <w:r w:rsidR="008E76A6">
        <w:fldChar w:fldCharType="separate"/>
      </w:r>
      <w:r w:rsidR="008E76A6" w:rsidRPr="008E76A6">
        <w:rPr>
          <w:noProof/>
        </w:rPr>
        <w:t>(Duvert et al., 2012)</w:t>
      </w:r>
      <w:r w:rsidR="008E76A6">
        <w:fldChar w:fldCharType="end"/>
      </w:r>
      <w:r>
        <w:t xml:space="preserve">, and the method used to identify storm events on the hydrograph can significantly influence the analysis of </w:t>
      </w:r>
      <w:r w:rsidR="005D50D5">
        <w:t>SSY</w:t>
      </w:r>
      <w:r w:rsidR="005D50D5">
        <w:rPr>
          <w:vertAlign w:val="subscript"/>
        </w:rPr>
        <w:t>EV</w:t>
      </w:r>
      <w:r w:rsidR="008E76A6">
        <w:t xml:space="preserve"> </w:t>
      </w:r>
      <w:r w:rsidR="008E76A6">
        <w:fldChar w:fldCharType="begin" w:fldLock="1"/>
      </w:r>
      <w:r w:rsidR="008E76A6">
        <w:instrText>ADDIN CSL_CITATION { "citationItems" : [ { "id" : "ITEM-1", "itemData" : { "DOI" : "10.1016/j.catena.2012.10.018", "ISSN" : "03418162", "author" : [ { "dropping-particle" : "", "family" : "Gellis", "given" : "A.C.", "non-dropping-particle" : "", "parse-names" : false, "suffix" : "" } ], "container-title" : "Catena", "id" : "ITEM-1", "issued" : { "date-parts" : [ [ "2013", "5" ] ] }, "page" : "39-57", "publisher" : "Elsevier B.V.", "title" : "Factors influencing storm-generated suspended-sediment concentrations and loads in four basins of contrasting land use, humid-tropical Puerto Rico", "type" : "article-journal", "volume" : "104" }, "uris" : [ "http://www.mendeley.com/documents/?uuid=9ff1e0d0-9fb2-407a-9150-ccd91c649ab0" ] } ], "mendeley" : { "formattedCitation" : "(Gellis, 2013)", "plainTextFormattedCitation" : "(Gellis, 2013)", "previouslyFormattedCitation" : "(Gellis, 2013)" }, "properties" : { "noteIndex" : 0 }, "schema" : "https://github.com/citation-style-language/schema/raw/master/csl-citation.json" }</w:instrText>
      </w:r>
      <w:r w:rsidR="008E76A6">
        <w:fldChar w:fldCharType="separate"/>
      </w:r>
      <w:r w:rsidR="008E76A6" w:rsidRPr="008E76A6">
        <w:rPr>
          <w:noProof/>
        </w:rPr>
        <w:t>(Gellis, 2013)</w:t>
      </w:r>
      <w:r w:rsidR="008E76A6">
        <w:fldChar w:fldCharType="end"/>
      </w:r>
      <w:r>
        <w:t>. Complex graphical or rule-based techniques for hydrograph separation may be implemented</w:t>
      </w:r>
      <w:r w:rsidR="008E76A6">
        <w:t xml:space="preserve"> </w:t>
      </w:r>
      <w:r w:rsidR="008E76A6">
        <w:fldChar w:fldCharType="begin" w:fldLock="1"/>
      </w:r>
      <w:r w:rsidR="00E5494F">
        <w:instrText>ADDIN CSL_CITATION { "citationItems" : [ { "id" : "ITEM-1", "itemData" : { "abstract" : "This book reviews many of the problems which currently confront the environmental planner - problems which promise to become even more signifcant in the near future. Water resources are examined essentially from a physical standpoint, although throughout the text the emphasis is on the application of basic hydrologic principles in problem solving. The stated aim of the authors is to make all those concerned with planning more aware of the opportunities and constraints of natural processes in maintaining or reclaiming environmental quality. They are successful in outlining the significant role of water in many environmental issues. The book provides a comprehensive review of the current literature associated with water resources, but perhaps more importantly can also be used as an introductory working document in dealing with particular environmental problems. Several chapters for instance include working examples to illustrate specific problem-solving techniques. The book is divided into four sections, the first of which describes six case studies and exemplifies many of the problems facing the environmental planner today. The remaining three sections discuss basic hydrologic principles, fluvial geomorphology and water quality, stressing the value of such studies for improved environmental management. The text is supplemented by bibliographies, photographs, tables, and diagrams.", "author" : [ { "dropping-particle" : "", "family" : "Dunne", "given" : "T", "non-dropping-particle" : "", "parse-names" : false, "suffix" : "" }, { "dropping-particle" : "", "family" : "Leopold", "given" : "L B", "non-dropping-particle" : "", "parse-names" : false, "suffix" : "" } ], "id" : "ITEM-1", "issued" : { "date-parts" : [ [ "1978" ] ] }, "note" : "Other Information: From review by Graham Tobin, Univ. of Iowa, Environ. Prof., Vol.1, No. 4, 261(1978)", "number-of-pages" : "818", "publisher" : "W.H. Freeman and Company", "publisher-place" : "New York", "title" : "Water in environmental planning", "type" : "book" }, "uris" : [ "http://www.mendeley.com/documents/?uuid=51edbd03-08d1-4cf2-ad24-758938da8b20" ] }, { "id" : "ITEM-2", "itemData" : { "author" : [ { "dropping-particle" : "", "family" : "Perreault", "given" : "J.", "non-dropping-particle" : "", "parse-names" : false, "suffix" : "" } ], "id" : "ITEM-2", "issue" : "August", "issued" : { "date-parts" : [ [ "2010" ] ] }, "publisher" : "University of Hawai'i", "title" : "Development of a Water Budget in a Tropical Setting Accounting for Mountain Front Recharge: Tutuila, American Samoa", "type" : "thesis" }, "uris" : [ "http://www.mendeley.com/documents/?uuid=86eb5260-3ee7-4b3d-a8cf-a47b892b38e2" ] } ], "mendeley" : { "formattedCitation" : "(Dunne and Leopold, 1978; Perreault, 2010)", "plainTextFormattedCitation" : "(Dunne and Leopold, 1978; Perreault, 2010)", "previouslyFormattedCitation" : "(Dunne and Leopold, 1978; Perreault, 2010)" }, "properties" : { "noteIndex" : 0 }, "schema" : "https://github.com/citation-style-language/schema/raw/master/csl-citation.json" }</w:instrText>
      </w:r>
      <w:r w:rsidR="008E76A6">
        <w:fldChar w:fldCharType="separate"/>
      </w:r>
      <w:r w:rsidR="008E76A6" w:rsidRPr="008E76A6">
        <w:rPr>
          <w:noProof/>
        </w:rPr>
        <w:t>(Dunne and Leopold, 1978; Perreault, 2010)</w:t>
      </w:r>
      <w:r w:rsidR="008E76A6">
        <w:fldChar w:fldCharType="end"/>
      </w:r>
      <w:r>
        <w:t>, but for this research the simple stage height threshold rule was used due to the flashy hydrologic response, low baseflow discharge, and short duration of recession curves between events</w:t>
      </w:r>
      <w:r w:rsidR="002554C2">
        <w:t xml:space="preserve"> </w:t>
      </w:r>
      <w:r w:rsidR="002554C2">
        <w:fldChar w:fldCharType="begin" w:fldLock="1"/>
      </w:r>
      <w:r w:rsidR="001C41C3">
        <w:instrText>ADDIN CSL_CITATION { "citationItems" : [ { "id" : "ITEM-1", "itemData" : { "author" : [ { "dropping-particle" : "", "family" : "Lewis", "given" : "Jack", "non-dropping-particle" : "", "parse-names" : false, "suffix" : "" }, { "dropping-particle" : "", "family" : "Mori", "given" : "Sylvia R", "non-dropping-particle" : "", "parse-names" : false, "suffix" : "" }, { "dropping-particle" : "", "family" : "Keppeler", "given" : "Elizabeth T", "non-dropping-particle" : "", "parse-names" : false, "suffix" : "" }, { "dropping-particle" : "", "family" : "Ziemer", "given" : "Robert R", "non-dropping-particle" : "", "parse-names" : false, "suffix" : "" } ], "container-title" : "Land Use and Watersheds: Human Influence on Hydrology and Geomorphology in Urban and Forest Areas", "id" : "ITEM-1", "issued" : { "date-parts" : [ [ "2001" ] ] }, "page" : "1-76", "title" : "Impacts of Logging on Storm Peak Flows , Flow Volumes and Suspended Sediment Loads in Caspar Creek, CA", "type" : "chapter" }, "uris" : [ "http://www.mendeley.com/documents/?uuid=cdb53f55-1575-457c-91aa-751a13a32016" ] }, { "id" : "ITEM-2", "itemData" : { "author" : [ { "dropping-particle" : "", "family" : "Fahey", "given" : "B.D.", "non-dropping-particle" : "", "parse-names" : false, "suffix" : "" }, { "dropping-particle" : "", "family" : "Marden", "given" : "M.", "non-dropping-particle" : "", "parse-names" : false, "suffix" : "" }, { "dropping-particle" : "", "family" : "Phillips", "given" : "C.J.", "non-dropping-particle" : "", "parse-names" : false, "suffix" : "" } ], "container-title" : "Journal of Hydrology (NZ)", "id" : "ITEM-2", "issue" : "1", "issued" : { "date-parts" : [ [ "2003" ] ] }, "page" : "27-38", "title" : "Sediment yields from plantation forestry and pastoral farming, coastal Hawke's Bay, North Island, New Zealand", "type" : "article-journal", "volume" : "42" }, "uris" : [ "http://www.mendeley.com/documents/?uuid=3171324e-44a1-4b3c-9404-ff8099105a7c" ] } ], "mendeley" : { "formattedCitation" : "(Fahey et al., 2003; Lewis et al., 2001)", "plainTextFormattedCitation" : "(Fahey et al., 2003; Lewis et al., 2001)", "previouslyFormattedCitation" : "(Fahey et al., 2003; Lewis et al., 2001)" }, "properties" : { "noteIndex" : 0 }, "schema" : "https://github.com/citation-style-language/schema/raw/master/csl-citation.json" }</w:instrText>
      </w:r>
      <w:r w:rsidR="002554C2">
        <w:fldChar w:fldCharType="separate"/>
      </w:r>
      <w:r w:rsidR="002554C2" w:rsidRPr="002554C2">
        <w:rPr>
          <w:noProof/>
        </w:rPr>
        <w:t>(Fahey et al., 2003; Lewis et al., 2001)</w:t>
      </w:r>
      <w:r w:rsidR="002554C2">
        <w:fldChar w:fldCharType="end"/>
      </w:r>
      <w:r>
        <w:t>. A storm event was defined as the period of time when stream stage height exceeded a given threshold</w:t>
      </w:r>
      <w:r w:rsidR="00F24C30">
        <w:t xml:space="preserve"> for a minimum of two hours</w:t>
      </w:r>
      <w:r>
        <w:t>. The</w:t>
      </w:r>
      <w:r w:rsidR="005163FB">
        <w:t xml:space="preserve"> storm</w:t>
      </w:r>
      <w:r>
        <w:t xml:space="preserve"> threshold was defined as the mean stage</w:t>
      </w:r>
      <w:r w:rsidR="005F7568">
        <w:t xml:space="preserve"> recorded over the study period</w:t>
      </w:r>
      <w:r>
        <w:t>, plus one standard deviation</w:t>
      </w:r>
      <w:r w:rsidR="002554C2" w:rsidRPr="002554C2">
        <w:t xml:space="preserve"> </w:t>
      </w:r>
      <w:r w:rsidR="002554C2">
        <w:t xml:space="preserve">and the term "baseflow" is used to designate </w:t>
      </w:r>
      <w:r w:rsidR="00F24C30">
        <w:t xml:space="preserve">periods when </w:t>
      </w:r>
      <w:r w:rsidR="002554C2">
        <w:t xml:space="preserve">flow </w:t>
      </w:r>
      <w:r w:rsidR="008D247D">
        <w:t xml:space="preserve">was </w:t>
      </w:r>
      <w:r w:rsidR="002554C2">
        <w:t>below the storm threshold</w:t>
      </w:r>
      <w:r w:rsidR="00F24C30">
        <w:t xml:space="preserve"> or exceeded the threshold for less than two hours</w:t>
      </w:r>
      <w:r>
        <w:t xml:space="preserve">. Complex storm events occurred </w:t>
      </w:r>
      <w:r>
        <w:lastRenderedPageBreak/>
        <w:t xml:space="preserve">when </w:t>
      </w:r>
      <w:r w:rsidR="008D247D">
        <w:t xml:space="preserve">additional </w:t>
      </w:r>
      <w:r>
        <w:t xml:space="preserve">rain fell before the stream stage fell below the storm threshold. </w:t>
      </w:r>
      <w:r w:rsidR="008D247D">
        <w:t>Events</w:t>
      </w:r>
      <w:r w:rsidR="00FF6915">
        <w:t xml:space="preserve"> with multiple Q peaks were separated into separate events if</w:t>
      </w:r>
      <w:r w:rsidR="008D247D">
        <w:t xml:space="preserve"> </w:t>
      </w:r>
      <w:r w:rsidR="00FF6915">
        <w:t xml:space="preserve">the </w:t>
      </w:r>
      <w:r>
        <w:t xml:space="preserve">peaks were separated by at least a two hour period and </w:t>
      </w:r>
      <w:r w:rsidR="008D247D">
        <w:t>Q</w:t>
      </w:r>
      <w:r w:rsidR="00B94CA3">
        <w:t xml:space="preserve"> was near the storm threshold.</w:t>
      </w:r>
      <w:r>
        <w:t xml:space="preserve"> Several small events produced </w:t>
      </w:r>
      <w:r w:rsidR="002554C2">
        <w:t xml:space="preserve">sediment </w:t>
      </w:r>
      <w:r>
        <w:t xml:space="preserve">runoff </w:t>
      </w:r>
      <w:r w:rsidR="002554C2">
        <w:t xml:space="preserve">and high SSC </w:t>
      </w:r>
      <w:r>
        <w:t xml:space="preserve">but </w:t>
      </w:r>
      <w:r w:rsidR="00F24C30">
        <w:t>did not meet the storm definition criteria</w:t>
      </w:r>
      <w:r>
        <w:t xml:space="preserve"> to be included as a storm </w:t>
      </w:r>
      <w:r w:rsidR="00F24C30">
        <w:t>event</w:t>
      </w:r>
      <w:r>
        <w:t>.</w:t>
      </w:r>
    </w:p>
    <w:p w14:paraId="2ABDB9AF" w14:textId="77777777" w:rsidR="00D758D4" w:rsidRDefault="000C26A7">
      <w:pPr>
        <w:pStyle w:val="Heading3"/>
      </w:pPr>
      <w:r>
        <w:t>Relationship of sediment load to sediment budget</w:t>
      </w:r>
    </w:p>
    <w:p w14:paraId="4B893262" w14:textId="7C6DCE91" w:rsidR="00D758D4" w:rsidRDefault="000C26A7">
      <w:r>
        <w:t xml:space="preserve">We use the measured sediment </w:t>
      </w:r>
      <w:r w:rsidR="006C29CD">
        <w:t xml:space="preserve">yield </w:t>
      </w:r>
      <w:r>
        <w:t>at three location</w:t>
      </w:r>
      <w:r w:rsidR="00002CAC">
        <w:t>s</w:t>
      </w:r>
      <w:r>
        <w:t xml:space="preserve"> to quantify the in-stream sediment budget. Other components of sediment budgets include channel erosion</w:t>
      </w:r>
      <w:r w:rsidR="00002CAC">
        <w:t xml:space="preserve"> and</w:t>
      </w:r>
      <w:r>
        <w:t xml:space="preserve"> or channel and floodplain deposition</w:t>
      </w:r>
      <w:r w:rsidR="006C29CD">
        <w:t xml:space="preserve"> </w:t>
      </w:r>
      <w:r w:rsidR="006C29CD">
        <w:fldChar w:fldCharType="begin" w:fldLock="1"/>
      </w:r>
      <w:r w:rsidR="00AD7AA3">
        <w:instrText>ADDIN CSL_CITATION { "citationItems" : [ { "id" : "ITEM-1", "itemData" : { "DOI" : "10.1016/j.envsci.2007.10.004", "ISBN" : "1462-9011", "ISSN" : "14629011", "abstract" : "There is increasing recognition that fine sediment represents an important diffuse source pollutant in surface waters, due to its role in governing the transfer and fate of many substances, including nutrients, heavy metals, pesticides and other organic contaminants, and because of its impacts on aquatic ecology. Catchment management strategies therefore frequently need to include provision for the control of sediment mobilisation and delivery. The sediment budget concept provides a valuable framework for assisting the management and control of diffuse source sediment pollution and associated problems, by identifying the key sources and demonstrating the importance of intermediate stores and the likely impact of upstream mitigation strategies on downstream suspended sediment and sediment-associated contaminant fluxes. Accordingly, the utility of the sediment budget concept for catchment management is further discussed, by introducing examples from several contrasting river basins. ?? 2007 Elsevier Ltd. All rights reserved.", "author" : [ { "dropping-particle" : "", "family" : "Walling", "given" : "D. E.", "non-dropping-particle" : "", "parse-names" : false, "suffix" : "" }, { "dropping-particle" : "", "family" : "Collins", "given" : "a. L.", "non-dropping-particle" : "", "parse-names" : false, "suffix" : "" } ], "container-title" : "Environmental Science and Policy", "id" : "ITEM-1", "issue" : "2", "issued" : { "date-parts" : [ [ "2008" ] ] }, "page" : "136-143", "title" : "The catchment sediment budget as a management tool", "type" : "article-journal", "volume" : "11" }, "uris" : [ "http://www.mendeley.com/documents/?uuid=5df21b5d-2fd2-4c75-b1b1-0d8fba23b522" ] } ], "mendeley" : { "formattedCitation" : "(Walling and Collins, 2008)", "plainTextFormattedCitation" : "(Walling and Collins, 2008)", "previouslyFormattedCitation" : "(Walling and Collins, 2008)" }, "properties" : { "noteIndex" : 0 }, "schema" : "https://github.com/citation-style-language/schema/raw/master/csl-citation.json" }</w:instrText>
      </w:r>
      <w:r w:rsidR="006C29CD">
        <w:fldChar w:fldCharType="separate"/>
      </w:r>
      <w:r w:rsidR="006C29CD" w:rsidRPr="006C29CD">
        <w:rPr>
          <w:noProof/>
        </w:rPr>
        <w:t>(Walling and Collins, 2008)</w:t>
      </w:r>
      <w:r w:rsidR="006C29CD">
        <w:fldChar w:fldCharType="end"/>
      </w:r>
      <w:r>
        <w:t>. Sediment storage and remobilization can significantly complicate the interpretation of in</w:t>
      </w:r>
      <w:r w:rsidR="006C29CD">
        <w:t>-</w:t>
      </w:r>
      <w:r>
        <w:t>stream loads, and complicate the identification of a land use signal. In Faga'alu, the channel bed is predominantly large volcanic cobbles and coarse gravel, with no significant patches of fine sediment. Upstream of the village, the valley is very narrow with no floodplain. In the downstream reaches of the lower watershed, where fines might deposit in the floodplain, the channel has been stabilized with cobble reinforced by fencing, so overbank flows and sediment deposition on the floodplain are not observed. We therefore assume that channel erosion and channel and floodplain deposition are insignificant components of the sediment budge</w:t>
      </w:r>
      <w:r w:rsidR="006C29CD">
        <w:t>t, so the measured sediment yield</w:t>
      </w:r>
      <w:r>
        <w:t>s at the three locations reflect differences in hillslope</w:t>
      </w:r>
      <w:r w:rsidR="00D85CFA">
        <w:t xml:space="preserve"> sediment supply</w:t>
      </w:r>
      <w:r>
        <w:t>. Minimal sediment storage also reduces the lag time between landscape disturbance and observation of sediment at the watershed outlet.</w:t>
      </w:r>
    </w:p>
    <w:p w14:paraId="695EC233" w14:textId="77777777" w:rsidR="00D758D4" w:rsidRDefault="000C26A7">
      <w:pPr>
        <w:pStyle w:val="Heading3"/>
      </w:pPr>
      <w:r>
        <w:t>Quantifying SSY from disturbed and undisturbed subwatersheds</w:t>
      </w:r>
    </w:p>
    <w:p w14:paraId="734D0E3E" w14:textId="70687BCF" w:rsidR="00D758D4" w:rsidRDefault="000C26A7">
      <w:r>
        <w:t xml:space="preserve">A main objective for this study was to quantify </w:t>
      </w:r>
      <w:r w:rsidR="00F21323">
        <w:t xml:space="preserve">anthropogenic </w:t>
      </w:r>
      <w:r w:rsidR="00B36F6D">
        <w:t xml:space="preserve">changes in </w:t>
      </w:r>
      <w:r>
        <w:t>SSY</w:t>
      </w:r>
      <w:r w:rsidR="00D85CFA">
        <w:t xml:space="preserve"> from Faga’alu Stream</w:t>
      </w:r>
      <w:r w:rsidR="008F14E7">
        <w:t xml:space="preserve"> </w:t>
      </w:r>
      <w:r>
        <w:t>(</w:t>
      </w:r>
      <w:r w:rsidR="005D50D5">
        <w:t>SSY</w:t>
      </w:r>
      <w:r w:rsidR="008F14E7">
        <w:rPr>
          <w:vertAlign w:val="subscript"/>
        </w:rPr>
        <w:t xml:space="preserve">TOTAL </w:t>
      </w:r>
      <w:r w:rsidR="008F14E7">
        <w:t>measured at FG3</w:t>
      </w:r>
      <w:r w:rsidR="007E670F">
        <w:t>)</w:t>
      </w:r>
      <w:r>
        <w:t>. Relative contributions</w:t>
      </w:r>
      <w:r w:rsidR="006C29CD">
        <w:t xml:space="preserve"> to SSY</w:t>
      </w:r>
      <w:r w:rsidR="008F14E7">
        <w:rPr>
          <w:vertAlign w:val="subscript"/>
        </w:rPr>
        <w:t>TOTAL</w:t>
      </w:r>
      <w:r>
        <w:t xml:space="preserve"> from undisturbed and human-disturbed areas wer</w:t>
      </w:r>
      <w:r w:rsidR="006C29CD">
        <w:t>e assessed using two approaches</w:t>
      </w:r>
      <w:r>
        <w:t>: 1) comparing SSY contributions from subwatersheds for each storm and the average of all storms, and 2) the Disturbance Ratio (DR).</w:t>
      </w:r>
    </w:p>
    <w:p w14:paraId="5D32D577" w14:textId="06610F5C" w:rsidR="00D85CFA" w:rsidRDefault="000C26A7">
      <w:r>
        <w:t>The</w:t>
      </w:r>
      <w:r w:rsidR="006C29CD">
        <w:t xml:space="preserve"> percent contributions</w:t>
      </w:r>
      <w:r w:rsidR="00002CAC">
        <w:t xml:space="preserve"> of </w:t>
      </w:r>
      <w:r>
        <w:t xml:space="preserve">subwatersheds </w:t>
      </w:r>
      <w:r w:rsidR="00002CAC">
        <w:t>to SSY</w:t>
      </w:r>
      <w:r w:rsidR="008F14E7">
        <w:rPr>
          <w:vertAlign w:val="subscript"/>
        </w:rPr>
        <w:t>TOTAL</w:t>
      </w:r>
      <w:r w:rsidR="00002CAC">
        <w:t xml:space="preserve"> </w:t>
      </w:r>
      <w:r>
        <w:t xml:space="preserve">were calculated </w:t>
      </w:r>
      <w:r w:rsidR="00D85CFA">
        <w:t>from</w:t>
      </w:r>
      <w:r>
        <w:t xml:space="preserve"> </w:t>
      </w:r>
      <w:r w:rsidR="005D50D5">
        <w:t>SSY</w:t>
      </w:r>
      <w:r w:rsidR="005D50D5">
        <w:rPr>
          <w:vertAlign w:val="subscript"/>
        </w:rPr>
        <w:t>EV</w:t>
      </w:r>
      <w:r>
        <w:t xml:space="preserve"> </w:t>
      </w:r>
      <w:r w:rsidR="00D85CFA">
        <w:t xml:space="preserve">measured </w:t>
      </w:r>
      <w:r>
        <w:t>at FG1</w:t>
      </w:r>
      <w:r w:rsidR="008F14E7">
        <w:t>, FG2, and FG3 (Figure 1).</w:t>
      </w:r>
      <w:r>
        <w:t xml:space="preserve"> </w:t>
      </w:r>
      <w:r w:rsidR="008F14E7">
        <w:t xml:space="preserve">SSY from the UPPER subwatershed was measured at FG1 </w:t>
      </w:r>
      <w:r w:rsidR="008F14E7">
        <w:t>(SSY</w:t>
      </w:r>
      <w:r w:rsidR="008F14E7" w:rsidRPr="008F14E7">
        <w:rPr>
          <w:vertAlign w:val="subscript"/>
        </w:rPr>
        <w:t>UPPER</w:t>
      </w:r>
      <w:r w:rsidR="008F14E7">
        <w:rPr>
          <w:vertAlign w:val="subscript"/>
        </w:rPr>
        <w:t xml:space="preserve"> </w:t>
      </w:r>
      <w:r w:rsidR="008F14E7" w:rsidRPr="008F14E7">
        <w:t>=</w:t>
      </w:r>
      <w:r w:rsidR="008F14E7">
        <w:t xml:space="preserve"> </w:t>
      </w:r>
      <w:r w:rsidR="008F14E7" w:rsidRPr="008F14E7">
        <w:t>SSY</w:t>
      </w:r>
      <w:r w:rsidR="008F14E7">
        <w:rPr>
          <w:vertAlign w:val="subscript"/>
        </w:rPr>
        <w:t>FG1</w:t>
      </w:r>
      <w:r w:rsidR="008F14E7">
        <w:t>)</w:t>
      </w:r>
      <w:r w:rsidR="008F14E7">
        <w:t xml:space="preserve">. </w:t>
      </w:r>
      <w:r>
        <w:t xml:space="preserve">SSY from the LOWER subwatershed was calculated as </w:t>
      </w:r>
      <w:r w:rsidR="00D85CFA">
        <w:t>SSY</w:t>
      </w:r>
      <w:r w:rsidR="00D85CFA">
        <w:rPr>
          <w:vertAlign w:val="subscript"/>
        </w:rPr>
        <w:t>LOWER</w:t>
      </w:r>
      <w:r w:rsidR="00D85CFA">
        <w:t>=</w:t>
      </w:r>
      <w:r w:rsidR="005D50D5">
        <w:t>SSY</w:t>
      </w:r>
      <w:r w:rsidR="005D50D5">
        <w:rPr>
          <w:vertAlign w:val="subscript"/>
        </w:rPr>
        <w:t>FG3</w:t>
      </w:r>
      <w:r>
        <w:t>-</w:t>
      </w:r>
      <w:r w:rsidR="005D50D5">
        <w:t>SSY</w:t>
      </w:r>
      <w:r w:rsidR="005D50D5">
        <w:rPr>
          <w:vertAlign w:val="subscript"/>
        </w:rPr>
        <w:t>FG1</w:t>
      </w:r>
      <w:r>
        <w:t xml:space="preserve">. Where </w:t>
      </w:r>
      <w:r w:rsidR="005D50D5">
        <w:t>SSY</w:t>
      </w:r>
      <w:r w:rsidR="005D50D5">
        <w:rPr>
          <w:vertAlign w:val="subscript"/>
        </w:rPr>
        <w:t>EV</w:t>
      </w:r>
      <w:r>
        <w:t xml:space="preserve"> data at FG2 were also available, the contributions from the quarry subwatershed (</w:t>
      </w:r>
      <w:r w:rsidR="005D50D5">
        <w:t>SSY</w:t>
      </w:r>
      <w:r w:rsidR="005D50D5">
        <w:rPr>
          <w:vertAlign w:val="subscript"/>
        </w:rPr>
        <w:t>LOWER</w:t>
      </w:r>
      <w:r>
        <w:t>_</w:t>
      </w:r>
      <w:r w:rsidRPr="00D85CFA">
        <w:rPr>
          <w:vertAlign w:val="subscript"/>
        </w:rPr>
        <w:t>QUARRY</w:t>
      </w:r>
      <w:r>
        <w:t xml:space="preserve"> = </w:t>
      </w:r>
      <w:r w:rsidR="005D50D5">
        <w:t>SSY</w:t>
      </w:r>
      <w:r w:rsidR="005D50D5">
        <w:rPr>
          <w:vertAlign w:val="subscript"/>
        </w:rPr>
        <w:t>FG2</w:t>
      </w:r>
      <w:r>
        <w:t>-</w:t>
      </w:r>
      <w:r w:rsidR="005D50D5">
        <w:t>SSY</w:t>
      </w:r>
      <w:r w:rsidR="005D50D5">
        <w:rPr>
          <w:vertAlign w:val="subscript"/>
        </w:rPr>
        <w:t>FG1</w:t>
      </w:r>
      <w:r>
        <w:t>), and village subwatershed (</w:t>
      </w:r>
      <w:r w:rsidR="005D50D5">
        <w:t>SSY</w:t>
      </w:r>
      <w:r w:rsidR="005D50D5">
        <w:rPr>
          <w:vertAlign w:val="subscript"/>
        </w:rPr>
        <w:t>LOWER</w:t>
      </w:r>
      <w:r>
        <w:t>_</w:t>
      </w:r>
      <w:r w:rsidRPr="00D85CFA">
        <w:rPr>
          <w:vertAlign w:val="subscript"/>
        </w:rPr>
        <w:t>VILLAGE</w:t>
      </w:r>
      <w:r>
        <w:t xml:space="preserve"> = </w:t>
      </w:r>
      <w:r w:rsidR="005D50D5">
        <w:t>SSY</w:t>
      </w:r>
      <w:r w:rsidR="005D50D5">
        <w:rPr>
          <w:vertAlign w:val="subscript"/>
        </w:rPr>
        <w:t>FG3</w:t>
      </w:r>
      <w:r>
        <w:t>-</w:t>
      </w:r>
      <w:r w:rsidR="005D50D5">
        <w:t>SSY</w:t>
      </w:r>
      <w:r w:rsidR="005D50D5">
        <w:rPr>
          <w:vertAlign w:val="subscript"/>
        </w:rPr>
        <w:t>FG2</w:t>
      </w:r>
      <w:r>
        <w:t xml:space="preserve">) were calculated separately. </w:t>
      </w:r>
    </w:p>
    <w:p w14:paraId="023429D9" w14:textId="1D4E0C39" w:rsidR="00D758D4" w:rsidRDefault="000C26A7">
      <w:r>
        <w:t>Land cover in the LOWER subwatershed includes both undisturbed and human-disturbed surfaces. To calculate SSY from</w:t>
      </w:r>
      <w:r w:rsidR="00002CAC">
        <w:t xml:space="preserve"> </w:t>
      </w:r>
      <w:r>
        <w:t>disturbed areas, SSY from undisturbed areas was estimated using the specific SSY (sSSY tons/</w:t>
      </w:r>
      <w:r w:rsidR="005D50D5">
        <w:t>km</w:t>
      </w:r>
      <w:r w:rsidR="005D50D5">
        <w:rPr>
          <w:vertAlign w:val="superscript"/>
        </w:rPr>
        <w:t>2</w:t>
      </w:r>
      <w:r>
        <w:t>) from the UPPER subwatershed multiplied by the undisturbed area in the LOWER subwatershed:</w:t>
      </w:r>
    </w:p>
    <w:p w14:paraId="263627BA" w14:textId="77777777" w:rsidR="00B36F6D" w:rsidRDefault="00B36F6D"/>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90"/>
        <w:gridCol w:w="6480"/>
        <w:gridCol w:w="1880"/>
      </w:tblGrid>
      <w:tr w:rsidR="00AD7AA3" w:rsidRPr="00214B43" w14:paraId="2972F1EB" w14:textId="77777777" w:rsidTr="00CC73D4">
        <w:tc>
          <w:tcPr>
            <w:tcW w:w="990" w:type="dxa"/>
          </w:tcPr>
          <w:p w14:paraId="069EBF67" w14:textId="77777777" w:rsidR="00AD7AA3" w:rsidRPr="00214B43" w:rsidRDefault="00AD7AA3" w:rsidP="00CC73D4">
            <w:pPr>
              <w:rPr>
                <w:rFonts w:ascii="Cambria" w:hAnsi="Cambria"/>
              </w:rPr>
            </w:pPr>
          </w:p>
        </w:tc>
        <w:tc>
          <w:tcPr>
            <w:tcW w:w="6480" w:type="dxa"/>
          </w:tcPr>
          <w:p w14:paraId="132178B6" w14:textId="1C86CE43" w:rsidR="00AD7AA3" w:rsidRPr="00214B43" w:rsidRDefault="00632E9A" w:rsidP="00CC73D4">
            <w:pPr>
              <w:rPr>
                <w:rFonts w:ascii="Cambria" w:hAnsi="Cambria"/>
              </w:rPr>
            </w:pPr>
            <m:oMathPara>
              <m:oMath>
                <m:sSub>
                  <m:sSubPr>
                    <m:ctrlPr>
                      <w:rPr>
                        <w:rFonts w:ascii="Cambria Math" w:hAnsi="Cambria Math"/>
                        <w:i/>
                      </w:rPr>
                    </m:ctrlPr>
                  </m:sSubPr>
                  <m:e>
                    <m:r>
                      <w:rPr>
                        <w:rFonts w:ascii="Cambria Math" w:hAnsi="Cambria Math"/>
                      </w:rPr>
                      <m:t>SSY</m:t>
                    </m:r>
                  </m:e>
                  <m:sub>
                    <m:r>
                      <w:rPr>
                        <w:rFonts w:ascii="Cambria Math" w:hAnsi="Cambria Math"/>
                      </w:rPr>
                      <m:t>dist</m:t>
                    </m:r>
                  </m:sub>
                </m:sSub>
                <m:r>
                  <w:rPr>
                    <w:rFonts w:ascii="Cambria Math" w:hAnsi="Cambria Math"/>
                  </w:rPr>
                  <m:t xml:space="preserve">= </m:t>
                </m:r>
                <m:sSub>
                  <m:sSubPr>
                    <m:ctrlPr>
                      <w:rPr>
                        <w:rFonts w:ascii="Cambria Math" w:hAnsi="Cambria Math"/>
                        <w:i/>
                      </w:rPr>
                    </m:ctrlPr>
                  </m:sSubPr>
                  <m:e>
                    <m:r>
                      <w:rPr>
                        <w:rFonts w:ascii="Cambria Math" w:hAnsi="Cambria Math"/>
                      </w:rPr>
                      <m:t>SSY</m:t>
                    </m:r>
                  </m:e>
                  <m:sub>
                    <m:r>
                      <w:rPr>
                        <w:rFonts w:ascii="Cambria Math" w:hAnsi="Cambria Math"/>
                      </w:rPr>
                      <m:t>subw</m:t>
                    </m:r>
                  </m:sub>
                </m:sSub>
                <m:r>
                  <w:rPr>
                    <w:rFonts w:ascii="Cambria Math" w:hAnsi="Cambria Math"/>
                  </w:rPr>
                  <m:t xml:space="preserve">- </m:t>
                </m:r>
                <m:d>
                  <m:dPr>
                    <m:ctrlPr>
                      <w:rPr>
                        <w:rFonts w:ascii="Cambria Math" w:hAnsi="Cambria Math"/>
                        <w:i/>
                      </w:rPr>
                    </m:ctrlPr>
                  </m:dPr>
                  <m:e>
                    <m:sSub>
                      <m:sSubPr>
                        <m:ctrlPr>
                          <w:rPr>
                            <w:rFonts w:ascii="Cambria Math" w:hAnsi="Cambria Math"/>
                            <w:i/>
                          </w:rPr>
                        </m:ctrlPr>
                      </m:sSubPr>
                      <m:e>
                        <m:r>
                          <w:rPr>
                            <w:rFonts w:ascii="Cambria Math" w:hAnsi="Cambria Math"/>
                          </w:rPr>
                          <m:t>sSSY</m:t>
                        </m:r>
                      </m:e>
                      <m:sub>
                        <m:r>
                          <w:rPr>
                            <w:rFonts w:ascii="Cambria Math" w:hAnsi="Cambria Math"/>
                          </w:rPr>
                          <m:t>UPPER</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undist</m:t>
                        </m:r>
                      </m:sub>
                    </m:sSub>
                  </m:e>
                </m:d>
              </m:oMath>
            </m:oMathPara>
          </w:p>
        </w:tc>
        <w:tc>
          <w:tcPr>
            <w:tcW w:w="1880" w:type="dxa"/>
          </w:tcPr>
          <w:p w14:paraId="06208AA1" w14:textId="77777777" w:rsidR="00AD7AA3" w:rsidRPr="00214B43" w:rsidRDefault="00AD7AA3" w:rsidP="00AD7AA3">
            <w:pPr>
              <w:ind w:firstLine="0"/>
              <w:jc w:val="right"/>
              <w:rPr>
                <w:rFonts w:ascii="Cambria" w:hAnsi="Cambria"/>
              </w:rPr>
            </w:pPr>
            <w:r w:rsidRPr="00214B43">
              <w:rPr>
                <w:rFonts w:ascii="Cambria" w:hAnsi="Cambria"/>
              </w:rPr>
              <w:t xml:space="preserve">Equation </w:t>
            </w:r>
            <w:r>
              <w:rPr>
                <w:rFonts w:ascii="Cambria" w:hAnsi="Cambria"/>
              </w:rPr>
              <w:t>2</w:t>
            </w:r>
          </w:p>
        </w:tc>
      </w:tr>
      <w:tr w:rsidR="00B36F6D" w:rsidRPr="00214B43" w14:paraId="3498106D" w14:textId="77777777" w:rsidTr="00CC73D4">
        <w:tc>
          <w:tcPr>
            <w:tcW w:w="990" w:type="dxa"/>
          </w:tcPr>
          <w:p w14:paraId="39B79D63" w14:textId="77777777" w:rsidR="00B36F6D" w:rsidRPr="00214B43" w:rsidRDefault="00B36F6D" w:rsidP="00CC73D4">
            <w:pPr>
              <w:rPr>
                <w:rFonts w:ascii="Cambria" w:hAnsi="Cambria"/>
              </w:rPr>
            </w:pPr>
          </w:p>
        </w:tc>
        <w:tc>
          <w:tcPr>
            <w:tcW w:w="6480" w:type="dxa"/>
          </w:tcPr>
          <w:p w14:paraId="541DB0B6" w14:textId="77777777" w:rsidR="00B36F6D" w:rsidRDefault="00B36F6D" w:rsidP="00CC73D4">
            <w:pPr>
              <w:rPr>
                <w:rFonts w:ascii="Cambria" w:hAnsi="Cambria"/>
              </w:rPr>
            </w:pPr>
          </w:p>
        </w:tc>
        <w:tc>
          <w:tcPr>
            <w:tcW w:w="1880" w:type="dxa"/>
          </w:tcPr>
          <w:p w14:paraId="1211167A" w14:textId="77777777" w:rsidR="00B36F6D" w:rsidRPr="00214B43" w:rsidRDefault="00B36F6D" w:rsidP="00AD7AA3">
            <w:pPr>
              <w:ind w:firstLine="0"/>
              <w:jc w:val="right"/>
              <w:rPr>
                <w:rFonts w:ascii="Cambria" w:hAnsi="Cambria"/>
              </w:rPr>
            </w:pPr>
          </w:p>
        </w:tc>
      </w:tr>
      <w:tr w:rsidR="00AD7AA3" w:rsidRPr="00214B43" w14:paraId="46D83507" w14:textId="77777777" w:rsidTr="00CC73D4">
        <w:tc>
          <w:tcPr>
            <w:tcW w:w="9350" w:type="dxa"/>
            <w:gridSpan w:val="3"/>
          </w:tcPr>
          <w:p w14:paraId="48BAF1B9" w14:textId="402E4CC0" w:rsidR="00AD7AA3" w:rsidRPr="00BA7675" w:rsidRDefault="00AD7AA3" w:rsidP="00337FBD">
            <w:pPr>
              <w:ind w:firstLine="0"/>
              <w:rPr>
                <w:rFonts w:cs="Times"/>
              </w:rPr>
            </w:pPr>
            <w:proofErr w:type="gramStart"/>
            <w:r w:rsidRPr="00BA7675">
              <w:rPr>
                <w:rFonts w:cs="Times"/>
              </w:rPr>
              <w:t>where</w:t>
            </w:r>
            <w:proofErr w:type="gramEnd"/>
            <w:r w:rsidRPr="00BA7675">
              <w:rPr>
                <w:rFonts w:cs="Times"/>
                <w:i/>
              </w:rPr>
              <w:t xml:space="preserve"> </w:t>
            </w:r>
            <w:proofErr w:type="spellStart"/>
            <w:r w:rsidRPr="00BA7675">
              <w:rPr>
                <w:rFonts w:cs="Times"/>
                <w:i/>
              </w:rPr>
              <w:t>SSY</w:t>
            </w:r>
            <w:r w:rsidRPr="00BA7675">
              <w:rPr>
                <w:rFonts w:cs="Times"/>
                <w:i/>
                <w:vertAlign w:val="subscript"/>
              </w:rPr>
              <w:t>dist</w:t>
            </w:r>
            <w:proofErr w:type="spellEnd"/>
            <w:r w:rsidRPr="00BA7675">
              <w:rPr>
                <w:rFonts w:cs="Times"/>
              </w:rPr>
              <w:t xml:space="preserve"> is SSY from disturbed areas only (tons), </w:t>
            </w:r>
            <w:proofErr w:type="spellStart"/>
            <w:r w:rsidRPr="00BA7675">
              <w:rPr>
                <w:rFonts w:cs="Times"/>
                <w:i/>
              </w:rPr>
              <w:t>SSY</w:t>
            </w:r>
            <w:r w:rsidRPr="00BA7675">
              <w:rPr>
                <w:rFonts w:cs="Times"/>
                <w:i/>
                <w:vertAlign w:val="subscript"/>
              </w:rPr>
              <w:t>subw</w:t>
            </w:r>
            <w:proofErr w:type="spellEnd"/>
            <w:r w:rsidRPr="00BA7675">
              <w:rPr>
                <w:rFonts w:cs="Times"/>
              </w:rPr>
              <w:t xml:space="preserve"> is </w:t>
            </w:r>
            <w:r w:rsidR="002D0DA7">
              <w:rPr>
                <w:rFonts w:cs="Times"/>
              </w:rPr>
              <w:t xml:space="preserve">measured </w:t>
            </w:r>
            <w:r w:rsidRPr="00BA7675">
              <w:rPr>
                <w:rFonts w:cs="Times"/>
              </w:rPr>
              <w:t xml:space="preserve">SSY </w:t>
            </w:r>
            <w:r>
              <w:rPr>
                <w:rFonts w:cs="Times"/>
              </w:rPr>
              <w:t>(tons)</w:t>
            </w:r>
            <w:r w:rsidR="00002CAC">
              <w:rPr>
                <w:rFonts w:cs="Times"/>
              </w:rPr>
              <w:t xml:space="preserve"> </w:t>
            </w:r>
            <w:r w:rsidR="00337FBD">
              <w:rPr>
                <w:rFonts w:cs="Times"/>
              </w:rPr>
              <w:t>from the subwatershed</w:t>
            </w:r>
            <w:r w:rsidRPr="00BA7675">
              <w:rPr>
                <w:rFonts w:cs="Times"/>
              </w:rPr>
              <w:t xml:space="preserve">, </w:t>
            </w:r>
            <w:proofErr w:type="spellStart"/>
            <w:r w:rsidRPr="00BA7675">
              <w:rPr>
                <w:rFonts w:cs="Times"/>
                <w:i/>
              </w:rPr>
              <w:t>sSSY</w:t>
            </w:r>
            <w:r w:rsidRPr="00BA7675">
              <w:rPr>
                <w:rFonts w:cs="Times"/>
                <w:i/>
                <w:vertAlign w:val="subscript"/>
              </w:rPr>
              <w:t>UPPER</w:t>
            </w:r>
            <w:proofErr w:type="spellEnd"/>
            <w:r w:rsidRPr="00BA7675">
              <w:rPr>
                <w:rFonts w:cs="Times"/>
              </w:rPr>
              <w:t xml:space="preserve"> is specific SSY</w:t>
            </w:r>
            <w:r>
              <w:rPr>
                <w:rFonts w:cs="Times"/>
              </w:rPr>
              <w:t xml:space="preserve"> </w:t>
            </w:r>
            <w:r w:rsidRPr="00BA7675">
              <w:rPr>
                <w:rFonts w:cs="Times"/>
              </w:rPr>
              <w:t>(tons/km</w:t>
            </w:r>
            <w:r w:rsidRPr="005F7568">
              <w:rPr>
                <w:rFonts w:cs="Times"/>
                <w:vertAlign w:val="superscript"/>
              </w:rPr>
              <w:t>2</w:t>
            </w:r>
            <w:r w:rsidRPr="00BA7675">
              <w:rPr>
                <w:rFonts w:cs="Times"/>
              </w:rPr>
              <w:t>) from the UPPER subwatershed</w:t>
            </w:r>
            <w:r>
              <w:rPr>
                <w:rFonts w:cs="Times"/>
              </w:rPr>
              <w:t xml:space="preserve"> (SSY</w:t>
            </w:r>
            <w:r w:rsidRPr="000E3321">
              <w:rPr>
                <w:rFonts w:cs="Times"/>
                <w:vertAlign w:val="subscript"/>
              </w:rPr>
              <w:t>FG</w:t>
            </w:r>
            <w:r w:rsidR="002D0DA7">
              <w:rPr>
                <w:rFonts w:cs="Times"/>
                <w:vertAlign w:val="subscript"/>
              </w:rPr>
              <w:t>1</w:t>
            </w:r>
            <w:r>
              <w:rPr>
                <w:rFonts w:cs="Times"/>
              </w:rPr>
              <w:t>)</w:t>
            </w:r>
            <w:r w:rsidRPr="00BA7675">
              <w:rPr>
                <w:rFonts w:cs="Times"/>
              </w:rPr>
              <w:t xml:space="preserve">, and </w:t>
            </w:r>
            <w:proofErr w:type="spellStart"/>
            <w:r w:rsidRPr="00BA7675">
              <w:rPr>
                <w:rFonts w:cs="Times"/>
                <w:i/>
              </w:rPr>
              <w:t>A</w:t>
            </w:r>
            <w:r w:rsidRPr="00BB649C">
              <w:rPr>
                <w:rFonts w:cs="Times"/>
                <w:i/>
                <w:vertAlign w:val="subscript"/>
              </w:rPr>
              <w:t>undist</w:t>
            </w:r>
            <w:proofErr w:type="spellEnd"/>
            <w:r w:rsidRPr="00BA7675">
              <w:rPr>
                <w:rFonts w:cs="Times"/>
                <w:i/>
              </w:rPr>
              <w:t xml:space="preserve"> </w:t>
            </w:r>
            <w:r w:rsidRPr="00BA7675">
              <w:rPr>
                <w:rFonts w:cs="Times"/>
              </w:rPr>
              <w:t>is the area of undisturbed forest in the disturbed subwatershed (km</w:t>
            </w:r>
            <w:r w:rsidRPr="005F7568">
              <w:rPr>
                <w:rFonts w:cs="Times"/>
                <w:vertAlign w:val="superscript"/>
              </w:rPr>
              <w:t>2</w:t>
            </w:r>
            <w:r w:rsidRPr="00BA7675">
              <w:rPr>
                <w:rFonts w:cs="Times"/>
              </w:rPr>
              <w:t xml:space="preserve">). </w:t>
            </w:r>
          </w:p>
        </w:tc>
      </w:tr>
    </w:tbl>
    <w:p w14:paraId="6F7719D1" w14:textId="1E4C346B" w:rsidR="00D758D4" w:rsidRDefault="000C26A7" w:rsidP="00AD7AA3">
      <w:r>
        <w:t xml:space="preserve">The disturbance ratio (DR) is the ratio of </w:t>
      </w:r>
      <w:r w:rsidR="005D50D5">
        <w:t>SSY</w:t>
      </w:r>
      <w:r w:rsidR="005D50D5">
        <w:rPr>
          <w:vertAlign w:val="subscript"/>
        </w:rPr>
        <w:t>EV</w:t>
      </w:r>
      <w:r>
        <w:t xml:space="preserve"> from the watershed under current condition</w:t>
      </w:r>
      <w:r w:rsidR="002D0DA7">
        <w:rPr>
          <w:rStyle w:val="CommentReference"/>
        </w:rPr>
        <w:commentReference w:id="6"/>
      </w:r>
      <w:r w:rsidR="005F7568">
        <w:rPr>
          <w:rStyle w:val="CommentReference"/>
        </w:rPr>
        <w:commentReference w:id="7"/>
      </w:r>
      <w:r w:rsidR="0004356A">
        <w:t>s</w:t>
      </w:r>
      <w:r>
        <w:t xml:space="preserve"> to SSY under pre-disturbance conditions, </w:t>
      </w:r>
      <w:r w:rsidR="008B179B">
        <w:t>estimat</w:t>
      </w:r>
      <w:r>
        <w:t xml:space="preserve">ed using </w:t>
      </w:r>
      <w:proofErr w:type="spellStart"/>
      <w:r w:rsidR="005D50D5">
        <w:t>sSSY</w:t>
      </w:r>
      <w:r w:rsidR="005D50D5">
        <w:rPr>
          <w:vertAlign w:val="subscript"/>
        </w:rPr>
        <w:t>UPPER</w:t>
      </w:r>
      <w:proofErr w:type="spellEnd"/>
      <w:r>
        <w:t>:</w:t>
      </w:r>
    </w:p>
    <w:tbl>
      <w:tblPr>
        <w:tblStyle w:val="TableGrid"/>
        <w:tblpPr w:leftFromText="180" w:rightFromText="180" w:vertAnchor="text" w:horzAnchor="margin" w:tblpY="17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5"/>
        <w:gridCol w:w="5760"/>
        <w:gridCol w:w="1885"/>
      </w:tblGrid>
      <w:tr w:rsidR="00AD7AA3" w:rsidRPr="00214B43" w14:paraId="1D4207CF" w14:textId="77777777" w:rsidTr="00632E9A">
        <w:trPr>
          <w:trHeight w:val="720"/>
        </w:trPr>
        <w:tc>
          <w:tcPr>
            <w:tcW w:w="1705" w:type="dxa"/>
          </w:tcPr>
          <w:p w14:paraId="472663AE" w14:textId="77777777" w:rsidR="00AD7AA3" w:rsidRPr="00214B43" w:rsidRDefault="00AD7AA3" w:rsidP="00CC73D4">
            <w:pPr>
              <w:rPr>
                <w:rFonts w:ascii="Cambria" w:hAnsi="Cambria"/>
              </w:rPr>
            </w:pPr>
          </w:p>
        </w:tc>
        <w:tc>
          <w:tcPr>
            <w:tcW w:w="5760" w:type="dxa"/>
          </w:tcPr>
          <w:p w14:paraId="26CAF4B0" w14:textId="66D9788B" w:rsidR="00AD7AA3" w:rsidRPr="00214B43" w:rsidRDefault="00AD7AA3" w:rsidP="00CC73D4">
            <w:pPr>
              <w:rPr>
                <w:rFonts w:ascii="Cambria" w:hAnsi="Cambria"/>
              </w:rPr>
            </w:pPr>
            <m:oMathPara>
              <m:oMath>
                <m:r>
                  <m:rPr>
                    <m:sty m:val="p"/>
                  </m:rPr>
                  <w:rPr>
                    <w:rFonts w:ascii="Cambria Math" w:hAnsi="Cambria Math"/>
                  </w:rPr>
                  <m:t xml:space="preserve">DR = </m:t>
                </m:r>
                <m:f>
                  <m:fPr>
                    <m:ctrlPr>
                      <w:rPr>
                        <w:rFonts w:ascii="Cambria Math" w:hAnsi="Cambria Math"/>
                      </w:rPr>
                    </m:ctrlPr>
                  </m:fPr>
                  <m:num>
                    <m:sSub>
                      <m:sSubPr>
                        <m:ctrlPr>
                          <w:rPr>
                            <w:rFonts w:ascii="Cambria Math" w:hAnsi="Cambria Math"/>
                            <w:i/>
                          </w:rPr>
                        </m:ctrlPr>
                      </m:sSubPr>
                      <m:e>
                        <m:r>
                          <w:rPr>
                            <w:rFonts w:ascii="Cambria Math" w:hAnsi="Cambria Math"/>
                          </w:rPr>
                          <m:t>SSY</m:t>
                        </m:r>
                      </m:e>
                      <m:sub>
                        <m:r>
                          <w:rPr>
                            <w:rFonts w:ascii="Cambria Math" w:hAnsi="Cambria Math"/>
                          </w:rPr>
                          <m:t>FG3</m:t>
                        </m:r>
                      </m:sub>
                    </m:sSub>
                  </m:num>
                  <m:den>
                    <m:sSub>
                      <m:sSubPr>
                        <m:ctrlPr>
                          <w:rPr>
                            <w:rFonts w:ascii="Cambria Math" w:hAnsi="Cambria Math"/>
                            <w:i/>
                          </w:rPr>
                        </m:ctrlPr>
                      </m:sSubPr>
                      <m:e>
                        <m:r>
                          <w:rPr>
                            <w:rFonts w:ascii="Cambria Math" w:hAnsi="Cambria Math"/>
                          </w:rPr>
                          <m:t>A</m:t>
                        </m:r>
                      </m:e>
                      <m:sub>
                        <m:r>
                          <w:rPr>
                            <w:rFonts w:ascii="Cambria Math" w:hAnsi="Cambria Math"/>
                          </w:rPr>
                          <m:t>FG3</m:t>
                        </m:r>
                      </m:sub>
                    </m:sSub>
                    <m:r>
                      <w:rPr>
                        <w:rFonts w:ascii="Cambria Math" w:hAnsi="Cambria Math"/>
                      </w:rPr>
                      <m:t xml:space="preserve">* </m:t>
                    </m:r>
                    <m:sSub>
                      <m:sSubPr>
                        <m:ctrlPr>
                          <w:rPr>
                            <w:rFonts w:ascii="Cambria Math" w:hAnsi="Cambria Math"/>
                            <w:i/>
                          </w:rPr>
                        </m:ctrlPr>
                      </m:sSubPr>
                      <m:e>
                        <m:r>
                          <w:rPr>
                            <w:rFonts w:ascii="Cambria Math" w:hAnsi="Cambria Math"/>
                          </w:rPr>
                          <m:t>sSSY</m:t>
                        </m:r>
                      </m:e>
                      <m:sub>
                        <m:r>
                          <w:rPr>
                            <w:rFonts w:ascii="Cambria Math" w:hAnsi="Cambria Math"/>
                          </w:rPr>
                          <m:t>UPPER</m:t>
                        </m:r>
                      </m:sub>
                    </m:sSub>
                  </m:den>
                </m:f>
              </m:oMath>
            </m:oMathPara>
          </w:p>
        </w:tc>
        <w:tc>
          <w:tcPr>
            <w:tcW w:w="1885" w:type="dxa"/>
          </w:tcPr>
          <w:p w14:paraId="5319BBAF" w14:textId="77777777" w:rsidR="00AD7AA3" w:rsidRPr="00214B43" w:rsidRDefault="00AD7AA3" w:rsidP="00AD7AA3">
            <w:pPr>
              <w:ind w:firstLine="0"/>
              <w:jc w:val="right"/>
              <w:rPr>
                <w:rFonts w:ascii="Cambria" w:hAnsi="Cambria"/>
              </w:rPr>
            </w:pPr>
            <w:r w:rsidRPr="00214B43">
              <w:rPr>
                <w:rFonts w:ascii="Cambria" w:hAnsi="Cambria"/>
              </w:rPr>
              <w:t xml:space="preserve">Equation </w:t>
            </w:r>
            <w:r>
              <w:rPr>
                <w:rFonts w:ascii="Cambria" w:hAnsi="Cambria"/>
              </w:rPr>
              <w:t>3</w:t>
            </w:r>
          </w:p>
        </w:tc>
      </w:tr>
    </w:tbl>
    <w:p w14:paraId="093264DF" w14:textId="45823424" w:rsidR="00D758D4" w:rsidRDefault="0004356A" w:rsidP="005F7568">
      <w:pPr>
        <w:ind w:firstLine="0"/>
      </w:pPr>
      <w:proofErr w:type="gramStart"/>
      <w:r>
        <w:lastRenderedPageBreak/>
        <w:t>w</w:t>
      </w:r>
      <w:r w:rsidR="006C3217">
        <w:t>here</w:t>
      </w:r>
      <w:proofErr w:type="gramEnd"/>
      <w:r w:rsidR="006C3217">
        <w:t xml:space="preserve"> A</w:t>
      </w:r>
      <w:r w:rsidR="006C3217" w:rsidRPr="005F7568">
        <w:rPr>
          <w:vertAlign w:val="subscript"/>
        </w:rPr>
        <w:t>FG3</w:t>
      </w:r>
      <w:r w:rsidR="006C3217">
        <w:t xml:space="preserve"> is the</w:t>
      </w:r>
      <w:r>
        <w:t xml:space="preserve"> cumulative watershed area draining to </w:t>
      </w:r>
      <w:r w:rsidR="006C3217">
        <w:t xml:space="preserve">FG3.  </w:t>
      </w:r>
      <w:r w:rsidR="000C26A7">
        <w:t>Both Equation</w:t>
      </w:r>
      <w:r w:rsidR="006C3217">
        <w:t>s</w:t>
      </w:r>
      <w:r w:rsidR="000C26A7">
        <w:t xml:space="preserve"> 2 and 3 assume that the whole watershed was originally covered in forest</w:t>
      </w:r>
      <w:r w:rsidR="006C3217">
        <w:t>, and</w:t>
      </w:r>
      <w:r w:rsidR="000C26A7">
        <w:t xml:space="preserve"> sSSY from forested areas in the LOWER subwatershed equal</w:t>
      </w:r>
      <w:r w:rsidR="000C021D">
        <w:t>s</w:t>
      </w:r>
      <w:r w:rsidR="000C26A7">
        <w:t xml:space="preserve"> sSS</w:t>
      </w:r>
      <w:r w:rsidR="000C021D">
        <w:t xml:space="preserve">Y from the undisturbed UPPER </w:t>
      </w:r>
      <w:r w:rsidR="000C26A7">
        <w:t xml:space="preserve">watershed. SSY </w:t>
      </w:r>
      <w:r w:rsidR="008B179B">
        <w:t>from</w:t>
      </w:r>
      <w:r w:rsidR="000C26A7">
        <w:t xml:space="preserve"> the disturbed portions of the LOWER subwatershed (Equation 2) was used to calculate a DR for </w:t>
      </w:r>
      <w:r w:rsidR="008B179B">
        <w:t xml:space="preserve">just </w:t>
      </w:r>
      <w:r w:rsidR="000C26A7">
        <w:t>the disturbed areas in the LOWER subwatershed.</w:t>
      </w:r>
    </w:p>
    <w:p w14:paraId="6D547C3A" w14:textId="77777777" w:rsidR="00D758D4" w:rsidRDefault="000C26A7">
      <w:pPr>
        <w:pStyle w:val="Heading3"/>
      </w:pPr>
      <w:r>
        <w:t>Predicting event suspended sediment yield (</w:t>
      </w:r>
      <w:r w:rsidR="005D50D5">
        <w:t>SSY</w:t>
      </w:r>
      <w:r w:rsidR="005D50D5">
        <w:rPr>
          <w:vertAlign w:val="subscript"/>
        </w:rPr>
        <w:t>EV</w:t>
      </w:r>
      <w:r>
        <w:t>)</w:t>
      </w:r>
    </w:p>
    <w:p w14:paraId="5D2EA645" w14:textId="0710C59F" w:rsidR="00D758D4" w:rsidRDefault="000C26A7">
      <w:r>
        <w:t>Four storm metrics were tested</w:t>
      </w:r>
      <w:r w:rsidR="006C3217">
        <w:t xml:space="preserve"> as predictors of SSY</w:t>
      </w:r>
      <w:r w:rsidR="006C3217">
        <w:rPr>
          <w:vertAlign w:val="subscript"/>
        </w:rPr>
        <w:t>EV</w:t>
      </w:r>
      <w:r>
        <w:t>: total event precipitation (</w:t>
      </w:r>
      <w:proofErr w:type="spellStart"/>
      <w:r>
        <w:t>Psum</w:t>
      </w:r>
      <w:proofErr w:type="spellEnd"/>
      <w:r>
        <w:t xml:space="preserve">), event </w:t>
      </w:r>
      <w:r w:rsidR="00131534">
        <w:t>Erosivity Index</w:t>
      </w:r>
      <w:r>
        <w:t xml:space="preserve"> </w:t>
      </w:r>
      <w:r w:rsidR="00AD7AA3">
        <w:t xml:space="preserve">(EI30) </w:t>
      </w:r>
      <w:r w:rsidR="00AD7AA3">
        <w:fldChar w:fldCharType="begin" w:fldLock="1"/>
      </w:r>
      <w:r w:rsidR="002E719C">
        <w:instrText>ADDIN CSL_CITATION { "citationItems" : [ { "id" : "ITEM-1", "itemData" : { "author" : [ { "dropping-particle" : "", "family" : "Hicks", "given" : "D Murray", "non-dropping-particle" : "", "parse-names" : false, "suffix" : "" } ], "container-title" : "Proceedings of the New-Zealand Hydrological Society Symposium", "id" : "ITEM-1", "issued" : { "date-parts" : [ [ "1990" ] ] }, "publisher-place" : "Auckland, New Zealand", "title" : "Suspended sediment yields from pasture and exotic forest basins", "type" : "paper-conference" }, "uris" : [ "http://www.mendeley.com/documents/?uuid=e9a5c909-e5a8-4596-bfb2-bffc88b36ffa" ] }, { "id" : "ITEM-2", "itemData" : { "DOI" : "10.1002/hyp", "author" : [ { "dropping-particle" : "", "family" : "Kinnell", "given" : "P I A", "non-dropping-particle" : "", "parse-names" : false, "suffix" : "" } ], "container-title" : "Hydrological processes", "id" : "ITEM-2", "issued" : { "date-parts" : [ [ "2013" ] ] }, "title" : "Modelling event soil losses using the Q R EI 30 index within RUSLE2", "type" : "article-journal" }, "uris" : [ "http://www.mendeley.com/documents/?uuid=623b7e31-0c7e-4366-a8e5-181f79795c29" ] } ], "mendeley" : { "formattedCitation" : "(Hicks, 1990; Kinnell, 2013)", "plainTextFormattedCitation" : "(Hicks, 1990; Kinnell, 2013)", "previouslyFormattedCitation" : "(Hicks, 1990; Kinnell, 2013)" }, "properties" : { "noteIndex" : 0 }, "schema" : "https://github.com/citation-style-language/schema/raw/master/csl-citation.json" }</w:instrText>
      </w:r>
      <w:r w:rsidR="00AD7AA3">
        <w:fldChar w:fldCharType="separate"/>
      </w:r>
      <w:r w:rsidR="00131534" w:rsidRPr="00131534">
        <w:rPr>
          <w:noProof/>
        </w:rPr>
        <w:t>(Hicks, 1990; Kinnell, 2013)</w:t>
      </w:r>
      <w:r w:rsidR="00AD7AA3">
        <w:fldChar w:fldCharType="end"/>
      </w:r>
      <w:r>
        <w:t>, total event water discharge (</w:t>
      </w:r>
      <w:proofErr w:type="spellStart"/>
      <w:r>
        <w:t>Qsum</w:t>
      </w:r>
      <w:proofErr w:type="spellEnd"/>
      <w:r>
        <w:t xml:space="preserve">), and </w:t>
      </w:r>
      <w:r w:rsidR="007A183D">
        <w:t>maximum</w:t>
      </w:r>
      <w:r>
        <w:t xml:space="preserve"> event water discharge (Qmax) </w:t>
      </w:r>
      <w:r w:rsidR="00AD7AA3">
        <w:fldChar w:fldCharType="begin" w:fldLock="1"/>
      </w:r>
      <w:r w:rsidR="004A13FB">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id" : "ITEM-2", "itemData" : { "author" : [ { "dropping-particle" : "", "family" : "Rodrigues", "given" : "Joseilson Oliveira", "non-dropping-particle" : "", "parse-names" : false, "suffix" : "" }, { "dropping-particle" : "", "family" : "Andrade", "given" : "Eunice Maia", "non-dropping-particle" : "", "parse-names" : false, "suffix" : "" }, { "dropping-particle" : "", "family" : "Ribeiro", "given" : "Luiz Alberto", "non-dropping-particle" : "", "parse-names" : false, "suffix" : "" } ], "container-title" : "Revista Ci\u00eancia Agron\u00f4mica", "id" : "ITEM-2", "issue" : "3", "issued" : { "date-parts" : [ [ "2013" ] ] }, "page" : "488-498", "title" : "Sediment loss in semiarid small watershed due to the land use", "type" : "article-journal", "volume" : "44" }, "uris" : [ "http://www.mendeley.com/documents/?uuid=798a9caf-fe1a-489b-bbfc-ce846579021d" ] } ], "mendeley" : { "formattedCitation" : "(Duvert et al., 2012; Rodrigues et al., 2013)", "plainTextFormattedCitation" : "(Duvert et al., 2012; Rodrigues et al., 2013)", "previouslyFormattedCitation" : "(Duvert et al., 2012; Rodrigues et al., 2013)" }, "properties" : { "noteIndex" : 0 }, "schema" : "https://github.com/citation-style-language/schema/raw/master/csl-citation.json" }</w:instrText>
      </w:r>
      <w:r w:rsidR="00AD7AA3">
        <w:fldChar w:fldCharType="separate"/>
      </w:r>
      <w:r w:rsidR="00AD7AA3" w:rsidRPr="00AD7AA3">
        <w:rPr>
          <w:noProof/>
        </w:rPr>
        <w:t>(Duvert et al., 2012; Rodrigues et al., 2013)</w:t>
      </w:r>
      <w:r w:rsidR="00AD7AA3">
        <w:fldChar w:fldCharType="end"/>
      </w:r>
      <w:r>
        <w:t xml:space="preserve">. </w:t>
      </w:r>
      <w:r w:rsidR="005D50D5">
        <w:t>SSY</w:t>
      </w:r>
      <w:r w:rsidR="005D50D5">
        <w:rPr>
          <w:vertAlign w:val="subscript"/>
        </w:rPr>
        <w:t>EV</w:t>
      </w:r>
      <w:r>
        <w:t xml:space="preserve"> and the discharge metrics (</w:t>
      </w:r>
      <w:proofErr w:type="spellStart"/>
      <w:r>
        <w:t>Qsum</w:t>
      </w:r>
      <w:proofErr w:type="spellEnd"/>
      <w:r>
        <w:t xml:space="preserve"> and Qmax) were normalized by watershed are</w:t>
      </w:r>
      <w:r w:rsidR="000C021D">
        <w:t xml:space="preserve">a to compare different sized </w:t>
      </w:r>
      <w:r>
        <w:t>watersheds.</w:t>
      </w:r>
    </w:p>
    <w:p w14:paraId="61AD7FCE" w14:textId="77777777" w:rsidR="00D758D4" w:rsidRDefault="000C26A7">
      <w:r>
        <w:t xml:space="preserve">The relationship between </w:t>
      </w:r>
      <w:r w:rsidR="005D50D5">
        <w:t>SSY</w:t>
      </w:r>
      <w:r w:rsidR="005D50D5">
        <w:rPr>
          <w:vertAlign w:val="subscript"/>
        </w:rPr>
        <w:t>EV</w:t>
      </w:r>
      <w:r>
        <w:t xml:space="preserve"> and storm metrics is often best fit by a power law function:</w:t>
      </w:r>
    </w:p>
    <w:tbl>
      <w:tblPr>
        <w:tblStyle w:val="TableGrid"/>
        <w:tblW w:w="0" w:type="auto"/>
        <w:tblLook w:val="04A0" w:firstRow="1" w:lastRow="0" w:firstColumn="1" w:lastColumn="0" w:noHBand="0" w:noVBand="1"/>
      </w:tblPr>
      <w:tblGrid>
        <w:gridCol w:w="3116"/>
        <w:gridCol w:w="3117"/>
        <w:gridCol w:w="3117"/>
      </w:tblGrid>
      <w:tr w:rsidR="00AD7AA3" w:rsidRPr="00214B43" w14:paraId="0D925A89" w14:textId="77777777" w:rsidTr="00CC73D4">
        <w:tc>
          <w:tcPr>
            <w:tcW w:w="3116" w:type="dxa"/>
            <w:tcBorders>
              <w:top w:val="nil"/>
              <w:left w:val="nil"/>
              <w:bottom w:val="nil"/>
              <w:right w:val="nil"/>
            </w:tcBorders>
          </w:tcPr>
          <w:p w14:paraId="580CDA66" w14:textId="77777777" w:rsidR="00AD7AA3" w:rsidRPr="00214B43" w:rsidRDefault="00AD7AA3" w:rsidP="00CC73D4">
            <w:pPr>
              <w:spacing w:after="120"/>
              <w:rPr>
                <w:rFonts w:ascii="Cambria" w:hAnsi="Cambria"/>
              </w:rPr>
            </w:pPr>
          </w:p>
        </w:tc>
        <w:tc>
          <w:tcPr>
            <w:tcW w:w="3117" w:type="dxa"/>
            <w:tcBorders>
              <w:top w:val="nil"/>
              <w:left w:val="nil"/>
              <w:bottom w:val="nil"/>
              <w:right w:val="nil"/>
            </w:tcBorders>
          </w:tcPr>
          <w:p w14:paraId="00236FB9" w14:textId="77777777" w:rsidR="00AD7AA3" w:rsidRPr="00214B43" w:rsidRDefault="00632E9A" w:rsidP="00CC73D4">
            <w:pPr>
              <w:spacing w:after="120"/>
              <w:rPr>
                <w:rFonts w:ascii="Cambria" w:hAnsi="Cambria"/>
              </w:rPr>
            </w:pPr>
            <m:oMathPara>
              <m:oMath>
                <m:sSub>
                  <m:sSubPr>
                    <m:ctrlPr>
                      <w:rPr>
                        <w:rFonts w:ascii="Cambria Math" w:hAnsi="Cambria Math"/>
                        <w:i/>
                      </w:rPr>
                    </m:ctrlPr>
                  </m:sSubPr>
                  <m:e>
                    <m:r>
                      <w:rPr>
                        <w:rFonts w:ascii="Cambria Math" w:hAnsi="Cambria Math"/>
                      </w:rPr>
                      <m:t>SSY</m:t>
                    </m:r>
                  </m:e>
                  <m:sub>
                    <m:r>
                      <w:rPr>
                        <w:rFonts w:ascii="Cambria Math" w:hAnsi="Cambria Math"/>
                      </w:rPr>
                      <m:t>EV</m:t>
                    </m:r>
                  </m:sub>
                </m:sSub>
                <m:r>
                  <w:rPr>
                    <w:rFonts w:ascii="Cambria Math" w:hAnsi="Cambria Math"/>
                  </w:rPr>
                  <m:t>= α</m:t>
                </m:r>
                <m:sSup>
                  <m:sSupPr>
                    <m:ctrlPr>
                      <w:rPr>
                        <w:rFonts w:ascii="Cambria Math" w:hAnsi="Cambria Math"/>
                        <w:i/>
                      </w:rPr>
                    </m:ctrlPr>
                  </m:sSupPr>
                  <m:e>
                    <m:r>
                      <w:rPr>
                        <w:rFonts w:ascii="Cambria Math" w:hAnsi="Cambria Math"/>
                      </w:rPr>
                      <m:t>X</m:t>
                    </m:r>
                  </m:e>
                  <m:sup>
                    <m:r>
                      <w:rPr>
                        <w:rFonts w:ascii="Cambria Math" w:hAnsi="Cambria Math"/>
                      </w:rPr>
                      <m:t>β</m:t>
                    </m:r>
                  </m:sup>
                </m:sSup>
              </m:oMath>
            </m:oMathPara>
          </w:p>
        </w:tc>
        <w:tc>
          <w:tcPr>
            <w:tcW w:w="3117" w:type="dxa"/>
            <w:tcBorders>
              <w:top w:val="nil"/>
              <w:left w:val="nil"/>
              <w:bottom w:val="nil"/>
              <w:right w:val="nil"/>
            </w:tcBorders>
          </w:tcPr>
          <w:p w14:paraId="6A81B890" w14:textId="77777777" w:rsidR="00AD7AA3" w:rsidRPr="00214B43" w:rsidRDefault="00AD7AA3" w:rsidP="00CC73D4">
            <w:pPr>
              <w:spacing w:after="120"/>
              <w:jc w:val="right"/>
              <w:rPr>
                <w:rFonts w:ascii="Cambria" w:hAnsi="Cambria"/>
              </w:rPr>
            </w:pPr>
            <w:r w:rsidRPr="00214B43">
              <w:rPr>
                <w:rFonts w:ascii="Cambria" w:hAnsi="Cambria"/>
              </w:rPr>
              <w:t>Equation 4</w:t>
            </w:r>
          </w:p>
        </w:tc>
      </w:tr>
      <w:tr w:rsidR="00AD7AA3" w:rsidRPr="00214B43" w14:paraId="4289D5ED" w14:textId="77777777" w:rsidTr="00CC73D4">
        <w:trPr>
          <w:trHeight w:val="1170"/>
        </w:trPr>
        <w:tc>
          <w:tcPr>
            <w:tcW w:w="9350" w:type="dxa"/>
            <w:gridSpan w:val="3"/>
            <w:tcBorders>
              <w:top w:val="nil"/>
              <w:left w:val="nil"/>
              <w:bottom w:val="nil"/>
              <w:right w:val="nil"/>
            </w:tcBorders>
          </w:tcPr>
          <w:p w14:paraId="42A8030D" w14:textId="77777777" w:rsidR="00AD7AA3" w:rsidRPr="00BA7675" w:rsidRDefault="00AD7AA3" w:rsidP="006C3217">
            <w:pPr>
              <w:spacing w:after="120"/>
              <w:ind w:left="-108" w:hanging="18"/>
              <w:rPr>
                <w:rFonts w:cs="Times"/>
              </w:rPr>
            </w:pPr>
            <w:r w:rsidRPr="00BA7675">
              <w:rPr>
                <w:rFonts w:cs="Times"/>
              </w:rPr>
              <w:t xml:space="preserve">where </w:t>
            </w:r>
            <w:r w:rsidRPr="00BA7675">
              <w:rPr>
                <w:rFonts w:cs="Times"/>
                <w:i/>
              </w:rPr>
              <w:t xml:space="preserve">X </w:t>
            </w:r>
            <w:r w:rsidRPr="00BA7675">
              <w:rPr>
                <w:rFonts w:cs="Times"/>
              </w:rPr>
              <w:t xml:space="preserve">is a storm metric, and the regression coefficients α and β are obtained by ordinary least squares regression on the logarithms of </w:t>
            </w:r>
            <w:r w:rsidRPr="00BA7675">
              <w:rPr>
                <w:rFonts w:cs="Times"/>
                <w:i/>
              </w:rPr>
              <w:t>SSY</w:t>
            </w:r>
            <w:r w:rsidRPr="00BA7675">
              <w:rPr>
                <w:rFonts w:cs="Times"/>
                <w:i/>
                <w:vertAlign w:val="subscript"/>
              </w:rPr>
              <w:t xml:space="preserve">EV  </w:t>
            </w:r>
            <w:r w:rsidRPr="00BA7675">
              <w:rPr>
                <w:rFonts w:cs="Times"/>
              </w:rPr>
              <w:t xml:space="preserve">and </w:t>
            </w:r>
            <w:r w:rsidRPr="00BA7675">
              <w:rPr>
                <w:rFonts w:cs="Times"/>
                <w:i/>
              </w:rPr>
              <w:t xml:space="preserve">X </w:t>
            </w:r>
            <w:r>
              <w:rPr>
                <w:rFonts w:cs="Times"/>
              </w:rPr>
              <w:fldChar w:fldCharType="begin" w:fldLock="1"/>
            </w:r>
            <w:r w:rsidR="00F3059C">
              <w:rPr>
                <w:rFonts w:cs="Times"/>
              </w:rPr>
              <w:instrText>ADDIN CSL_CITATION { "citationItems" : [ { "id" : "ITEM-1", "itemData" : { "DOI" : "10.1080/00288330.2011.570350", "ISSN" : "0028-8330", "author" : [ { "dropping-particle" : "", "family" : "Basher", "given" : "Lr", "non-dropping-particle" : "", "parse-names" : false, "suffix" : "" }, { "dropping-particle" : "", "family" : "Hicks", "given" : "Dm", "non-dropping-particle" : "", "parse-names" : false, "suffix" : "" }, { "dropping-particle" : "", "family" : "Clapp", "given" : "B", "non-dropping-particle" : "", "parse-names" : false, "suffix" : "" }, { "dropping-particle" : "", "family" : "Hewitt", "given" : "T", "non-dropping-particle" : "", "parse-names" : false, "suffix" : "" } ], "container-title" : "New Zealand Journal of Marine and Freshwater Research", "id" : "ITEM-1", "issue" : "3", "issued" : { "date-parts" : [ [ "2011", "9" ] ] }, "page" : "333-356", "title" : "Sediment yield response to large storm events and forest harvesting, Motueka River, New Zealand", "type" : "article-journal", "volume" : "45" }, "uris" : [ "http://www.mendeley.com/documents/?uuid=6bc2684b-87fb-454c-afee-27dc666c3670" ] }, { "id" : "ITEM-2",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2",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id" : "ITEM-3", "itemData" : { "author" : [ { "dropping-particle" : "", "family" : "Hicks", "given" : "D Murray", "non-dropping-particle" : "", "parse-names" : false, "suffix" : "" } ], "container-title" : "Proceedings of the New-Zealand Hydrological Society Symposium", "id" : "ITEM-3", "issued" : { "date-parts" : [ [ "1990" ] ] }, "publisher-place" : "Auckland, New Zealand", "title" : "Suspended sediment yields from pasture and exotic forest basins", "type" : "paper-conference" }, "uris" : [ "http://www.mendeley.com/documents/?uuid=e9a5c909-e5a8-4596-bfb2-bffc88b36ffa" ] } ], "mendeley" : { "formattedCitation" : "(Basher et al., 2011; Duvert et al., 2012; Hicks, 1990)", "plainTextFormattedCitation" : "(Basher et al., 2011; Duvert et al., 2012; Hicks, 1990)", "previouslyFormattedCitation" : "(Basher et al., 2011; Duvert et al., 2012; Hicks, 1990)" }, "properties" : { "noteIndex" : 0 }, "schema" : "https://github.com/citation-style-language/schema/raw/master/csl-citation.json" }</w:instrText>
            </w:r>
            <w:r>
              <w:rPr>
                <w:rFonts w:cs="Times"/>
              </w:rPr>
              <w:fldChar w:fldCharType="separate"/>
            </w:r>
            <w:r w:rsidRPr="00AD7AA3">
              <w:rPr>
                <w:rFonts w:cs="Times"/>
                <w:noProof/>
              </w:rPr>
              <w:t>(Basher et al., 2011; Duvert et al., 2012; Hicks, 1990)</w:t>
            </w:r>
            <w:r>
              <w:rPr>
                <w:rFonts w:cs="Times"/>
              </w:rPr>
              <w:fldChar w:fldCharType="end"/>
            </w:r>
            <w:r w:rsidRPr="00BA7675">
              <w:rPr>
                <w:rFonts w:cs="Times"/>
              </w:rPr>
              <w:t>. Model fits for each storm metric were compared using coefficients of determination (r</w:t>
            </w:r>
            <w:r w:rsidRPr="00BA7675">
              <w:rPr>
                <w:rFonts w:cs="Times"/>
                <w:vertAlign w:val="superscript"/>
              </w:rPr>
              <w:t>2</w:t>
            </w:r>
            <w:r w:rsidRPr="00BA7675">
              <w:rPr>
                <w:rFonts w:cs="Times"/>
              </w:rPr>
              <w:t>) and Root Mean Square Error (RMSE). The correlation between storm metrics (X) and SSY</w:t>
            </w:r>
            <w:r w:rsidRPr="00BA7675">
              <w:rPr>
                <w:rFonts w:cs="Times"/>
                <w:vertAlign w:val="subscript"/>
              </w:rPr>
              <w:t>EV</w:t>
            </w:r>
            <w:r w:rsidRPr="00BA7675">
              <w:rPr>
                <w:rFonts w:cs="Times"/>
              </w:rPr>
              <w:t xml:space="preserve"> was also quantified using both parametric (Pearson) and non-parametric (Spearman) correlation coefficients.</w:t>
            </w:r>
          </w:p>
        </w:tc>
      </w:tr>
    </w:tbl>
    <w:p w14:paraId="3CE0B486" w14:textId="494D71EF" w:rsidR="00D758D4" w:rsidRDefault="00E004E6">
      <w:r>
        <w:t>T</w:t>
      </w:r>
      <w:r w:rsidR="000C26A7">
        <w:t xml:space="preserve">he </w:t>
      </w:r>
      <w:r w:rsidR="007A183D">
        <w:t>regression coefficients</w:t>
      </w:r>
      <w:r w:rsidR="00F3059C">
        <w:t xml:space="preserve"> (</w:t>
      </w:r>
      <w:r w:rsidR="00F3059C">
        <w:rPr>
          <w:rFonts w:cs="Times"/>
        </w:rPr>
        <w:t>α</w:t>
      </w:r>
      <w:r w:rsidR="00F3059C">
        <w:t xml:space="preserve"> and </w:t>
      </w:r>
      <w:r w:rsidR="00F3059C">
        <w:rPr>
          <w:rFonts w:ascii="Cambria Math" w:hAnsi="Cambria Math"/>
        </w:rPr>
        <w:t>β</w:t>
      </w:r>
      <w:r w:rsidR="00F3059C">
        <w:t>)</w:t>
      </w:r>
      <w:r w:rsidR="000C26A7">
        <w:t xml:space="preserve"> for </w:t>
      </w:r>
      <w:r>
        <w:t xml:space="preserve">the UPPER </w:t>
      </w:r>
      <w:r w:rsidR="000C26A7">
        <w:t xml:space="preserve">and </w:t>
      </w:r>
      <w:r w:rsidR="005F7568">
        <w:t>TOTAL</w:t>
      </w:r>
      <w:r w:rsidR="000C26A7">
        <w:t xml:space="preserve"> watersheds were tested</w:t>
      </w:r>
      <w:r>
        <w:t xml:space="preserve"> for statistically significant differences</w:t>
      </w:r>
      <w:r w:rsidR="000C26A7">
        <w:t xml:space="preserve"> using Analysis of Covariance (ANCOVA)</w:t>
      </w:r>
      <w:r w:rsidR="007A183D" w:rsidRPr="007A183D">
        <w:t xml:space="preserve"> </w:t>
      </w:r>
      <w:r w:rsidR="007A183D">
        <w:fldChar w:fldCharType="begin" w:fldLock="1"/>
      </w:r>
      <w:r w:rsidR="007A183D">
        <w:instrText>ADDIN CSL_CITATION { "citationItems" : [ { "id" : "ITEM-1", "itemData" : { "author" : [ { "dropping-particle" : "", "family" : "Lewis", "given" : "Jack", "non-dropping-particle" : "", "parse-names" : false, "suffix" : "" }, { "dropping-particle" : "", "family" : "Mori", "given" : "Sylvia R", "non-dropping-particle" : "", "parse-names" : false, "suffix" : "" }, { "dropping-particle" : "", "family" : "Keppeler", "given" : "Elizabeth T", "non-dropping-particle" : "", "parse-names" : false, "suffix" : "" }, { "dropping-particle" : "", "family" : "Ziemer", "given" : "Robert R", "non-dropping-particle" : "", "parse-names" : false, "suffix" : "" } ], "container-title" : "Land Use and Watersheds: Human Influence on Hydrology and Geomorphology in Urban and Forest Areas", "id" : "ITEM-1", "issued" : { "date-parts" : [ [ "2001" ] ] }, "page" : "1-76", "title" : "Impacts of Logging on Storm Peak Flows , Flow Volumes and Suspended Sediment Loads in Caspar Creek, CA", "type" : "chapter" }, "uris" : [ "http://www.mendeley.com/documents/?uuid=cdb53f55-1575-457c-91aa-751a13a32016" ] } ], "mendeley" : { "formattedCitation" : "(Lewis et al., 2001)", "plainTextFormattedCitation" : "(Lewis et al., 2001)", "previouslyFormattedCitation" : "(Lewis et al., 2001)" }, "properties" : { "noteIndex" : 0 }, "schema" : "https://github.com/citation-style-language/schema/raw/master/csl-citation.json" }</w:instrText>
      </w:r>
      <w:r w:rsidR="007A183D">
        <w:fldChar w:fldCharType="separate"/>
      </w:r>
      <w:r w:rsidR="007A183D" w:rsidRPr="00F3059C">
        <w:rPr>
          <w:noProof/>
        </w:rPr>
        <w:t>(Lewis et al., 2001)</w:t>
      </w:r>
      <w:r w:rsidR="007A183D">
        <w:fldChar w:fldCharType="end"/>
      </w:r>
      <w:r w:rsidR="000C26A7">
        <w:t xml:space="preserve">. A </w:t>
      </w:r>
      <w:r w:rsidR="00A01B54">
        <w:t>higher</w:t>
      </w:r>
      <w:r w:rsidR="000C26A7">
        <w:t xml:space="preserve"> intercept</w:t>
      </w:r>
      <w:r w:rsidR="00F3059C">
        <w:t xml:space="preserve"> (</w:t>
      </w:r>
      <w:r w:rsidR="00F3059C">
        <w:rPr>
          <w:rFonts w:cs="Times"/>
        </w:rPr>
        <w:t>α</w:t>
      </w:r>
      <w:r w:rsidR="00F3059C">
        <w:t>)</w:t>
      </w:r>
      <w:r w:rsidR="000C021D">
        <w:t xml:space="preserve"> for the human-disturbed watershed</w:t>
      </w:r>
      <w:r w:rsidR="000C26A7">
        <w:t xml:space="preserve"> indicate</w:t>
      </w:r>
      <w:r w:rsidR="00A01B54">
        <w:t>s</w:t>
      </w:r>
      <w:r w:rsidR="000C26A7">
        <w:t xml:space="preserve"> higher sediment </w:t>
      </w:r>
      <w:r>
        <w:t>yield</w:t>
      </w:r>
      <w:r w:rsidR="000C26A7">
        <w:t xml:space="preserve"> for the same size storm event</w:t>
      </w:r>
      <w:r w:rsidR="000C021D">
        <w:t>, compared to sediment yield from undisturbed areas</w:t>
      </w:r>
      <w:r w:rsidR="000C26A7">
        <w:t xml:space="preserve">. A difference in slope </w:t>
      </w:r>
      <w:r w:rsidR="00F3059C">
        <w:t>(</w:t>
      </w:r>
      <w:r w:rsidR="00F3059C">
        <w:rPr>
          <w:rFonts w:ascii="Cambria Math" w:hAnsi="Cambria Math"/>
        </w:rPr>
        <w:t>β</w:t>
      </w:r>
      <w:r w:rsidR="00F3059C">
        <w:t xml:space="preserve">) </w:t>
      </w:r>
      <w:r w:rsidR="000C26A7">
        <w:t>would indicate the relative sediment contribution</w:t>
      </w:r>
      <w:r>
        <w:t>s</w:t>
      </w:r>
      <w:r w:rsidR="000C26A7">
        <w:t xml:space="preserve"> from the subwatershed</w:t>
      </w:r>
      <w:r>
        <w:t>s change</w:t>
      </w:r>
      <w:r w:rsidR="000C26A7">
        <w:t xml:space="preserve"> with increasing storm size. If regression slopes for the UPPER and TOTAL watersheds are significantly different, it supports the conclusion that the effect of human-disturbance changes with storm size.</w:t>
      </w:r>
    </w:p>
    <w:p w14:paraId="137A40D7" w14:textId="77777777" w:rsidR="00D758D4" w:rsidRDefault="000C26A7">
      <w:pPr>
        <w:pStyle w:val="Heading3"/>
      </w:pPr>
      <w:r>
        <w:t>Annual estimates of SSY and sSSY</w:t>
      </w:r>
    </w:p>
    <w:p w14:paraId="54162882" w14:textId="4561D128" w:rsidR="00D758D4" w:rsidRDefault="000C26A7">
      <w:r>
        <w:t>An</w:t>
      </w:r>
      <w:r w:rsidR="00BD2063">
        <w:t>nual estimates of SSY and sSSY we</w:t>
      </w:r>
      <w:r>
        <w:t>re</w:t>
      </w:r>
      <w:r w:rsidR="0004356A">
        <w:t xml:space="preserve"> </w:t>
      </w:r>
      <w:r>
        <w:t>used to compare watersheds with other literature</w:t>
      </w:r>
      <w:r w:rsidR="0004356A">
        <w:t>.  A</w:t>
      </w:r>
      <w:r>
        <w:t xml:space="preserve"> continuous annual time-series of SSY was not possible at the study site due to the discontinuous field </w:t>
      </w:r>
      <w:r w:rsidR="0004356A">
        <w:t>campaigns and failure of or damage to the turbidimeters during some months</w:t>
      </w:r>
      <w:r>
        <w:t xml:space="preserve">. </w:t>
      </w:r>
      <w:r w:rsidR="0004356A">
        <w:t xml:space="preserve">A continuous record of water depth and Q was available for 2014, so the </w:t>
      </w:r>
      <w:r>
        <w:t>Qmax-</w:t>
      </w:r>
      <w:r w:rsidR="005D50D5">
        <w:t>SSY</w:t>
      </w:r>
      <w:r w:rsidR="005D50D5">
        <w:rPr>
          <w:vertAlign w:val="subscript"/>
        </w:rPr>
        <w:t>EV</w:t>
      </w:r>
      <w:r>
        <w:t xml:space="preserve"> model</w:t>
      </w:r>
      <w:r w:rsidR="0004356A">
        <w:t xml:space="preserve"> (</w:t>
      </w:r>
      <w:proofErr w:type="spellStart"/>
      <w:r w:rsidR="0004356A">
        <w:t>Eq</w:t>
      </w:r>
      <w:proofErr w:type="spellEnd"/>
      <w:r w:rsidR="0004356A">
        <w:t xml:space="preserve"> 4) was used to predict</w:t>
      </w:r>
      <w:r>
        <w:t xml:space="preserve"> SSY</w:t>
      </w:r>
      <w:r w:rsidR="0004356A">
        <w:t xml:space="preserve"> </w:t>
      </w:r>
      <w:r>
        <w:t>for all storms in 2014. Sediment mitigation structures were installed at the quarry in October 2014, greatly reducing SSY from the LOWER_QUARRY subwatershed (unpublished data), so the Qmax-SSY relationship developed prior to the mitigation was used</w:t>
      </w:r>
      <w:r w:rsidR="0004356A">
        <w:t xml:space="preserve"> to calculate the annual pre-mitigation sediment yield</w:t>
      </w:r>
      <w:r>
        <w:t>. For storms with no Qmax data at FG3, Qmax was predicted from a linear regression between Qmax at FG1 and Qmax at FG3 for the study period</w:t>
      </w:r>
      <w:r w:rsidR="00BD2063">
        <w:t xml:space="preserve"> (not shown)</w:t>
      </w:r>
      <w:r>
        <w:t>.</w:t>
      </w:r>
    </w:p>
    <w:p w14:paraId="711CEA1A" w14:textId="4D34F5BF" w:rsidR="00D758D4" w:rsidRDefault="000C26A7">
      <w:r>
        <w:t xml:space="preserve">Annual SSY and sSSY were also estimated by </w:t>
      </w:r>
      <w:r w:rsidR="0004356A">
        <w:t>multiplying</w:t>
      </w:r>
      <w:r>
        <w:t xml:space="preserve"> SSY from measured storms by the ratio of annual storm precipitation </w:t>
      </w:r>
      <w:r w:rsidR="0004356A">
        <w:t>(</w:t>
      </w:r>
      <w:proofErr w:type="spellStart"/>
      <w:r w:rsidR="0004356A">
        <w:t>P</w:t>
      </w:r>
      <w:r w:rsidR="0004356A">
        <w:rPr>
          <w:vertAlign w:val="subscript"/>
        </w:rPr>
        <w:t>sann</w:t>
      </w:r>
      <w:proofErr w:type="spellEnd"/>
      <w:r w:rsidR="0004356A">
        <w:t xml:space="preserve">) </w:t>
      </w:r>
      <w:r>
        <w:t>to the precipitation measured during storms where SSY was measured</w:t>
      </w:r>
      <w:r w:rsidR="0004356A">
        <w:t xml:space="preserve"> (</w:t>
      </w:r>
      <w:proofErr w:type="spellStart"/>
      <w:r w:rsidR="0004356A">
        <w:t>P</w:t>
      </w:r>
      <w:r w:rsidR="0004356A" w:rsidRPr="005F7568">
        <w:rPr>
          <w:vertAlign w:val="subscript"/>
        </w:rPr>
        <w:t>smeas</w:t>
      </w:r>
      <w:proofErr w:type="spellEnd"/>
      <w:r w:rsidR="0004356A">
        <w:t>)</w:t>
      </w:r>
      <w:r>
        <w:t>:</w:t>
      </w:r>
    </w:p>
    <w:tbl>
      <w:tblPr>
        <w:tblStyle w:val="TableGrid"/>
        <w:tblpPr w:leftFromText="180" w:rightFromText="180" w:vertAnchor="text" w:horzAnchor="margin" w:tblpY="17"/>
        <w:tblW w:w="0" w:type="auto"/>
        <w:tblLook w:val="04A0" w:firstRow="1" w:lastRow="0" w:firstColumn="1" w:lastColumn="0" w:noHBand="0" w:noVBand="1"/>
      </w:tblPr>
      <w:tblGrid>
        <w:gridCol w:w="1440"/>
        <w:gridCol w:w="6570"/>
        <w:gridCol w:w="1350"/>
      </w:tblGrid>
      <w:tr w:rsidR="00E744B6" w:rsidRPr="00214B43" w14:paraId="59CBE2A7" w14:textId="77777777" w:rsidTr="00043EBE">
        <w:tc>
          <w:tcPr>
            <w:tcW w:w="1440" w:type="dxa"/>
            <w:tcBorders>
              <w:top w:val="nil"/>
              <w:left w:val="nil"/>
              <w:bottom w:val="nil"/>
              <w:right w:val="nil"/>
            </w:tcBorders>
          </w:tcPr>
          <w:p w14:paraId="7D4DD057" w14:textId="77777777" w:rsidR="00E744B6" w:rsidRPr="00214B43" w:rsidRDefault="00E744B6" w:rsidP="00CC73D4">
            <w:pPr>
              <w:spacing w:after="120"/>
              <w:rPr>
                <w:rFonts w:ascii="Cambria" w:hAnsi="Cambria"/>
              </w:rPr>
            </w:pPr>
          </w:p>
        </w:tc>
        <w:tc>
          <w:tcPr>
            <w:tcW w:w="6570" w:type="dxa"/>
            <w:tcBorders>
              <w:top w:val="nil"/>
              <w:left w:val="nil"/>
              <w:bottom w:val="nil"/>
              <w:right w:val="nil"/>
            </w:tcBorders>
          </w:tcPr>
          <w:p w14:paraId="2D3EA533" w14:textId="3E312AFD" w:rsidR="00E744B6" w:rsidRPr="00214B43" w:rsidRDefault="00632E9A" w:rsidP="00043EBE">
            <w:pPr>
              <w:spacing w:after="120"/>
              <w:rPr>
                <w:rFonts w:ascii="Cambria" w:hAnsi="Cambria"/>
              </w:rPr>
            </w:pPr>
            <m:oMathPara>
              <m:oMath>
                <m:sSub>
                  <m:sSubPr>
                    <m:ctrlPr>
                      <w:rPr>
                        <w:rFonts w:ascii="Cambria Math" w:hAnsi="Cambria Math"/>
                        <w:i/>
                      </w:rPr>
                    </m:ctrlPr>
                  </m:sSubPr>
                  <m:e>
                    <m:r>
                      <w:rPr>
                        <w:rFonts w:ascii="Cambria Math" w:hAnsi="Cambria Math"/>
                      </w:rPr>
                      <m:t>SSY</m:t>
                    </m:r>
                  </m:e>
                  <m:sub>
                    <m:r>
                      <w:rPr>
                        <w:rFonts w:ascii="Cambria Math" w:hAnsi="Cambria Math"/>
                      </w:rPr>
                      <m:t>ann</m:t>
                    </m:r>
                  </m:sub>
                </m:sSub>
                <m:r>
                  <w:rPr>
                    <w:rFonts w:ascii="Cambria Math" w:hAnsi="Cambria Math"/>
                  </w:rPr>
                  <m:t xml:space="preserve">= </m:t>
                </m:r>
                <m:sSub>
                  <m:sSubPr>
                    <m:ctrlPr>
                      <w:rPr>
                        <w:rFonts w:ascii="Cambria Math" w:hAnsi="Cambria Math"/>
                        <w:i/>
                      </w:rPr>
                    </m:ctrlPr>
                  </m:sSubPr>
                  <m:e>
                    <m:r>
                      <w:rPr>
                        <w:rFonts w:ascii="Cambria Math" w:hAnsi="Cambria Math"/>
                      </w:rPr>
                      <m:t>SSY</m:t>
                    </m:r>
                  </m:e>
                  <m:sub>
                    <m:r>
                      <w:rPr>
                        <w:rFonts w:ascii="Cambria Math" w:hAnsi="Cambria Math"/>
                      </w:rPr>
                      <m:t>meas</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smeas</m:t>
                        </m:r>
                      </m:sub>
                    </m:sSub>
                  </m:num>
                  <m:den>
                    <m:sSub>
                      <m:sSubPr>
                        <m:ctrlPr>
                          <w:rPr>
                            <w:rFonts w:ascii="Cambria Math" w:hAnsi="Cambria Math"/>
                            <w:i/>
                          </w:rPr>
                        </m:ctrlPr>
                      </m:sSubPr>
                      <m:e>
                        <m:r>
                          <w:rPr>
                            <w:rFonts w:ascii="Cambria Math" w:hAnsi="Cambria Math"/>
                          </w:rPr>
                          <m:t>P</m:t>
                        </m:r>
                      </m:e>
                      <m:sub>
                        <m:r>
                          <w:rPr>
                            <w:rFonts w:ascii="Cambria Math" w:hAnsi="Cambria Math"/>
                          </w:rPr>
                          <m:t>sann</m:t>
                        </m:r>
                      </m:sub>
                    </m:sSub>
                  </m:den>
                </m:f>
              </m:oMath>
            </m:oMathPara>
          </w:p>
        </w:tc>
        <w:tc>
          <w:tcPr>
            <w:tcW w:w="1350" w:type="dxa"/>
            <w:tcBorders>
              <w:top w:val="nil"/>
              <w:left w:val="nil"/>
              <w:bottom w:val="nil"/>
              <w:right w:val="nil"/>
            </w:tcBorders>
          </w:tcPr>
          <w:p w14:paraId="5754584A" w14:textId="77777777" w:rsidR="00E744B6" w:rsidRPr="00214B43" w:rsidRDefault="00E744B6" w:rsidP="00E744B6">
            <w:pPr>
              <w:spacing w:after="120"/>
              <w:ind w:firstLine="0"/>
              <w:jc w:val="right"/>
              <w:rPr>
                <w:rFonts w:ascii="Cambria" w:hAnsi="Cambria"/>
              </w:rPr>
            </w:pPr>
            <w:r w:rsidRPr="00214B43">
              <w:rPr>
                <w:rFonts w:ascii="Cambria" w:hAnsi="Cambria"/>
              </w:rPr>
              <w:t xml:space="preserve">Equation </w:t>
            </w:r>
            <w:r>
              <w:rPr>
                <w:rFonts w:ascii="Cambria" w:hAnsi="Cambria"/>
              </w:rPr>
              <w:t>5</w:t>
            </w:r>
          </w:p>
        </w:tc>
      </w:tr>
      <w:tr w:rsidR="00E744B6" w:rsidRPr="00214B43" w14:paraId="3C7E59FC" w14:textId="77777777" w:rsidTr="005F7568">
        <w:trPr>
          <w:trHeight w:val="855"/>
        </w:trPr>
        <w:tc>
          <w:tcPr>
            <w:tcW w:w="9360" w:type="dxa"/>
            <w:gridSpan w:val="3"/>
            <w:tcBorders>
              <w:top w:val="nil"/>
              <w:left w:val="nil"/>
              <w:bottom w:val="nil"/>
              <w:right w:val="nil"/>
            </w:tcBorders>
          </w:tcPr>
          <w:p w14:paraId="7DC2FD5A" w14:textId="4E3F1D6B" w:rsidR="00E744B6" w:rsidRPr="00BA7675" w:rsidRDefault="00E744B6" w:rsidP="00373017">
            <w:pPr>
              <w:spacing w:after="120"/>
              <w:ind w:left="-108" w:firstLine="0"/>
              <w:rPr>
                <w:rFonts w:cs="Times"/>
              </w:rPr>
            </w:pPr>
            <w:r w:rsidRPr="00BA7675">
              <w:rPr>
                <w:rFonts w:cs="Times"/>
              </w:rPr>
              <w:lastRenderedPageBreak/>
              <w:t xml:space="preserve">where </w:t>
            </w:r>
            <w:proofErr w:type="spellStart"/>
            <w:r w:rsidRPr="00BA7675">
              <w:rPr>
                <w:rFonts w:cs="Times"/>
                <w:i/>
              </w:rPr>
              <w:t>SSY</w:t>
            </w:r>
            <w:r w:rsidRPr="00BA7675">
              <w:rPr>
                <w:rFonts w:cs="Times"/>
                <w:i/>
                <w:vertAlign w:val="subscript"/>
              </w:rPr>
              <w:t>ann</w:t>
            </w:r>
            <w:proofErr w:type="spellEnd"/>
            <w:r w:rsidRPr="00BA7675">
              <w:rPr>
                <w:rFonts w:cs="Times"/>
              </w:rPr>
              <w:t xml:space="preserve"> is estimated</w:t>
            </w:r>
            <w:r w:rsidR="002B094A">
              <w:rPr>
                <w:rFonts w:cs="Times"/>
              </w:rPr>
              <w:t xml:space="preserve"> annual</w:t>
            </w:r>
            <w:r w:rsidRPr="00BA7675">
              <w:rPr>
                <w:rFonts w:cs="Times"/>
              </w:rPr>
              <w:t xml:space="preserve"> SSY from storms, </w:t>
            </w:r>
            <w:proofErr w:type="spellStart"/>
            <w:r w:rsidRPr="00BA7675">
              <w:rPr>
                <w:rFonts w:cs="Times"/>
                <w:i/>
              </w:rPr>
              <w:t>SSY</w:t>
            </w:r>
            <w:r w:rsidR="008F5D0A">
              <w:rPr>
                <w:rFonts w:cs="Times"/>
                <w:i/>
                <w:vertAlign w:val="subscript"/>
              </w:rPr>
              <w:t>meas</w:t>
            </w:r>
            <w:proofErr w:type="spellEnd"/>
            <w:r w:rsidRPr="00BA7675">
              <w:rPr>
                <w:rFonts w:cs="Times"/>
              </w:rPr>
              <w:t xml:space="preserve"> is SSY </w:t>
            </w:r>
            <w:r w:rsidR="002B094A">
              <w:rPr>
                <w:rFonts w:cs="Times"/>
              </w:rPr>
              <w:t>from sampled</w:t>
            </w:r>
            <w:r w:rsidRPr="00BA7675">
              <w:rPr>
                <w:rFonts w:cs="Times"/>
              </w:rPr>
              <w:t xml:space="preserve"> storms (all, Tables 2 and 3), </w:t>
            </w:r>
            <w:proofErr w:type="spellStart"/>
            <w:r w:rsidR="0004356A">
              <w:rPr>
                <w:rFonts w:cs="Times"/>
                <w:i/>
              </w:rPr>
              <w:t>P</w:t>
            </w:r>
            <w:r w:rsidR="0004356A" w:rsidRPr="005F7568">
              <w:rPr>
                <w:rFonts w:cs="Times"/>
                <w:i/>
                <w:vertAlign w:val="subscript"/>
              </w:rPr>
              <w:t>smeas</w:t>
            </w:r>
            <w:proofErr w:type="spellEnd"/>
            <w:r w:rsidRPr="00BA7675">
              <w:rPr>
                <w:rFonts w:cs="Times"/>
              </w:rPr>
              <w:t xml:space="preserve"> is precipitation measured during the sampled storms, and </w:t>
            </w:r>
            <w:proofErr w:type="spellStart"/>
            <w:r w:rsidR="0004356A">
              <w:rPr>
                <w:rFonts w:cs="Times"/>
                <w:i/>
              </w:rPr>
              <w:t>P</w:t>
            </w:r>
            <w:r w:rsidR="0004356A" w:rsidRPr="005F7568">
              <w:rPr>
                <w:rFonts w:cs="Times"/>
                <w:i/>
                <w:vertAlign w:val="subscript"/>
              </w:rPr>
              <w:t>sann</w:t>
            </w:r>
            <w:proofErr w:type="spellEnd"/>
            <w:r w:rsidR="0004356A">
              <w:rPr>
                <w:rFonts w:cs="Times"/>
                <w:i/>
              </w:rPr>
              <w:t xml:space="preserve"> </w:t>
            </w:r>
            <w:r w:rsidRPr="00BA7675">
              <w:rPr>
                <w:rFonts w:cs="Times"/>
              </w:rPr>
              <w:t xml:space="preserve">is the precipitation during all storms </w:t>
            </w:r>
            <w:r w:rsidR="002B094A">
              <w:rPr>
                <w:rFonts w:cs="Times"/>
              </w:rPr>
              <w:t xml:space="preserve">which </w:t>
            </w:r>
            <w:r w:rsidR="00373017">
              <w:rPr>
                <w:rFonts w:cs="Times"/>
              </w:rPr>
              <w:t>resulted in an increase in stream discharge that exceeded the threshold defining storm events</w:t>
            </w:r>
            <w:r w:rsidR="00373017" w:rsidRPr="00BA7675">
              <w:rPr>
                <w:rFonts w:cs="Times"/>
              </w:rPr>
              <w:t xml:space="preserve"> </w:t>
            </w:r>
            <w:r w:rsidRPr="00BA7675">
              <w:rPr>
                <w:rFonts w:cs="Times"/>
              </w:rPr>
              <w:t>in 2014.</w:t>
            </w:r>
          </w:p>
        </w:tc>
      </w:tr>
    </w:tbl>
    <w:p w14:paraId="564EEECA" w14:textId="73F5D757" w:rsidR="00D758D4" w:rsidRDefault="008150AC" w:rsidP="0004356A">
      <w:r>
        <w:t>M</w:t>
      </w:r>
      <w:r w:rsidR="000C26A7">
        <w:t xml:space="preserve">ost SSY is discharged during a few, relatively large events, </w:t>
      </w:r>
      <w:r>
        <w:t xml:space="preserve">and </w:t>
      </w:r>
      <w:r w:rsidR="000C26A7">
        <w:t xml:space="preserve">it is assumed that small events do not contribute </w:t>
      </w:r>
      <w:r>
        <w:t xml:space="preserve">significantly </w:t>
      </w:r>
      <w:r w:rsidR="000C26A7">
        <w:t xml:space="preserve">to annual SSY </w:t>
      </w:r>
      <w:r w:rsidR="00E375F7">
        <w:fldChar w:fldCharType="begin" w:fldLock="1"/>
      </w:r>
      <w:r w:rsidR="00E375F7">
        <w:instrText>ADDIN CSL_CITATION { "citationItems" : [ { "id" : "ITEM-1", "itemData" : { "author" : [ { "dropping-particle" : "", "family" : "Stock", "given" : "J. D.", "non-dropping-particle" : "", "parse-names" : false, "suffix" : "" }, { "dropping-particle" : "", "family" : "Tribble", "given" : "Gordon", "non-dropping-particle" : "", "parse-names" : false, "suffix" : "" } ], "container-title" : "2nd Joint Federal Interagency Conference", "id" : "ITEM-1", "issued" : { "date-parts" : [ [ "2010" ] ] }, "publisher-place" : "Las Vegas, NV", "title" : "Erosion and sediment loads from two Hawaiian watersheds", "type" : "paper-conference" }, "uris" : [ "http://www.mendeley.com/documents/?uuid=b86d28cc-7348-46e3-be74-bab537db2ef4" ] } ], "mendeley" : { "formattedCitation" : "(Stock and Tribble, 2010)", "plainTextFormattedCitation" : "(Stock and Tribble, 2010)", "previouslyFormattedCitation" : "(Stock and Tribble, 2010)" }, "properties" : { "noteIndex" : 0 }, "schema" : "https://github.com/citation-style-language/schema/raw/master/csl-citation.json" }</w:instrText>
      </w:r>
      <w:r w:rsidR="00E375F7">
        <w:fldChar w:fldCharType="separate"/>
      </w:r>
      <w:r w:rsidR="00E375F7" w:rsidRPr="00E375F7">
        <w:rPr>
          <w:noProof/>
        </w:rPr>
        <w:t>(Stock and Tribble, 2010)</w:t>
      </w:r>
      <w:r w:rsidR="00E375F7">
        <w:fldChar w:fldCharType="end"/>
      </w:r>
      <w:r w:rsidR="000C26A7">
        <w:t>. This</w:t>
      </w:r>
      <w:r w:rsidR="006F730E">
        <w:t xml:space="preserve"> </w:t>
      </w:r>
      <w:r w:rsidR="00BD2063">
        <w:t xml:space="preserve">method </w:t>
      </w:r>
      <w:r w:rsidR="000C26A7">
        <w:t xml:space="preserve">assumes that the sediment yield per mm of storm precipitation is constant over the year, and </w:t>
      </w:r>
      <w:r w:rsidR="006F730E">
        <w:t xml:space="preserve">that </w:t>
      </w:r>
      <w:r w:rsidR="000C26A7">
        <w:t>the size distribution of storms has no effect</w:t>
      </w:r>
      <w:r w:rsidR="006F730E">
        <w:t xml:space="preserve"> on SSY</w:t>
      </w:r>
      <w:r w:rsidR="000C26A7">
        <w:t xml:space="preserve">, though there is some evidence that SSY </w:t>
      </w:r>
      <w:r>
        <w:t>increases</w:t>
      </w:r>
      <w:r w:rsidR="000C26A7">
        <w:t xml:space="preserve"> exponentially with storm size</w:t>
      </w:r>
      <w:r w:rsidR="00E375F7">
        <w:t xml:space="preserve"> </w:t>
      </w:r>
      <w:r w:rsidR="00E375F7">
        <w:fldChar w:fldCharType="begin" w:fldLock="1"/>
      </w:r>
      <w:r w:rsidR="00AA70FE">
        <w:instrText>ADDIN CSL_CITATION { "citationItems" : [ { "id" : "ITEM-1", "itemData" : { "author" : [ { "dropping-particle" : "", "family" : "Lewis", "given" : "Jack", "non-dropping-particle" : "", "parse-names" : false, "suffix" : "" }, { "dropping-particle" : "", "family" : "Mori", "given" : "Sylvia R", "non-dropping-particle" : "", "parse-names" : false, "suffix" : "" }, { "dropping-particle" : "", "family" : "Keppeler", "given" : "Elizabeth T", "non-dropping-particle" : "", "parse-names" : false, "suffix" : "" }, { "dropping-particle" : "", "family" : "Ziemer", "given" : "Robert R", "non-dropping-particle" : "", "parse-names" : false, "suffix" : "" } ], "container-title" : "Land Use and Watersheds: Human Influence on Hydrology and Geomorphology in Urban and Forest Areas", "id" : "ITEM-1", "issued" : { "date-parts" : [ [ "2001" ] ] }, "page" : "1-76", "title" : "Impacts of Logging on Storm Peak Flows , Flow Volumes and Suspended Sediment Loads in Caspar Creek, CA", "type" : "chapter" }, "uris" : [ "http://www.mendeley.com/documents/?uuid=cdb53f55-1575-457c-91aa-751a13a32016" ] }, { "id" : "ITEM-2", "itemData" : { "author" : [ { "dropping-particle" : "", "family" : "Rankl", "given" : "James G.", "non-dropping-particle" : "", "parse-names" : false, "suffix" : "" } ], "id" : "ITEM-2", "issued" : { "date-parts" : [ [ "2004" ] ] }, "publisher-place" : "Denver, CO", "title" : "Relations Between Total-Sediment Load and Peak Discharge for Rainstorm Runoff on Five Ephemeral Streams in Wyoming. U.S. Geological Survey Water-Resources Investigations Report 02-4150", "type" : "report" }, "uris" : [ "http://www.mendeley.com/documents/?uuid=8cf735a6-3369-474f-8f96-4346821808f5" ] } ], "mendeley" : { "formattedCitation" : "(Lewis et al., 2001; Rankl, 2004)", "plainTextFormattedCitation" : "(Lewis et al., 2001; Rankl, 2004)", "previouslyFormattedCitation" : "(Lewis et al., 2001; Rankl, 2004)" }, "properties" : { "noteIndex" : 0 }, "schema" : "https://github.com/citation-style-language/schema/raw/master/csl-citation.json" }</w:instrText>
      </w:r>
      <w:r w:rsidR="00E375F7">
        <w:fldChar w:fldCharType="separate"/>
      </w:r>
      <w:r w:rsidR="00E375F7" w:rsidRPr="00E375F7">
        <w:rPr>
          <w:noProof/>
        </w:rPr>
        <w:t>(Lewis et al., 2001; Rankl, 2004)</w:t>
      </w:r>
      <w:r w:rsidR="00E375F7">
        <w:fldChar w:fldCharType="end"/>
      </w:r>
      <w:r w:rsidR="000C26A7">
        <w:t xml:space="preserve">. </w:t>
      </w:r>
    </w:p>
    <w:p w14:paraId="2D2B97D9" w14:textId="77777777" w:rsidR="00D758D4" w:rsidRDefault="000C26A7">
      <w:pPr>
        <w:pStyle w:val="Heading3"/>
      </w:pPr>
      <w:r>
        <w:t>Data Collection</w:t>
      </w:r>
    </w:p>
    <w:p w14:paraId="7C6D18D9" w14:textId="7EC3A0DA" w:rsidR="00D758D4" w:rsidRDefault="000C26A7">
      <w:r>
        <w:t xml:space="preserve">Data on precipitation (P), water discharge (Q), suspended sediment concentration (SSC) and turbidity (T) were collected during three field campaigns: January-March, 2012, February-July 2013, and January-March 2014, and several intervening periods of unattended </w:t>
      </w:r>
      <w:r w:rsidR="00D8072A">
        <w:t xml:space="preserve">monitoring  by </w:t>
      </w:r>
      <w:r>
        <w:t>instrument</w:t>
      </w:r>
      <w:r w:rsidR="00D8072A">
        <w:t>s with data loggers</w:t>
      </w:r>
      <w:r>
        <w:t>. Field sampling campaigns were scheduled to coincide with the period of most frequent storms in the November-May wet season, though large storms were sampled throughout the year.</w:t>
      </w:r>
    </w:p>
    <w:p w14:paraId="005F45CE" w14:textId="77777777" w:rsidR="00D758D4" w:rsidRDefault="000C26A7">
      <w:pPr>
        <w:pStyle w:val="Heading4"/>
      </w:pPr>
      <w:r>
        <w:t>Precipitation</w:t>
      </w:r>
    </w:p>
    <w:p w14:paraId="6205A4CF" w14:textId="09054C32" w:rsidR="00D758D4" w:rsidRDefault="000C26A7">
      <w:r>
        <w:t xml:space="preserve">Precipitation (P) was measured at three locations in Faga'alu watershed using </w:t>
      </w:r>
      <w:proofErr w:type="spellStart"/>
      <w:r>
        <w:t>Rainwise</w:t>
      </w:r>
      <w:proofErr w:type="spellEnd"/>
      <w:r>
        <w:t xml:space="preserve"> RAINEW tipping-bucket rain gages (RG1 and RG2) and a Vantage Pro Weather Station (</w:t>
      </w:r>
      <w:proofErr w:type="spellStart"/>
      <w:r>
        <w:t>Wx</w:t>
      </w:r>
      <w:proofErr w:type="spellEnd"/>
      <w:r w:rsidR="007960EB">
        <w:t>) (</w:t>
      </w:r>
      <w:r>
        <w:t>Figure 1). Data at RG2 was only recorded January-March, 2012, to determine a relationship between elevation and precipitation</w:t>
      </w:r>
      <w:r w:rsidR="00D8072A">
        <w:t xml:space="preserve"> in the LOWER </w:t>
      </w:r>
      <w:r w:rsidR="004B42D5">
        <w:t>sub</w:t>
      </w:r>
      <w:r w:rsidR="00D8072A">
        <w:t>watershed</w:t>
      </w:r>
      <w:r>
        <w:t>. The total event precipitation (</w:t>
      </w:r>
      <w:proofErr w:type="spellStart"/>
      <w:r>
        <w:t>Psum</w:t>
      </w:r>
      <w:proofErr w:type="spellEnd"/>
      <w:r>
        <w:t xml:space="preserve">) and event </w:t>
      </w:r>
      <w:r w:rsidR="006328D8">
        <w:t>Erosivity Index</w:t>
      </w:r>
      <w:r>
        <w:t xml:space="preserve"> (EI30) were calculated using data from RG1, with data gaps filled by 15 min interval precipitation data from </w:t>
      </w:r>
      <w:proofErr w:type="spellStart"/>
      <w:r>
        <w:t>Wx</w:t>
      </w:r>
      <w:proofErr w:type="spellEnd"/>
      <w:r>
        <w:t>.</w:t>
      </w:r>
      <w:r w:rsidR="00D8072A">
        <w:t xml:space="preserve">  While previous data suggest that precipitation increases with elevation, here we do not calculate watershed-mean precipitation, and instead use precipitation depth at RG1 to indicate the depth of rainfall during a storm event.  Most sheetwash and rill erosion, which depends on rainfall intensity and EI30, occurred at the qua</w:t>
      </w:r>
      <w:r w:rsidR="005F7568">
        <w:t xml:space="preserve">rry, near the location of RG1. </w:t>
      </w:r>
      <w:r w:rsidR="00D8072A">
        <w:t>Rainfall data from RG1 is therefore most representative of rainfall at the quarry.</w:t>
      </w:r>
    </w:p>
    <w:p w14:paraId="0D908327" w14:textId="77777777" w:rsidR="00D758D4" w:rsidRDefault="000C26A7">
      <w:pPr>
        <w:pStyle w:val="Heading4"/>
      </w:pPr>
      <w:r>
        <w:t>Water Discharge</w:t>
      </w:r>
    </w:p>
    <w:p w14:paraId="7C042AE2" w14:textId="69AA2016" w:rsidR="00D8072A" w:rsidRDefault="006328D8" w:rsidP="006328D8">
      <w:r>
        <w:t xml:space="preserve">Stream gaging sites were chosen to take advantage of an existing control structure (FG1) and a stabilized stream cross section (FG3). </w:t>
      </w:r>
      <w:r w:rsidR="000C26A7">
        <w:t xml:space="preserve">At FG1 and FG3, Q was calculated from 15 minute interval stream stage measurements, using a stage-Q rating curve calibrated to manual Q measurements made under baseflow and stormflow conditions (Figures 3 and 4). </w:t>
      </w:r>
      <w:r w:rsidR="00E375F7">
        <w:t>S</w:t>
      </w:r>
      <w:r w:rsidR="000C26A7">
        <w:t>tream stage was measured with non-vented pressure transducers (PT) (</w:t>
      </w:r>
      <w:proofErr w:type="spellStart"/>
      <w:r w:rsidR="000C26A7">
        <w:t>Solinst</w:t>
      </w:r>
      <w:proofErr w:type="spellEnd"/>
      <w:r w:rsidR="000C26A7">
        <w:t xml:space="preserve"> </w:t>
      </w:r>
      <w:proofErr w:type="spellStart"/>
      <w:r w:rsidR="000C26A7">
        <w:t>Levelogger</w:t>
      </w:r>
      <w:proofErr w:type="spellEnd"/>
      <w:r w:rsidR="000C26A7">
        <w:t xml:space="preserve"> or Onset HOBO Water Level Logger) installed in stilling wells at FG1 and FG3. Barometric pressure data collected at </w:t>
      </w:r>
      <w:proofErr w:type="spellStart"/>
      <w:r w:rsidR="000C26A7">
        <w:t>Wx</w:t>
      </w:r>
      <w:proofErr w:type="spellEnd"/>
      <w:r w:rsidR="000C26A7">
        <w:t xml:space="preserve"> were used to calculate stage from the p</w:t>
      </w:r>
      <w:r w:rsidR="00812C9B">
        <w:t>ressure data recorded by the PT</w:t>
      </w:r>
      <w:r w:rsidR="000C26A7">
        <w:t xml:space="preserve">. Data gaps in barometric pressure </w:t>
      </w:r>
      <w:r>
        <w:t xml:space="preserve">from </w:t>
      </w:r>
      <w:proofErr w:type="spellStart"/>
      <w:r>
        <w:t>Wx</w:t>
      </w:r>
      <w:proofErr w:type="spellEnd"/>
      <w:r>
        <w:t xml:space="preserve"> </w:t>
      </w:r>
      <w:r w:rsidR="000C26A7">
        <w:t>were filled by data from stations at Pago Pago Harbor (NSTP6) and NOAA Climate Observatory at Tula (TULA)</w:t>
      </w:r>
      <w:r w:rsidR="00E375F7">
        <w:t xml:space="preserve"> </w:t>
      </w:r>
      <w:r w:rsidR="000C26A7">
        <w:t>(Figure 1). Priority was given to the station closest to the watershed with valid barometric pressure data. Barometric data were highly correlated and the</w:t>
      </w:r>
      <w:r w:rsidR="00BC5BC0">
        <w:t xml:space="preserve"> data source </w:t>
      </w:r>
      <w:r w:rsidR="000C26A7">
        <w:t>made little (&lt;1cm) difference in the resulting water level.</w:t>
      </w:r>
      <w:r>
        <w:t xml:space="preserve"> Q was measured in the field by the area-velocity method (AV) using a Marsh-</w:t>
      </w:r>
      <w:proofErr w:type="spellStart"/>
      <w:r>
        <w:t>McBirney</w:t>
      </w:r>
      <w:proofErr w:type="spellEnd"/>
      <w:r>
        <w:t xml:space="preserve"> flowmeter to measure flow velocity an</w:t>
      </w:r>
      <w:r w:rsidR="00D8072A">
        <w:t xml:space="preserve">d channel surveys </w:t>
      </w:r>
      <w:r>
        <w:t xml:space="preserve">measure cross-sectional area </w:t>
      </w:r>
      <w:r>
        <w:fldChar w:fldCharType="begin" w:fldLock="1"/>
      </w:r>
      <w:r>
        <w:instrText>ADDIN CSL_CITATION { "citationItems" : [ { "id" : "ITEM-1", "itemData" : { "author" : [ { "dropping-particle" : "", "family" : "Harrelson", "given" : "C C", "non-dropping-particle" : "", "parse-names" : false, "suffix" : "" }, { "dropping-particle" : "", "family" : "Rawlins", "given" : "C L", "non-dropping-particle" : "", "parse-names" : false, "suffix" : "" }, { "dropping-particle" : "", "family" : "Potyondy", "given" : "J P", "non-dropping-particle" : "", "parse-names" : false, "suffix" : "" } ], "id" : "ITEM-1", "issue" : "General Technical Report RM-245", "issued" : { "date-parts" : [ [ "1994" ] ] }, "number-of-pages" : "61", "publisher" : "US Department of Agriculture", "publisher-place" : "Fort Collins, CO", "title" : "Stream channel reference sites: an illustrated guide to field technique. USDA Forest Service General Technical Report RM-245", "type" : "report" }, "uris" : [ "http://www.mendeley.com/documents/?uuid=9f44669b-f852-4498-b644-55b9e597673b" ] }, { "id" : "ITEM-2", "itemData" : { "author" : [ { "dropping-particle" : "", "family" : "Turnipseed", "given" : "D.P.", "non-dropping-particle" : "", "parse-names" : false, "suffix" : "" }, { "dropping-particle" : "", "family" : "Sauer", "given" : "V.B.", "non-dropping-particle" : "", "parse-names" : false, "suffix" : "" } ], "container-title" : "U.S. Geological Survey Techniques and Methods book 3, chap. A8", "id" : "ITEM-2", "issued" : { "date-parts" : [ [ "2010" ] ] }, "page" : "87", "publisher-place" : "Reston, Va.", "title" : "Discharge Measurements at Gaging Stations", "type" : "chapter" }, "uris" : [ "http://www.mendeley.com/documents/?uuid=b00c5599-3123-48ff-bee6-78587aeba725" ] } ], "mendeley" : { "formattedCitation" : "(Harrelson et al., 1994; Turnipseed and Sauer, 2010)", "plainTextFormattedCitation" : "(Harrelson et al., 1994; Turnipseed and Sauer, 2010)", "previouslyFormattedCitation" : "(Harrelson et al., 1994; Turnipseed and Sauer, 2010)" }, "properties" : { "noteIndex" : 0 }, "schema" : "https://github.com/citation-style-language/schema/raw/master/csl-citation.json" }</w:instrText>
      </w:r>
      <w:r>
        <w:fldChar w:fldCharType="separate"/>
      </w:r>
      <w:r w:rsidRPr="00E375F7">
        <w:rPr>
          <w:noProof/>
        </w:rPr>
        <w:t>(Harrelson et al., 1994; Turnipseed and Sauer, 2010)</w:t>
      </w:r>
      <w:r>
        <w:fldChar w:fldCharType="end"/>
      </w:r>
      <w:r>
        <w:t xml:space="preserve">. </w:t>
      </w:r>
    </w:p>
    <w:p w14:paraId="37041166" w14:textId="3B748088" w:rsidR="00D758D4" w:rsidRDefault="000C26A7" w:rsidP="00D8072A">
      <w:r>
        <w:t>A</w:t>
      </w:r>
      <w:r w:rsidR="00D8072A">
        <w:t>V-</w:t>
      </w:r>
      <w:r>
        <w:t xml:space="preserve">Q measurements could not be made at high stages at FG1 and FG3 for safety reasons, so stage-Q relationships were constructed to estimate a continuous </w:t>
      </w:r>
      <w:r w:rsidR="00D8072A">
        <w:t xml:space="preserve">record of </w:t>
      </w:r>
      <w:r>
        <w:t>Q.</w:t>
      </w:r>
      <w:r w:rsidR="00405B02">
        <w:t xml:space="preserve"> </w:t>
      </w:r>
      <w:r>
        <w:t xml:space="preserve">At FG3, </w:t>
      </w:r>
      <w:r>
        <w:lastRenderedPageBreak/>
        <w:t xml:space="preserve">the channel is rectangular with stabilized rip-rap </w:t>
      </w:r>
      <w:r w:rsidR="00D8072A">
        <w:t xml:space="preserve">on the </w:t>
      </w:r>
      <w:r>
        <w:t>banks and bed (Appendix Figure A1.1). Recorded stage varied from 4</w:t>
      </w:r>
      <w:r w:rsidR="004B42D5">
        <w:t xml:space="preserve"> to 147 cm. AV-</w:t>
      </w:r>
      <w:r>
        <w:t>Q measurements (n= 14) were made from 30 to 1,558.0 L/sec, covering a range of stages from 6 to 39 cm. The highest recorded stage was much higher than the highest stage with measured Q so the rating could not be extrapolated by a power law. Stream conditions at FG3 fit the assumption for Manning's equation, so the stage-Q rating at FG3 was created using Manning's equation, calibrating Manning's n (0.067) to the Q measurements (Figure 3).</w:t>
      </w:r>
    </w:p>
    <w:p w14:paraId="321C4721" w14:textId="77777777" w:rsidR="00063DEE" w:rsidRDefault="00063DEE"/>
    <w:p w14:paraId="01E18500" w14:textId="77777777" w:rsidR="00D758D4" w:rsidRDefault="000C26A7">
      <w:r>
        <w:rPr>
          <w:noProof/>
        </w:rPr>
        <w:drawing>
          <wp:inline distT="0" distB="0" distL="0" distR="0" wp14:anchorId="4170CA37" wp14:editId="1F0A684A">
            <wp:extent cx="5486400" cy="27432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ater Discharge Ratings for FG3 (LBJ).png"/>
                    <pic:cNvPicPr/>
                  </pic:nvPicPr>
                  <pic:blipFill>
                    <a:blip r:embed="rId12"/>
                    <a:stretch>
                      <a:fillRect/>
                    </a:stretch>
                  </pic:blipFill>
                  <pic:spPr>
                    <a:xfrm>
                      <a:off x="0" y="0"/>
                      <a:ext cx="5486400" cy="2743200"/>
                    </a:xfrm>
                    <a:prstGeom prst="rect">
                      <a:avLst/>
                    </a:prstGeom>
                  </pic:spPr>
                </pic:pic>
              </a:graphicData>
            </a:graphic>
          </wp:inline>
        </w:drawing>
      </w:r>
    </w:p>
    <w:p w14:paraId="43B7F378" w14:textId="77777777" w:rsidR="00D758D4" w:rsidRDefault="000C26A7">
      <w:pPr>
        <w:ind w:firstLine="0"/>
      </w:pPr>
      <w:r>
        <w:t xml:space="preserve">Figure 3. Stage-Discharge relationships for stream gaging site at FG3 for (a) the full range of observed stage and (b) the range of stages with AV measurements of Q. RMSE was 93 L/sec, or 32% of </w:t>
      </w:r>
      <w:r w:rsidR="00B06872">
        <w:t xml:space="preserve">mean </w:t>
      </w:r>
      <w:r>
        <w:t>observed Q.</w:t>
      </w:r>
    </w:p>
    <w:p w14:paraId="03040B5B" w14:textId="77777777" w:rsidR="00063DEE" w:rsidRDefault="00063DEE">
      <w:pPr>
        <w:ind w:firstLine="0"/>
      </w:pPr>
    </w:p>
    <w:p w14:paraId="4D34547C" w14:textId="2EEDBFC2" w:rsidR="00D758D4" w:rsidRDefault="000C26A7">
      <w:r>
        <w:t>At FG1, the flow control structure is a masonry ogee spillway crest of a defunct stream capture. The structure is a rectangular channel 43 cm deep</w:t>
      </w:r>
      <w:r w:rsidR="006901FA">
        <w:t xml:space="preserve"> that</w:t>
      </w:r>
      <w:r>
        <w:t xml:space="preserve"> transitions abruptly to gently sloping banks, causing an abrupt change in the stage-Q relationship (Appendix Figure A1.2). At FG1, recorded stage height rang</w:t>
      </w:r>
      <w:r w:rsidR="006901FA">
        <w:t>ed</w:t>
      </w:r>
      <w:r>
        <w:t xml:space="preserve"> from 4 to 120 cm, while area-velocity Q measurements (n= 22) covered stages from 6 to 17 cm. Since the highest recorded stage (120 cm) was</w:t>
      </w:r>
      <w:r w:rsidR="00FA2DEE">
        <w:t xml:space="preserve"> much</w:t>
      </w:r>
      <w:r>
        <w:t xml:space="preserve"> higher than the highest stage with measured Q (17 cm), and there was a distinct change in channel geometry above </w:t>
      </w:r>
      <w:r w:rsidR="006901FA">
        <w:t xml:space="preserve">a stage of </w:t>
      </w:r>
      <w:r>
        <w:t>43 cm</w:t>
      </w:r>
      <w:r w:rsidR="006901FA">
        <w:t>,</w:t>
      </w:r>
      <w:r>
        <w:t xml:space="preserve"> the rating could not be extrapolated by a power law. The flow structure did not meet the assumptions for using Manning's equation to predict flow so the HEC-RAS model was used</w:t>
      </w:r>
      <w:r w:rsidR="00CC73F7">
        <w:t xml:space="preserve"> </w:t>
      </w:r>
      <w:r w:rsidR="00CC73F7">
        <w:fldChar w:fldCharType="begin" w:fldLock="1"/>
      </w:r>
      <w:r w:rsidR="00A250A7">
        <w:instrText>ADDIN CSL_CITATION { "citationItems" : [ { "id" : "ITEM-1", "itemData" : { "author" : [ { "dropping-particle" : "", "family" : "Brunner", "given" : "Gary", "non-dropping-particle" : "", "parse-names" : false, "suffix" : "" } ], "id" : "ITEM-1", "issue" : "January", "issued" : { "date-parts" : [ [ "2010" ] ] }, "title" : "HEC-RAS River Analysis System", "type" : "article-journal" }, "uris" : [ "http://www.mendeley.com/documents/?uuid=ee35b0a4-e183-4caa-8821-45008eedb45f" ] } ], "mendeley" : { "formattedCitation" : "(Brunner, 2010)", "plainTextFormattedCitation" : "(Brunner, 2010)", "previouslyFormattedCitation" : "(Brunner, 2010)" }, "properties" : { "noteIndex" : 0 }, "schema" : "https://github.com/citation-style-language/schema/raw/master/csl-citation.json" }</w:instrText>
      </w:r>
      <w:r w:rsidR="00CC73F7">
        <w:fldChar w:fldCharType="separate"/>
      </w:r>
      <w:r w:rsidR="00CC73F7" w:rsidRPr="00CC73F7">
        <w:rPr>
          <w:noProof/>
        </w:rPr>
        <w:t>(Brunner, 2010)</w:t>
      </w:r>
      <w:r w:rsidR="00CC73F7">
        <w:fldChar w:fldCharType="end"/>
      </w:r>
      <w:r>
        <w:t>. The surveyed geometry of the upstream channel and flow structure at FG1 were input to HEC-RAS, and the HEC-RAS model was calibrated to the Q measurements</w:t>
      </w:r>
      <w:r w:rsidR="006901FA">
        <w:t>, assuming subcritical flow conditions</w:t>
      </w:r>
      <w:r>
        <w:t xml:space="preserve"> (Figure 4). While a power function fit Q measurements better than HEC-RAS for low flow, </w:t>
      </w:r>
      <w:r w:rsidR="006901FA">
        <w:t xml:space="preserve">Q predicted by </w:t>
      </w:r>
      <w:r>
        <w:t xml:space="preserve">HEC-RAS fit </w:t>
      </w:r>
      <w:r w:rsidR="006901FA">
        <w:t xml:space="preserve">observed Q </w:t>
      </w:r>
      <w:r>
        <w:t>better for Q above the storm threshold used in analyses of SSY (Figure 4).</w:t>
      </w:r>
    </w:p>
    <w:p w14:paraId="6B99FC40" w14:textId="77777777" w:rsidR="00063DEE" w:rsidRDefault="00063DEE"/>
    <w:p w14:paraId="0D6F26FA" w14:textId="77777777" w:rsidR="00D758D4" w:rsidRDefault="000C26A7">
      <w:r>
        <w:rPr>
          <w:noProof/>
        </w:rPr>
        <w:lastRenderedPageBreak/>
        <w:drawing>
          <wp:inline distT="0" distB="0" distL="0" distR="0" wp14:anchorId="6D4F9D39" wp14:editId="224F7258">
            <wp:extent cx="5486400" cy="27432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ater Discharge Ratings for FG1 (DAM).png"/>
                    <pic:cNvPicPr/>
                  </pic:nvPicPr>
                  <pic:blipFill>
                    <a:blip r:embed="rId13"/>
                    <a:stretch>
                      <a:fillRect/>
                    </a:stretch>
                  </pic:blipFill>
                  <pic:spPr>
                    <a:xfrm>
                      <a:off x="0" y="0"/>
                      <a:ext cx="5486400" cy="2743200"/>
                    </a:xfrm>
                    <a:prstGeom prst="rect">
                      <a:avLst/>
                    </a:prstGeom>
                  </pic:spPr>
                </pic:pic>
              </a:graphicData>
            </a:graphic>
          </wp:inline>
        </w:drawing>
      </w:r>
    </w:p>
    <w:p w14:paraId="7C3704E1" w14:textId="4A1DC693" w:rsidR="00D758D4" w:rsidRDefault="000C26A7">
      <w:pPr>
        <w:ind w:firstLine="0"/>
      </w:pPr>
      <w:r>
        <w:t>Figure 4. Stage-</w:t>
      </w:r>
      <w:r w:rsidR="00B06872">
        <w:t>d</w:t>
      </w:r>
      <w:r>
        <w:t>ischarge relationships for</w:t>
      </w:r>
      <w:r w:rsidR="00B06872">
        <w:t xml:space="preserve"> </w:t>
      </w:r>
      <w:r>
        <w:t xml:space="preserve">FG1 for (a) the full range of observed stage and (b) the range of stages with AV measurements of Q. RMSE was 31 L/sec, or 22% of </w:t>
      </w:r>
      <w:r w:rsidR="00B06872">
        <w:t xml:space="preserve">mean </w:t>
      </w:r>
      <w:r>
        <w:t>observed Q. "Channel Top" refers to the point where the rectangular channel transitions to a sloped bank. A power-law relationship is also</w:t>
      </w:r>
      <w:r w:rsidR="002B7345">
        <w:t xml:space="preserve"> shown but was not used to calculate continuous Q values</w:t>
      </w:r>
      <w:r>
        <w:t>.</w:t>
      </w:r>
    </w:p>
    <w:p w14:paraId="65C3378D" w14:textId="77777777" w:rsidR="00063DEE" w:rsidRDefault="00063DEE">
      <w:pPr>
        <w:ind w:firstLine="0"/>
      </w:pPr>
    </w:p>
    <w:p w14:paraId="0D371A55" w14:textId="4A946BE2" w:rsidR="00D758D4" w:rsidRDefault="000C26A7">
      <w:r>
        <w:t>Water discharge at FG2 was calculated as the product of the specific water discharge from FG1 (</w:t>
      </w:r>
      <w:r w:rsidR="005D50D5">
        <w:t>m</w:t>
      </w:r>
      <w:r w:rsidR="00CC73F7">
        <w:rPr>
          <w:vertAlign w:val="superscript"/>
        </w:rPr>
        <w:t>3</w:t>
      </w:r>
      <w:r>
        <w:t xml:space="preserve">/0.9 </w:t>
      </w:r>
      <w:r w:rsidR="005D50D5">
        <w:t>km</w:t>
      </w:r>
      <w:r w:rsidR="00CC73F7">
        <w:rPr>
          <w:vertAlign w:val="superscript"/>
        </w:rPr>
        <w:t>2</w:t>
      </w:r>
      <w:r>
        <w:t xml:space="preserve">) and the watershed area draining to FG2 (1.17 </w:t>
      </w:r>
      <w:r w:rsidR="005D50D5">
        <w:t>km</w:t>
      </w:r>
      <w:r w:rsidR="005D50D5">
        <w:rPr>
          <w:vertAlign w:val="superscript"/>
        </w:rPr>
        <w:t>2</w:t>
      </w:r>
      <w:r>
        <w:t>). This assumes that specific water discharge from the subwatershed above FG2 is similar to above FG1. Discharge may be higher from the quarry surface, which represents 5.7% of the LOWER_QUARRY subwatershed, so Q, and thus SSY from the quarry are a conservative, lower bound estimate. The quarry surface is continually being disturbed, sometimes with large pits excavated and refilled in the course of weeks, as well as intentional water control structures implemented over time. Given the changes in the contributing area of the quarry, e</w:t>
      </w:r>
      <w:r w:rsidR="002B7345">
        <w:t>stimates of</w:t>
      </w:r>
      <w:r>
        <w:t xml:space="preserve"> water yield from the quarry were uncertain</w:t>
      </w:r>
      <w:r w:rsidR="002B7345">
        <w:t>, so we assumed a uniform specific discharge for the whole LOWER_QUARRY subwatershed</w:t>
      </w:r>
      <w:r>
        <w:t>.</w:t>
      </w:r>
    </w:p>
    <w:p w14:paraId="15F9D6E5" w14:textId="77777777" w:rsidR="00D758D4" w:rsidRDefault="000C26A7">
      <w:pPr>
        <w:pStyle w:val="Heading4"/>
      </w:pPr>
      <w:r>
        <w:t>Continuous Suspended Sediment Concentration</w:t>
      </w:r>
    </w:p>
    <w:p w14:paraId="2CB5C285" w14:textId="77777777" w:rsidR="00D758D4" w:rsidRDefault="000C26A7">
      <w:r>
        <w:t xml:space="preserve">Continuous SSC at 15 minute intervals was estimated from 1) </w:t>
      </w:r>
      <w:r w:rsidR="00A250A7">
        <w:t xml:space="preserve">linear interpolation of SSC </w:t>
      </w:r>
      <w:r w:rsidR="0081633F">
        <w:t xml:space="preserve">measured </w:t>
      </w:r>
      <w:r w:rsidR="00A250A7">
        <w:t>from water samples</w:t>
      </w:r>
      <w:r>
        <w:t>, and 2)</w:t>
      </w:r>
      <w:r w:rsidR="00A250A7">
        <w:t xml:space="preserve"> 15 min interval turbidity data (T) and a T-SSC relationship calibrated to stream water samples collected over a range of Q and SSC.</w:t>
      </w:r>
    </w:p>
    <w:p w14:paraId="53F42C0D" w14:textId="7DFCDFF5" w:rsidR="00D758D4" w:rsidRDefault="000C26A7">
      <w:r>
        <w:t>Stream water samples were collected by grab sampling with 500 mL HDPE bottles at FG1, FG2, and FG3. At FG2, water samples were also collected at 30 min intervals during storm events by an ISCO 3700 Autosampler triggered by a stage height sens</w:t>
      </w:r>
      <w:r w:rsidR="00FA2DEE">
        <w:t>or. Samples were analyzed for SSC</w:t>
      </w:r>
      <w:r>
        <w:t xml:space="preserve"> on-island using gravimetric methods </w:t>
      </w:r>
      <w:r w:rsidR="00A250A7">
        <w:fldChar w:fldCharType="begin" w:fldLock="1"/>
      </w:r>
      <w:r w:rsidR="001C41C3">
        <w:instrText>ADDIN CSL_CITATION { "citationItems" : [ { "id" : "ITEM-1", "itemData" : { "author" : [ { "dropping-particle" : "", "family" : "Gray", "given" : "John R", "non-dropping-particle" : "", "parse-names" : false, "suffix" : "" }, { "dropping-particle" : "", "family" : "Glysson", "given" : "G Douglas", "non-dropping-particle" : "", "parse-names" : false, "suffix" : "" }, { "dropping-particle" : "", "family" : "Turcios", "given" : "Lisa M", "non-dropping-particle" : "", "parse-names" : false, "suffix" : "" }, { "dropping-particle" : "", "family" : "Schwarz", "given" : "Gregory E.", "non-dropping-particle" : "", "parse-names" : false, "suffix" : "" } ], "id" : "ITEM-1", "issue" : "August", "issued" : { "date-parts" : [ [ "2000" ] ] }, "publisher-place" : "Reston, Va.", "title" : "Comparability of Suspended-Sediment Concentration and Total Suspended Solids Data U.S. Geological Survey Water-Resources Investigations Report 00-4191", "type" : "report" }, "uris" : [ "http://www.mendeley.com/documents/?uuid=af7bb0bd-074e-46b3-9e5e-1912c07079b0" ] }, { "id" : "ITEM-2", "itemData" : { "DOI" : "10.1016/B978-0-12-382182-9.00012-8", "ISBN" : "9780123821829", "author" : [ { "dropping-particle" : "", "family" : "Gray", "given" : "John R", "non-dropping-particle" : "", "parse-names" : false, "suffix" : "" } ], "container-title" : "Comprehensive Water Quality and Purification", "editor" : [ { "dropping-particle" : "", "family" : "Ahuja", "given" : "S.", "non-dropping-particle" : "", "parse-names" : false, "suffix" : "" } ], "id" : "ITEM-2", "issued" : { "date-parts" : [ [ "2014" ] ] }, "page" : "157-204", "publisher" : "Elsevier", "title" : "Measuring Suspended Sediment", "type" : "chapter", "volume" : "1" }, "uris" : [ "http://www.mendeley.com/documents/?uuid=7c127d5d-9906-4264-9512-ab5d242a4a0b" ] } ], "mendeley" : { "formattedCitation" : "(Gray, 2014; Gray et al., 2000)", "plainTextFormattedCitation" : "(Gray, 2014; Gray et al., 2000)", "previouslyFormattedCitation" : "(Gray, 2014; Gray et al., 2000)" }, "properties" : { "noteIndex" : 0 }, "schema" : "https://github.com/citation-style-language/schema/raw/master/csl-citation.json" }</w:instrText>
      </w:r>
      <w:r w:rsidR="00A250A7">
        <w:fldChar w:fldCharType="separate"/>
      </w:r>
      <w:r w:rsidR="0061334E" w:rsidRPr="0061334E">
        <w:rPr>
          <w:noProof/>
        </w:rPr>
        <w:t>(Gray, 2014; Gray et al., 2000)</w:t>
      </w:r>
      <w:r w:rsidR="00A250A7">
        <w:fldChar w:fldCharType="end"/>
      </w:r>
      <w:r>
        <w:t xml:space="preserve">. Water samples were vacuum filtered on pre-weighed 47mm diameter, 0.7 um Millipore AP40 glass fiber filters, oven dried at 100 C for one hour, cooled and weighed to determine SSC (mg/L). From January 6, 2012, to October 1, 2014, 610 water samples were collected and analyzed for SSC: FG1 (n=55), FG2 (n=91 grab samples, n=186 from the Autosampler), and FG3 (n=154). </w:t>
      </w:r>
    </w:p>
    <w:p w14:paraId="594AD05A" w14:textId="77777777" w:rsidR="00D758D4" w:rsidRDefault="000C26A7">
      <w:pPr>
        <w:pStyle w:val="Heading5"/>
      </w:pPr>
      <w:r>
        <w:t>Interpolated grab samples</w:t>
      </w:r>
    </w:p>
    <w:p w14:paraId="26280089" w14:textId="63489EBF" w:rsidR="00D758D4" w:rsidRDefault="0081633F">
      <w:r>
        <w:t xml:space="preserve">Interpolation of </w:t>
      </w:r>
      <w:r w:rsidR="000C26A7">
        <w:t>SSC</w:t>
      </w:r>
      <w:r>
        <w:t xml:space="preserve"> values from</w:t>
      </w:r>
      <w:r w:rsidR="000C26A7">
        <w:t xml:space="preserve"> grab samples could only be </w:t>
      </w:r>
      <w:r>
        <w:t>performed</w:t>
      </w:r>
      <w:r w:rsidR="000C26A7">
        <w:t xml:space="preserve"> if more than three stream water samples were collected during </w:t>
      </w:r>
      <w:r>
        <w:t>a</w:t>
      </w:r>
      <w:r w:rsidR="000C26A7">
        <w:t xml:space="preserve"> storm event, and if they adequately captured </w:t>
      </w:r>
      <w:r w:rsidR="000C26A7">
        <w:lastRenderedPageBreak/>
        <w:t>the SSC dynamics of the storm event. SSC was assumed to be zero at the beginning and end of each storm if no grab sample data was available for those times</w:t>
      </w:r>
      <w:r w:rsidR="0061334E">
        <w:t xml:space="preserve"> </w:t>
      </w:r>
      <w:r w:rsidR="0061334E">
        <w:fldChar w:fldCharType="begin" w:fldLock="1"/>
      </w:r>
      <w:r w:rsidR="00F16CC0">
        <w:instrText>ADDIN CSL_CITATION { "citationItems" : [ { "id" : "ITEM-1", "itemData" : { "author" : [ { "dropping-particle" : "", "family" : "Lewis", "given" : "Jack", "non-dropping-particle" : "", "parse-names" : false, "suffix" : "" }, { "dropping-particle" : "", "family" : "Mori", "given" : "Sylvia R", "non-dropping-particle" : "", "parse-names" : false, "suffix" : "" }, { "dropping-particle" : "", "family" : "Keppeler", "given" : "Elizabeth T", "non-dropping-particle" : "", "parse-names" : false, "suffix" : "" }, { "dropping-particle" : "", "family" : "Ziemer", "given" : "Robert R", "non-dropping-particle" : "", "parse-names" : false, "suffix" : "" } ], "container-title" : "Land Use and Watersheds: Human Influence on Hydrology and Geomorphology in Urban and Forest Areas", "id" : "ITEM-1", "issued" : { "date-parts" : [ [ "2001" ] ] }, "page" : "1-76", "title" : "Impacts of Logging on Storm Peak Flows , Flow Volumes and Suspended Sediment Loads in Caspar Creek, CA", "type" : "chapter" }, "uris" : [ "http://www.mendeley.com/documents/?uuid=cdb53f55-1575-457c-91aa-751a13a32016" ] } ], "mendeley" : { "formattedCitation" : "(Lewis et al., 2001)", "plainTextFormattedCitation" : "(Lewis et al., 2001)", "previouslyFormattedCitation" : "(Lewis et al., 2001)" }, "properties" : { "noteIndex" : 0 }, "schema" : "https://github.com/citation-style-language/schema/raw/master/csl-citation.json" }</w:instrText>
      </w:r>
      <w:r w:rsidR="0061334E">
        <w:fldChar w:fldCharType="separate"/>
      </w:r>
      <w:r w:rsidR="0061334E" w:rsidRPr="0061334E">
        <w:rPr>
          <w:noProof/>
        </w:rPr>
        <w:t>(Lewis et al., 2001)</w:t>
      </w:r>
      <w:r w:rsidR="0061334E">
        <w:fldChar w:fldCharType="end"/>
      </w:r>
      <w:r w:rsidR="000C26A7">
        <w:t>.</w:t>
      </w:r>
    </w:p>
    <w:p w14:paraId="67A95A90" w14:textId="77777777" w:rsidR="00D758D4" w:rsidRDefault="000C26A7">
      <w:pPr>
        <w:pStyle w:val="Heading5"/>
      </w:pPr>
      <w:r>
        <w:t>Turbidity-SSC relationships</w:t>
      </w:r>
    </w:p>
    <w:p w14:paraId="67043B80" w14:textId="61D0E5A4" w:rsidR="00D758D4" w:rsidRDefault="000C26A7">
      <w:r>
        <w:t>Turbidity (T) was measured at FG1 and FG3 using three types of turbidimeters: 1</w:t>
      </w:r>
      <w:r w:rsidR="003025B6">
        <w:t xml:space="preserve">) Greenspan TS3000 (TS), 2) </w:t>
      </w:r>
      <w:r>
        <w:t>YSI 600OMS with 6136</w:t>
      </w:r>
      <w:r w:rsidR="003025B6">
        <w:t xml:space="preserve"> turbidity probe (YSI), and 3)</w:t>
      </w:r>
      <w:r>
        <w:t xml:space="preserve"> Campbell</w:t>
      </w:r>
      <w:r w:rsidR="003025B6">
        <w:t xml:space="preserve"> </w:t>
      </w:r>
      <w:r>
        <w:t>Sci</w:t>
      </w:r>
      <w:r w:rsidR="003025B6">
        <w:t>entific</w:t>
      </w:r>
      <w:r>
        <w:t xml:space="preserve"> OBS500 (OBS). All turbidimeters were permanently installed in protective PVC housings near the streambed where the turbidity probe would be submerged at all flow conditions, with the turbidity probe oriented downstream. Despite regular maintenance, debris fouling during storm and </w:t>
      </w:r>
      <w:proofErr w:type="spellStart"/>
      <w:r>
        <w:t>baseflows</w:t>
      </w:r>
      <w:proofErr w:type="spellEnd"/>
      <w:r>
        <w:t xml:space="preserve"> was common and caused data loss during several storm events</w:t>
      </w:r>
      <w:r w:rsidR="00F16CC0">
        <w:t xml:space="preserve"> </w:t>
      </w:r>
      <w:r w:rsidR="00F16CC0">
        <w:fldChar w:fldCharType="begin" w:fldLock="1"/>
      </w:r>
      <w:r w:rsidR="00DF1063">
        <w:instrText>ADDIN CSL_CITATION { "citationItems" : [ { "id" : "ITEM-1", "itemData" : { "author" : [ { "dropping-particle" : "", "family" : "Lewis", "given" : "Jack", "non-dropping-particle" : "", "parse-names" : false, "suffix" : "" }, { "dropping-particle" : "", "family" : "Mori", "given" : "Sylvia R", "non-dropping-particle" : "", "parse-names" : false, "suffix" : "" }, { "dropping-particle" : "", "family" : "Keppeler", "given" : "Elizabeth T", "non-dropping-particle" : "", "parse-names" : false, "suffix" : "" }, { "dropping-particle" : "", "family" : "Ziemer", "given" : "Robert R", "non-dropping-particle" : "", "parse-names" : false, "suffix" : "" } ], "container-title" : "Land Use and Watersheds: Human Influence on Hydrology and Geomorphology in Urban and Forest Areas", "id" : "ITEM-1", "issued" : { "date-parts" : [ [ "2001" ] ] }, "page" : "1-76", "title" : "Impacts of Logging on Storm Peak Flows , Flow Volumes and Suspended Sediment Loads in Caspar Creek, CA", "type" : "chapter" }, "uris" : [ "http://www.mendeley.com/documents/?uuid=cdb53f55-1575-457c-91aa-751a13a32016" ] } ], "mendeley" : { "formattedCitation" : "(Lewis et al., 2001)", "plainTextFormattedCitation" : "(Lewis et al., 2001)", "previouslyFormattedCitation" : "(Lewis et al., 2001)" }, "properties" : { "noteIndex" : 0 }, "schema" : "https://github.com/citation-style-language/schema/raw/master/csl-citation.json" }</w:instrText>
      </w:r>
      <w:r w:rsidR="00F16CC0">
        <w:fldChar w:fldCharType="separate"/>
      </w:r>
      <w:r w:rsidR="00F16CC0" w:rsidRPr="00F16CC0">
        <w:rPr>
          <w:noProof/>
        </w:rPr>
        <w:t>(Lewis et al., 2001)</w:t>
      </w:r>
      <w:r w:rsidR="00F16CC0">
        <w:fldChar w:fldCharType="end"/>
      </w:r>
      <w:r>
        <w:t xml:space="preserve">. Storm events with incomplete or invalid T data were not used in the analysis. A three-point calibration was performed on the YSI turbidimeter with YSI turbidity standards (0, 126, and 1000 NTU) at the beginning of each field season and approximately every 3-6 months during data collection. Turbidity measured with 0, 126, and 1000 NTU standards differed by less than 10% (4-8%) during each recalibration. </w:t>
      </w:r>
      <w:r w:rsidR="00F16CC0">
        <w:t xml:space="preserve">The OBS requires calibration every two years, so recalibration was not needed during the study period. </w:t>
      </w:r>
      <w:r>
        <w:t>All turbidimeters were cleaned following storms to ensure proper operation</w:t>
      </w:r>
      <w:r w:rsidR="00F16CC0">
        <w:t xml:space="preserve">. </w:t>
      </w:r>
    </w:p>
    <w:p w14:paraId="286B7AA3" w14:textId="21FA84DB" w:rsidR="00D758D4" w:rsidRDefault="000C26A7">
      <w:r>
        <w:t xml:space="preserve">At FG3, </w:t>
      </w:r>
      <w:proofErr w:type="gramStart"/>
      <w:r w:rsidR="00D5011E">
        <w:t>a</w:t>
      </w:r>
      <w:proofErr w:type="gramEnd"/>
      <w:r>
        <w:t xml:space="preserve"> YSI turbidimeter recorded T (NTU) at 5 min intervals from January 30, 2012, to February 20, 2012, and at 15 min intervals from February 27, 2012 to May 23, 2012, when it was damaged during a large storm. The YSI turbidimeter was replaced with an OBS, which recorded Backscatter (BS) and </w:t>
      </w:r>
      <w:proofErr w:type="spellStart"/>
      <w:r>
        <w:t>Sidescatter</w:t>
      </w:r>
      <w:proofErr w:type="spellEnd"/>
      <w:r>
        <w:t xml:space="preserve"> (SS) at 5 min intervals from March 7, 2013, to July 15, 2014</w:t>
      </w:r>
      <w:r w:rsidR="005E6249">
        <w:t xml:space="preserve"> </w:t>
      </w:r>
      <w:r w:rsidR="00732409">
        <w:t>(</w:t>
      </w:r>
      <w:proofErr w:type="spellStart"/>
      <w:r w:rsidR="00732409">
        <w:t>OBSa</w:t>
      </w:r>
      <w:proofErr w:type="spellEnd"/>
      <w:r w:rsidR="00732409">
        <w:t>)</w:t>
      </w:r>
      <w:r w:rsidR="005E6249">
        <w:t>, and was resampled to 15 min intervals</w:t>
      </w:r>
      <w:r>
        <w:t>. No data was recorded from August 2013-January 2014 when the wiper clogged with sediment. A new OBS was installed at FG3 from January, 2014, to August, 2014</w:t>
      </w:r>
      <w:r w:rsidR="00732409">
        <w:t xml:space="preserve"> (</w:t>
      </w:r>
      <w:proofErr w:type="spellStart"/>
      <w:r w:rsidR="00732409">
        <w:t>OBSb</w:t>
      </w:r>
      <w:proofErr w:type="spellEnd"/>
      <w:r w:rsidR="00732409">
        <w:t>)</w:t>
      </w:r>
      <w:r>
        <w:t xml:space="preserve">. To correct for some periods of high noise observed in the BS and SS data recorded by the </w:t>
      </w:r>
      <w:proofErr w:type="spellStart"/>
      <w:r>
        <w:t>OBS</w:t>
      </w:r>
      <w:r w:rsidR="005E6249">
        <w:t>a</w:t>
      </w:r>
      <w:proofErr w:type="spellEnd"/>
      <w:r>
        <w:t xml:space="preserve"> in 2013, the </w:t>
      </w:r>
      <w:proofErr w:type="spellStart"/>
      <w:r>
        <w:t>OBS</w:t>
      </w:r>
      <w:r w:rsidR="005E6249">
        <w:t>b</w:t>
      </w:r>
      <w:proofErr w:type="spellEnd"/>
      <w:r>
        <w:t xml:space="preserve"> installed in 2014 was programmed to make a burst of 100 BS and SS measurements at 15 min intervals, and record Median, Mean, STD, Min, and Max. All BS and SS parameters were analyzed to determine which showed the best relationship with SSC</w:t>
      </w:r>
      <w:r w:rsidR="000253CC">
        <w:t>.  M</w:t>
      </w:r>
      <w:r>
        <w:t xml:space="preserve">ean SS showed the highest </w:t>
      </w:r>
      <w:r w:rsidR="005D50D5">
        <w:t>r</w:t>
      </w:r>
      <w:r w:rsidR="005D50D5">
        <w:rPr>
          <w:vertAlign w:val="superscript"/>
        </w:rPr>
        <w:t>2</w:t>
      </w:r>
      <w:r>
        <w:t xml:space="preserve"> and is a physically comparable measurement to NTU measured by the YSI and TS </w:t>
      </w:r>
      <w:r w:rsidR="00DF1063">
        <w:fldChar w:fldCharType="begin" w:fldLock="1"/>
      </w:r>
      <w:r w:rsidR="00D5011E">
        <w:instrText>ADDIN CSL_CITATION { "citationItems" : [ { "id" : "ITEM-1", "itemData" : { "author" : [ { "dropping-particle" : "", "family" : "Anderson", "given" : "Chauncey W.", "non-dropping-particle" : "", "parse-names" : false, "suffix" : "" } ], "chapter-number" : "6.7", "container-title" : "Field measurements: U.S. Geological Survey Techniques of Water-Resources Investigations, book 9", "editor" : [ { "dropping-particle" : "", "family" : "Wilde", "given" : "F.D.", "non-dropping-particle" : "", "parse-names" : false, "suffix" : "" } ], "id" : "ITEM-1", "issued" : { "date-parts" : [ [ "2005" ] ] }, "page" : "1-55", "publisher" : "U.S. Geological Survey", "title" : "Turbidity 6.7", "type" : "chapter", "volume" : "1" }, "uris" : [ "http://www.mendeley.com/documents/?uuid=7f6cd12e-92ca-4e78-84e2-26a0c01bf5c0" ] } ], "mendeley" : { "formattedCitation" : "(Anderson, 2005)", "plainTextFormattedCitation" : "(Anderson, 2005)", "previouslyFormattedCitation" : "(Anderson, 2005)" }, "properties" : { "noteIndex" : 0 }, "schema" : "https://github.com/citation-style-language/schema/raw/master/csl-citation.json" }</w:instrText>
      </w:r>
      <w:r w:rsidR="00DF1063">
        <w:fldChar w:fldCharType="separate"/>
      </w:r>
      <w:r w:rsidR="00D5011E" w:rsidRPr="00D5011E">
        <w:rPr>
          <w:noProof/>
        </w:rPr>
        <w:t>(Anderson, 2005)</w:t>
      </w:r>
      <w:r w:rsidR="00DF1063">
        <w:fldChar w:fldCharType="end"/>
      </w:r>
      <w:r>
        <w:t>.</w:t>
      </w:r>
    </w:p>
    <w:p w14:paraId="3E4C9096" w14:textId="594D8C68" w:rsidR="00D758D4" w:rsidRDefault="000C26A7">
      <w:r>
        <w:t xml:space="preserve">At FG1, </w:t>
      </w:r>
      <w:r w:rsidR="000253CC">
        <w:t>the</w:t>
      </w:r>
      <w:r>
        <w:t xml:space="preserve"> TS turbidimeter recorded T (NTU) at 5 min intervals from January 2012</w:t>
      </w:r>
      <w:r w:rsidR="00991650">
        <w:t xml:space="preserve"> until it was </w:t>
      </w:r>
      <w:r>
        <w:t>vandalized and destroyed</w:t>
      </w:r>
      <w:r w:rsidR="00991650" w:rsidRPr="00991650">
        <w:t xml:space="preserve"> </w:t>
      </w:r>
      <w:r w:rsidR="00991650">
        <w:t>in July 2012</w:t>
      </w:r>
      <w:r>
        <w:t>. The YSI turbidimeter</w:t>
      </w:r>
      <w:r w:rsidR="00D5011E">
        <w:t>,</w:t>
      </w:r>
      <w:r>
        <w:t xml:space="preserve"> previously deployed at FG3 in 2012</w:t>
      </w:r>
      <w:r w:rsidR="00D5011E">
        <w:t>,</w:t>
      </w:r>
      <w:r>
        <w:t xml:space="preserve"> was repaired and redeployed at FG1 and recorded T (NTU) at 5 min intervals from June 2013 to October 2013, and January 2014 to August 2014. T data was resampled to 15 min intervals to compare with SSC samples for the T-SSC relationship, and </w:t>
      </w:r>
      <w:r w:rsidR="000253CC">
        <w:t xml:space="preserve">to </w:t>
      </w:r>
      <w:r>
        <w:t>correspond to Q for calculating SSY.</w:t>
      </w:r>
    </w:p>
    <w:p w14:paraId="1A53AE60" w14:textId="77777777" w:rsidR="00D758D4" w:rsidRDefault="000C26A7">
      <w:r>
        <w:t>The T-SSC relationship can be unique to each region, stream, instrument or even each storm event</w:t>
      </w:r>
      <w:r w:rsidR="00D5011E">
        <w:t xml:space="preserve"> </w:t>
      </w:r>
      <w:r w:rsidR="00D5011E">
        <w:fldChar w:fldCharType="begin" w:fldLock="1"/>
      </w:r>
      <w:r w:rsidR="00D5011E">
        <w:instrText>ADDIN CSL_CITATION { "citationItems" : [ { "id" : "ITEM-1", "itemData" : { "author" : [ { "dropping-particle" : "", "family" : "Lewis", "given" : "Jack", "non-dropping-particle" : "", "parse-names" : false, "suffix" : "" }, { "dropping-particle" : "", "family" : "Mori", "given" : "Sylvia R", "non-dropping-particle" : "", "parse-names" : false, "suffix" : "" }, { "dropping-particle" : "", "family" : "Keppeler", "given" : "Elizabeth T", "non-dropping-particle" : "", "parse-names" : false, "suffix" : "" }, { "dropping-particle" : "", "family" : "Ziemer", "given" : "Robert R", "non-dropping-particle" : "", "parse-names" : false, "suffix" : "" } ], "container-title" : "Land Use and Watersheds: Human Influence on Hydrology and Geomorphology in Urban and Forest Areas", "id" : "ITEM-1", "issued" : { "date-parts" : [ [ "2001" ] ] }, "page" : "1-76", "title" : "Impacts of Logging on Storm Peak Flows , Flow Volumes and Suspended Sediment Loads in Caspar Creek, CA", "type" : "chapter" }, "uris" : [ "http://www.mendeley.com/documents/?uuid=cdb53f55-1575-457c-91aa-751a13a32016" ] } ], "mendeley" : { "formattedCitation" : "(Lewis et al., 2001)", "plainTextFormattedCitation" : "(Lewis et al., 2001)", "previouslyFormattedCitation" : "(Lewis et al., 2001)" }, "properties" : { "noteIndex" : 0 }, "schema" : "https://github.com/citation-style-language/schema/raw/master/csl-citation.json" }</w:instrText>
      </w:r>
      <w:r w:rsidR="00D5011E">
        <w:fldChar w:fldCharType="separate"/>
      </w:r>
      <w:r w:rsidR="00D5011E" w:rsidRPr="00D5011E">
        <w:rPr>
          <w:noProof/>
        </w:rPr>
        <w:t>(Lewis et al., 2001)</w:t>
      </w:r>
      <w:r w:rsidR="00D5011E">
        <w:fldChar w:fldCharType="end"/>
      </w:r>
      <w:r>
        <w:t>, and can be influenced by water color, dissolved solids and organic matter, temperature, and the shape, size, and composition of sediment. However, T has proved to be a robust surrogate measure of SSC in streams</w:t>
      </w:r>
      <w:r w:rsidR="00D5011E">
        <w:t xml:space="preserve"> </w:t>
      </w:r>
      <w:r w:rsidR="00D5011E">
        <w:fldChar w:fldCharType="begin" w:fldLock="1"/>
      </w:r>
      <w:r w:rsidR="00D5011E">
        <w:instrText>ADDIN CSL_CITATION { "citationItems" : [ { "id" : "ITEM-1", "itemData" : { "ISBN" : "1099-1085", "author" : [ { "dropping-particle" : "", "family" : "Gippel", "given" : "C J", "non-dropping-particle" : "", "parse-names" : false, "suffix" : "" } ], "container-title" : "Hydrological processes", "id" : "ITEM-1", "issue" : "1", "issued" : { "date-parts" : [ [ "1995" ] ] }, "page" : "83-97", "title" : "Potential of turbidity monitoring for measuring the transport of suspended solids in streams", "type" : "article-journal", "volume" : "9" }, "uris" : [ "http://www.mendeley.com/documents/?uuid=f9c31943-92aa-4be9-873c-7d6476e46f58" ] } ], "mendeley" : { "formattedCitation" : "(Gippel, 1995)", "plainTextFormattedCitation" : "(Gippel, 1995)", "previouslyFormattedCitation" : "(Gippel, 1995)" }, "properties" : { "noteIndex" : 0 }, "schema" : "https://github.com/citation-style-language/schema/raw/master/csl-citation.json" }</w:instrText>
      </w:r>
      <w:r w:rsidR="00D5011E">
        <w:fldChar w:fldCharType="separate"/>
      </w:r>
      <w:r w:rsidR="00D5011E" w:rsidRPr="00D5011E">
        <w:rPr>
          <w:noProof/>
        </w:rPr>
        <w:t>(Gippel, 1995)</w:t>
      </w:r>
      <w:r w:rsidR="00D5011E">
        <w:fldChar w:fldCharType="end"/>
      </w:r>
      <w:r w:rsidR="00D5011E">
        <w:t>,</w:t>
      </w:r>
      <w:r>
        <w:t xml:space="preserve"> and is most accurate when a unique T-SSC relationship is developed for each instrument separately, using in situ grab samples under storm conditions</w:t>
      </w:r>
      <w:r w:rsidR="00AA70FE">
        <w:t xml:space="preserve"> </w:t>
      </w:r>
      <w:r w:rsidR="00AA70FE">
        <w:fldChar w:fldCharType="begin" w:fldLock="1"/>
      </w:r>
      <w:r w:rsidR="00AA70FE">
        <w:instrText>ADDIN CSL_CITATION { "citationItems" : [ { "id" : "ITEM-1", "itemData" : { "ISBN" : "0043-1397", "author" : [ { "dropping-particle" : "", "family" : "Lewis", "given" : "Jack", "non-dropping-particle" : "", "parse-names" : false, "suffix" : "" } ], "container-title" : "Water Resources Research", "id" : "ITEM-1", "issue" : "7", "issued" : { "date-parts" : [ [ "1996" ] ] }, "page" : "2299-2310", "title" : "Turbidity-controlled suspended sediment sampling for runoff-event load estimation", "type" : "article-journal", "volume" : "32" }, "uris" : [ "http://www.mendeley.com/documents/?uuid=cfaa0844-8a1d-4086-a551-098e153e3233" ] } ], "mendeley" : { "formattedCitation" : "(Lewis, 1996)", "plainTextFormattedCitation" : "(Lewis, 1996)", "previouslyFormattedCitation" : "(Lewis, 1996)" }, "properties" : { "noteIndex" : 0 }, "schema" : "https://github.com/citation-style-language/schema/raw/master/csl-citation.json" }</w:instrText>
      </w:r>
      <w:r w:rsidR="00AA70FE">
        <w:fldChar w:fldCharType="separate"/>
      </w:r>
      <w:r w:rsidR="00AA70FE" w:rsidRPr="00AA70FE">
        <w:rPr>
          <w:noProof/>
        </w:rPr>
        <w:t>(Lewis, 1996)</w:t>
      </w:r>
      <w:r w:rsidR="00AA70FE">
        <w:fldChar w:fldCharType="end"/>
      </w:r>
      <w:r w:rsidR="00D5011E">
        <w:t>.</w:t>
      </w:r>
      <w:r>
        <w:t xml:space="preserve"> A unique T-SSC relationship was developed for each turbidimeter, at each location, using 15 min interval T data and SSC samples from storm periods only (Figure 5). A "synthetic" T-SSC relationship was also developed by placing the turbidimeter in a black tub with water, and sampling T and SSC as sediment was added</w:t>
      </w:r>
      <w:r w:rsidR="001917C2">
        <w:t xml:space="preserve"> (Appendix 4, Figure 1)</w:t>
      </w:r>
      <w:r>
        <w:t>, but results were not comparable to T-SSC relationships developed under actual storm conditions and were not used in further analyses.</w:t>
      </w:r>
    </w:p>
    <w:p w14:paraId="17555139" w14:textId="77777777" w:rsidR="001917C2" w:rsidRDefault="001917C2"/>
    <w:p w14:paraId="3F19C1F6" w14:textId="77777777" w:rsidR="00D758D4" w:rsidRDefault="000C26A7">
      <w:r>
        <w:rPr>
          <w:noProof/>
        </w:rPr>
        <w:lastRenderedPageBreak/>
        <w:drawing>
          <wp:inline distT="0" distB="0" distL="0" distR="0" wp14:anchorId="5CE25D54" wp14:editId="26A5B84A">
            <wp:extent cx="5098575" cy="2533600"/>
            <wp:effectExtent l="0" t="0" r="6985"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SSC rating curves.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098575" cy="2533600"/>
                    </a:xfrm>
                    <a:prstGeom prst="rect">
                      <a:avLst/>
                    </a:prstGeom>
                  </pic:spPr>
                </pic:pic>
              </a:graphicData>
            </a:graphic>
          </wp:inline>
        </w:drawing>
      </w:r>
    </w:p>
    <w:p w14:paraId="5A32D46E" w14:textId="230BAC78" w:rsidR="00D758D4" w:rsidRDefault="000C26A7">
      <w:pPr>
        <w:ind w:firstLine="0"/>
      </w:pPr>
      <w:r>
        <w:t>Figure 5. Turbidity-Suspended Sediment Concentration relationships for a) the YSI turbidimeter deployed at FG3 (02/27/2012-05/23/2012) and the same YSI turbidimeter deployed</w:t>
      </w:r>
      <w:r w:rsidR="002120F8">
        <w:t xml:space="preserve"> at FG1 (06/13/2013-12/31/2014)</w:t>
      </w:r>
      <w:r>
        <w:t xml:space="preserve"> b) </w:t>
      </w:r>
      <w:commentRangeStart w:id="8"/>
      <w:commentRangeStart w:id="9"/>
      <w:commentRangeStart w:id="10"/>
      <w:r>
        <w:t>O</w:t>
      </w:r>
      <w:r w:rsidR="00FA2DEE">
        <w:t>BS</w:t>
      </w:r>
      <w:r>
        <w:t xml:space="preserve"> turbidimeter deployed at F</w:t>
      </w:r>
      <w:r w:rsidR="00732409">
        <w:t>G3 (03/11/2013-07/15/2013)</w:t>
      </w:r>
      <w:r w:rsidR="005E6249">
        <w:t xml:space="preserve"> </w:t>
      </w:r>
      <w:r w:rsidR="00732409">
        <w:t>(</w:t>
      </w:r>
      <w:proofErr w:type="spellStart"/>
      <w:r w:rsidR="00732409">
        <w:t>OBSa</w:t>
      </w:r>
      <w:proofErr w:type="spellEnd"/>
      <w:r w:rsidR="00732409">
        <w:t>) and</w:t>
      </w:r>
      <w:r w:rsidR="00FA2DEE">
        <w:t xml:space="preserve"> OBS</w:t>
      </w:r>
      <w:r>
        <w:t xml:space="preserve"> turbidimeter deployed at FG3 (01/31/2014-03/04/2014)</w:t>
      </w:r>
      <w:r w:rsidR="005E6249">
        <w:t xml:space="preserve"> </w:t>
      </w:r>
      <w:r w:rsidR="00732409">
        <w:t>(</w:t>
      </w:r>
      <w:proofErr w:type="spellStart"/>
      <w:r w:rsidR="00732409">
        <w:t>OBSb</w:t>
      </w:r>
      <w:proofErr w:type="spellEnd"/>
      <w:r w:rsidR="00732409">
        <w:t>)</w:t>
      </w:r>
      <w:r>
        <w:t>.</w:t>
      </w:r>
      <w:commentRangeEnd w:id="8"/>
      <w:r w:rsidR="000253CC">
        <w:rPr>
          <w:rStyle w:val="CommentReference"/>
        </w:rPr>
        <w:commentReference w:id="8"/>
      </w:r>
      <w:commentRangeEnd w:id="9"/>
      <w:r w:rsidR="00405B02">
        <w:rPr>
          <w:rStyle w:val="CommentReference"/>
        </w:rPr>
        <w:commentReference w:id="9"/>
      </w:r>
      <w:commentRangeEnd w:id="10"/>
      <w:r w:rsidR="00860082">
        <w:rPr>
          <w:rStyle w:val="CommentReference"/>
        </w:rPr>
        <w:commentReference w:id="10"/>
      </w:r>
    </w:p>
    <w:p w14:paraId="6B0C6689" w14:textId="77777777" w:rsidR="001917C2" w:rsidRDefault="001917C2">
      <w:pPr>
        <w:ind w:firstLine="0"/>
      </w:pPr>
    </w:p>
    <w:p w14:paraId="55C68928" w14:textId="06839C3D" w:rsidR="00D758D4" w:rsidRDefault="000C26A7">
      <w:r>
        <w:t xml:space="preserve">The T-SSC relationships varied among sampling sites and sensors but all showed acceptable </w:t>
      </w:r>
      <w:r w:rsidR="005D50D5">
        <w:t>r</w:t>
      </w:r>
      <w:r w:rsidR="005D50D5">
        <w:rPr>
          <w:vertAlign w:val="superscript"/>
        </w:rPr>
        <w:t>2</w:t>
      </w:r>
      <w:r w:rsidR="004F5EDE">
        <w:t xml:space="preserve"> values (0.86-0.99</w:t>
      </w:r>
      <w:r>
        <w:t>). Lower scatter was achieved by using grab samples collected during stormflows only. For the TS</w:t>
      </w:r>
      <w:r w:rsidR="0031258F">
        <w:t xml:space="preserve"> </w:t>
      </w:r>
      <w:r w:rsidR="0031258F">
        <w:t>(not shown)</w:t>
      </w:r>
      <w:r w:rsidR="0031258F">
        <w:t xml:space="preserve"> and YSI</w:t>
      </w:r>
      <w:r>
        <w:t xml:space="preserve"> deployed at FG1, the </w:t>
      </w:r>
      <w:r w:rsidR="005D50D5">
        <w:t>r</w:t>
      </w:r>
      <w:r w:rsidR="005D50D5">
        <w:rPr>
          <w:vertAlign w:val="superscript"/>
        </w:rPr>
        <w:t>2</w:t>
      </w:r>
      <w:r>
        <w:t xml:space="preserve"> value</w:t>
      </w:r>
      <w:r w:rsidR="0031258F">
        <w:t>s were</w:t>
      </w:r>
      <w:r>
        <w:t xml:space="preserve"> high (0.96</w:t>
      </w:r>
      <w:r w:rsidR="0031258F">
        <w:t>, 0.97</w:t>
      </w:r>
      <w:r>
        <w:t>) but the ranges of T and SSC values used to develop the relationship</w:t>
      </w:r>
      <w:r w:rsidR="00FA55E8">
        <w:t>s</w:t>
      </w:r>
      <w:r>
        <w:t xml:space="preserve"> were considered too small (0-12 NTU) compared to the maximum observed during the deployment period (1,077 NTU) to develop a robust relationship for higher T values</w:t>
      </w:r>
      <w:r w:rsidR="00FA55E8">
        <w:t>.</w:t>
      </w:r>
      <w:r w:rsidR="004F5EDE">
        <w:t xml:space="preserve"> </w:t>
      </w:r>
      <w:r>
        <w:t>Instead, the T-SSC relationship developed for the YSI turbidimeter installed at FG3 (Figure 5</w:t>
      </w:r>
      <w:r w:rsidR="00FA55E8">
        <w:t>a</w:t>
      </w:r>
      <w:r>
        <w:t xml:space="preserve">) was used to </w:t>
      </w:r>
      <w:r w:rsidR="000253CC">
        <w:t xml:space="preserve">calculate </w:t>
      </w:r>
      <w:r>
        <w:t xml:space="preserve">SSC </w:t>
      </w:r>
      <w:r w:rsidR="000253CC">
        <w:t>from T</w:t>
      </w:r>
      <w:r w:rsidR="004F5EDE">
        <w:t xml:space="preserve"> data collected by the TS</w:t>
      </w:r>
      <w:r w:rsidR="0031258F">
        <w:t xml:space="preserve"> and the YSI</w:t>
      </w:r>
      <w:r w:rsidR="000253CC">
        <w:t xml:space="preserve"> </w:t>
      </w:r>
      <w:r>
        <w:t>at FG1. For the YSI turbidimeter, more scatter was observed in the T-SSC relationship at FG3 than at FG1 (Figure 5</w:t>
      </w:r>
      <w:r w:rsidR="00FA55E8">
        <w:t>a</w:t>
      </w:r>
      <w:r>
        <w:t xml:space="preserve">), </w:t>
      </w:r>
      <w:r w:rsidR="00C228C7">
        <w:t>which</w:t>
      </w:r>
      <w:r>
        <w:t xml:space="preserve"> could be attributed to the higher number and wider range of values sampled, </w:t>
      </w:r>
      <w:r w:rsidR="00C228C7">
        <w:t>and</w:t>
      </w:r>
      <w:r>
        <w:t xml:space="preserve"> </w:t>
      </w:r>
      <w:r w:rsidR="00C228C7">
        <w:t>to temporal variability in</w:t>
      </w:r>
      <w:r>
        <w:t xml:space="preserve"> sediment </w:t>
      </w:r>
      <w:r w:rsidR="00C228C7">
        <w:t>characteristics</w:t>
      </w:r>
      <w:r>
        <w:t xml:space="preserve">. The </w:t>
      </w:r>
      <w:proofErr w:type="spellStart"/>
      <w:r>
        <w:t>OBS</w:t>
      </w:r>
      <w:r w:rsidR="00920D9F">
        <w:t>a</w:t>
      </w:r>
      <w:proofErr w:type="spellEnd"/>
      <w:r w:rsidR="00920D9F">
        <w:t xml:space="preserve"> and </w:t>
      </w:r>
      <w:proofErr w:type="spellStart"/>
      <w:r w:rsidR="00920D9F">
        <w:t>OBSb</w:t>
      </w:r>
      <w:proofErr w:type="spellEnd"/>
      <w:r>
        <w:t xml:space="preserve"> turbidimeter</w:t>
      </w:r>
      <w:r w:rsidR="00920D9F">
        <w:t>s</w:t>
      </w:r>
      <w:r>
        <w:t xml:space="preserve"> had high </w:t>
      </w:r>
      <w:r w:rsidR="005D50D5">
        <w:t>r</w:t>
      </w:r>
      <w:r w:rsidR="005D50D5">
        <w:rPr>
          <w:vertAlign w:val="superscript"/>
        </w:rPr>
        <w:t>2</w:t>
      </w:r>
      <w:r>
        <w:t xml:space="preserve"> values and </w:t>
      </w:r>
      <w:r w:rsidR="00920D9F">
        <w:t>compared well</w:t>
      </w:r>
      <w:r>
        <w:t xml:space="preserve"> between the two periods of deployment </w:t>
      </w:r>
      <w:commentRangeStart w:id="11"/>
      <w:commentRangeStart w:id="12"/>
      <w:r>
        <w:t>(</w:t>
      </w:r>
      <w:r w:rsidR="00FA55E8">
        <w:t>Figure 5</w:t>
      </w:r>
      <w:r w:rsidR="005E6249">
        <w:t>b</w:t>
      </w:r>
      <w:commentRangeEnd w:id="11"/>
      <w:r w:rsidR="00C228C7">
        <w:rPr>
          <w:rStyle w:val="CommentReference"/>
        </w:rPr>
        <w:commentReference w:id="11"/>
      </w:r>
      <w:commentRangeEnd w:id="12"/>
      <w:r w:rsidR="00860082">
        <w:rPr>
          <w:rStyle w:val="CommentReference"/>
        </w:rPr>
        <w:commentReference w:id="12"/>
      </w:r>
      <w:r>
        <w:t>).</w:t>
      </w:r>
    </w:p>
    <w:p w14:paraId="3C88B93E" w14:textId="77777777" w:rsidR="00D758D4" w:rsidRDefault="000C26A7">
      <w:pPr>
        <w:pStyle w:val="Heading3"/>
      </w:pPr>
      <w:r>
        <w:t>Estimating Uncertainty</w:t>
      </w:r>
    </w:p>
    <w:p w14:paraId="64376713" w14:textId="77777777" w:rsidR="00D758D4" w:rsidRDefault="000C26A7">
      <w:r>
        <w:t xml:space="preserve">Uncertainty in </w:t>
      </w:r>
      <w:r w:rsidR="005D50D5">
        <w:t>SSY</w:t>
      </w:r>
      <w:r w:rsidR="005D50D5">
        <w:rPr>
          <w:vertAlign w:val="subscript"/>
        </w:rPr>
        <w:t>EV</w:t>
      </w:r>
      <w:r>
        <w:t xml:space="preserve"> estimates arises from both measurement and model errors, including models of stage-discharge (stage-Q) and turbidity-suspended sediment concentration (T-SSC)</w:t>
      </w:r>
      <w:r w:rsidR="00D5011E">
        <w:t xml:space="preserve"> </w:t>
      </w:r>
      <w:r w:rsidR="00D5011E">
        <w:fldChar w:fldCharType="begin" w:fldLock="1"/>
      </w:r>
      <w:r w:rsidR="00D5011E">
        <w:instrText>ADDIN CSL_CITATION { "citationItems" : [ { "id" : "ITEM-1", "itemData" : { "author" : [ { "dropping-particle" : "", "family" : "Harmel", "given" : "R D", "non-dropping-particle" : "", "parse-names" : false, "suffix" : "" }, { "dropping-particle" : "", "family" : "Cooper", "given" : "R J", "non-dropping-particle" : "", "parse-names" : false, "suffix" : "" }, { "dropping-particle" : "", "family" : "Slade", "given" : "R M", "non-dropping-particle" : "", "parse-names" : false, "suffix" : "" }, { "dropping-particle" : "", "family" : "Haney", "given" : "R L", "non-dropping-particle" : "", "parse-names" : false, "suffix" : "" }, { "dropping-particle" : "", "family" : "Arnold", "given" : "J G", "non-dropping-particle" : "", "parse-names" : false, "suffix" : "" } ], "container-title" : "Transactions of the American Society of Agricultural and Biological Engineers", "id" : "ITEM-1", "issue" : "3", "issued" : { "date-parts" : [ [ "2006" ] ] }, "page" : "689-701", "title" : "Cumulative uncertainty in measured streamflow and water quality data for small watersheds", "type" : "article-journal", "volume" : "49" }, "uris" : [ "http://www.mendeley.com/documents/?uuid=e6291eb2-0791-4944-8949-b1f8a0a10340" ] } ], "mendeley" : { "formattedCitation" : "(Harmel et al., 2006)", "plainTextFormattedCitation" : "(Harmel et al., 2006)", "previouslyFormattedCitation" : "(Harmel et al., 2006)" }, "properties" : { "noteIndex" : 0 }, "schema" : "https://github.com/citation-style-language/schema/raw/master/csl-citation.json" }</w:instrText>
      </w:r>
      <w:r w:rsidR="00D5011E">
        <w:fldChar w:fldCharType="separate"/>
      </w:r>
      <w:r w:rsidR="00D5011E" w:rsidRPr="00D5011E">
        <w:rPr>
          <w:noProof/>
        </w:rPr>
        <w:t>(Harmel et al., 2006)</w:t>
      </w:r>
      <w:r w:rsidR="00D5011E">
        <w:fldChar w:fldCharType="end"/>
      </w:r>
      <w:r>
        <w:t xml:space="preserve">. The Root Mean Square Error (RMSE) method estimates the "most probable value" of the cumulative or combined error by propagating the error from each measurement and modeling procedure to the final </w:t>
      </w:r>
      <w:r w:rsidR="005D50D5">
        <w:t>SSY</w:t>
      </w:r>
      <w:r w:rsidR="005D50D5">
        <w:rPr>
          <w:vertAlign w:val="subscript"/>
        </w:rPr>
        <w:t>EV</w:t>
      </w:r>
      <w:r>
        <w:t xml:space="preserve"> </w:t>
      </w:r>
      <w:r w:rsidR="002120F8">
        <w:t>calculation</w:t>
      </w:r>
      <w:r w:rsidR="00D5011E">
        <w:t xml:space="preserve"> </w:t>
      </w:r>
      <w:r w:rsidR="00D5011E">
        <w:fldChar w:fldCharType="begin" w:fldLock="1"/>
      </w:r>
      <w:r w:rsidR="00977486">
        <w:instrText>ADDIN CSL_CITATION { "citationItems" : [ { "id" : "ITEM-1", "itemData" : { "author" : [ { "dropping-particle" : "", "family" : "Topping", "given" : "J.", "non-dropping-particle" : "", "parse-names" : false, "suffix" : "" } ], "edition" : "4th", "id" : "ITEM-1", "issued" : { "date-parts" : [ [ "1972" ] ] }, "publisher" : "Chapman and Hall", "publisher-place" : "London, UK", "title" : "Errors of Observation and their Treatment", "type" : "book" }, "uris" : [ "http://www.mendeley.com/documents/?uuid=1fd8b164-7038-4393-b583-72992decfeb9" ] } ], "mendeley" : { "formattedCitation" : "(Topping, 1972)", "plainTextFormattedCitation" : "(Topping, 1972)", "previouslyFormattedCitation" : "(Topping, 1972)" }, "properties" : { "noteIndex" : 0 }, "schema" : "https://github.com/citation-style-language/schema/raw/master/csl-citation.json" }</w:instrText>
      </w:r>
      <w:r w:rsidR="00D5011E">
        <w:fldChar w:fldCharType="separate"/>
      </w:r>
      <w:r w:rsidR="00D5011E" w:rsidRPr="00D5011E">
        <w:rPr>
          <w:noProof/>
        </w:rPr>
        <w:t>(Topping, 1972)</w:t>
      </w:r>
      <w:r w:rsidR="00D5011E">
        <w:fldChar w:fldCharType="end"/>
      </w:r>
      <w:r>
        <w:t>. The resulting cumulative probable error (PE) is the square root of the sum of the squares of the maximum values of the separate errors:</w:t>
      </w:r>
    </w:p>
    <w:tbl>
      <w:tblPr>
        <w:tblStyle w:val="TableGrid"/>
        <w:tblW w:w="0" w:type="auto"/>
        <w:tblLook w:val="04A0" w:firstRow="1" w:lastRow="0" w:firstColumn="1" w:lastColumn="0" w:noHBand="0" w:noVBand="1"/>
      </w:tblPr>
      <w:tblGrid>
        <w:gridCol w:w="1530"/>
        <w:gridCol w:w="6480"/>
        <w:gridCol w:w="1340"/>
      </w:tblGrid>
      <w:tr w:rsidR="00D5011E" w:rsidRPr="00214B43" w14:paraId="0592A327" w14:textId="77777777" w:rsidTr="00CC73D4">
        <w:tc>
          <w:tcPr>
            <w:tcW w:w="1530" w:type="dxa"/>
            <w:tcBorders>
              <w:top w:val="nil"/>
              <w:left w:val="nil"/>
              <w:bottom w:val="nil"/>
              <w:right w:val="nil"/>
            </w:tcBorders>
          </w:tcPr>
          <w:p w14:paraId="3C7A1ECA" w14:textId="77777777" w:rsidR="00D5011E" w:rsidRPr="00214B43" w:rsidRDefault="00D5011E" w:rsidP="00CC73D4">
            <w:pPr>
              <w:rPr>
                <w:rFonts w:ascii="Cambria" w:hAnsi="Cambria"/>
              </w:rPr>
            </w:pPr>
          </w:p>
        </w:tc>
        <w:tc>
          <w:tcPr>
            <w:tcW w:w="6480" w:type="dxa"/>
            <w:tcBorders>
              <w:top w:val="nil"/>
              <w:left w:val="nil"/>
              <w:bottom w:val="nil"/>
              <w:right w:val="nil"/>
            </w:tcBorders>
          </w:tcPr>
          <w:p w14:paraId="33FC11E3" w14:textId="77777777" w:rsidR="00D5011E" w:rsidRPr="00214B43" w:rsidRDefault="00D5011E" w:rsidP="00CC73D4">
            <w:pPr>
              <w:rPr>
                <w:rFonts w:ascii="Cambria" w:hAnsi="Cambria"/>
              </w:rPr>
            </w:pPr>
            <m:oMathPara>
              <m:oMath>
                <m:r>
                  <w:rPr>
                    <w:rFonts w:ascii="Cambria Math" w:hAnsi="Cambria Math"/>
                  </w:rPr>
                  <m:t xml:space="preserve">PE= </m:t>
                </m:r>
                <m:rad>
                  <m:radPr>
                    <m:degHide m:val="1"/>
                    <m:ctrlPr>
                      <w:rPr>
                        <w:rFonts w:ascii="Cambria Math" w:hAnsi="Cambria Math"/>
                        <w:i/>
                      </w:rPr>
                    </m:ctrlPr>
                  </m:radPr>
                  <m:deg/>
                  <m:e>
                    <m:nary>
                      <m:naryPr>
                        <m:chr m:val="∑"/>
                        <m:limLoc m:val="undOvr"/>
                        <m:subHide m:val="1"/>
                        <m:supHide m:val="1"/>
                        <m:ctrlPr>
                          <w:rPr>
                            <w:rFonts w:ascii="Cambria Math" w:hAnsi="Cambria Math"/>
                            <w:i/>
                          </w:rPr>
                        </m:ctrlPr>
                      </m:naryPr>
                      <m:sub/>
                      <m:sup/>
                      <m:e>
                        <m:sSubSup>
                          <m:sSubSupPr>
                            <m:ctrlPr>
                              <w:rPr>
                                <w:rFonts w:ascii="Cambria Math" w:hAnsi="Cambria Math"/>
                                <w:i/>
                              </w:rPr>
                            </m:ctrlPr>
                          </m:sSubSupPr>
                          <m:e>
                            <m:r>
                              <w:rPr>
                                <w:rFonts w:ascii="Cambria Math" w:hAnsi="Cambria Math"/>
                              </w:rPr>
                              <m:t>(E</m:t>
                            </m:r>
                          </m:e>
                          <m:sub>
                            <m:r>
                              <w:rPr>
                                <w:rFonts w:ascii="Cambria Math" w:hAnsi="Cambria Math"/>
                              </w:rPr>
                              <m:t>Qmeas</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SSCmeas</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Qmod</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SSCmod</m:t>
                            </m:r>
                          </m:sub>
                          <m:sup>
                            <m:r>
                              <w:rPr>
                                <w:rFonts w:ascii="Cambria Math" w:hAnsi="Cambria Math"/>
                              </w:rPr>
                              <m:t>2</m:t>
                            </m:r>
                          </m:sup>
                        </m:sSubSup>
                        <m:r>
                          <w:rPr>
                            <w:rFonts w:ascii="Cambria Math" w:hAnsi="Cambria Math"/>
                          </w:rPr>
                          <m:t>)</m:t>
                        </m:r>
                      </m:e>
                    </m:nary>
                  </m:e>
                </m:rad>
              </m:oMath>
            </m:oMathPara>
          </w:p>
        </w:tc>
        <w:tc>
          <w:tcPr>
            <w:tcW w:w="1340" w:type="dxa"/>
            <w:tcBorders>
              <w:top w:val="nil"/>
              <w:left w:val="nil"/>
              <w:bottom w:val="nil"/>
              <w:right w:val="nil"/>
            </w:tcBorders>
          </w:tcPr>
          <w:p w14:paraId="6846F785" w14:textId="77777777" w:rsidR="00D5011E" w:rsidRPr="00214B43" w:rsidRDefault="00D5011E" w:rsidP="00D5011E">
            <w:pPr>
              <w:ind w:firstLine="0"/>
              <w:rPr>
                <w:rFonts w:ascii="Cambria" w:hAnsi="Cambria"/>
              </w:rPr>
            </w:pPr>
            <w:r w:rsidRPr="00214B43">
              <w:rPr>
                <w:rFonts w:ascii="Cambria" w:hAnsi="Cambria"/>
              </w:rPr>
              <w:t xml:space="preserve">Equation </w:t>
            </w:r>
            <w:r>
              <w:rPr>
                <w:rFonts w:ascii="Cambria" w:hAnsi="Cambria"/>
              </w:rPr>
              <w:t>6</w:t>
            </w:r>
          </w:p>
        </w:tc>
      </w:tr>
      <w:tr w:rsidR="00D5011E" w:rsidRPr="00214B43" w14:paraId="72FCAE97" w14:textId="77777777" w:rsidTr="00CC73D4">
        <w:trPr>
          <w:trHeight w:val="1314"/>
        </w:trPr>
        <w:tc>
          <w:tcPr>
            <w:tcW w:w="9350" w:type="dxa"/>
            <w:gridSpan w:val="3"/>
            <w:tcBorders>
              <w:top w:val="nil"/>
              <w:left w:val="nil"/>
              <w:bottom w:val="nil"/>
              <w:right w:val="nil"/>
            </w:tcBorders>
          </w:tcPr>
          <w:p w14:paraId="6589CFFB" w14:textId="77777777" w:rsidR="00D5011E" w:rsidRPr="00BA7675" w:rsidRDefault="00D5011E" w:rsidP="00977486">
            <w:pPr>
              <w:ind w:firstLine="0"/>
              <w:rPr>
                <w:rFonts w:cs="Times"/>
              </w:rPr>
            </w:pPr>
            <w:r w:rsidRPr="00BA7675">
              <w:rPr>
                <w:rFonts w:cs="Times"/>
              </w:rPr>
              <w:t xml:space="preserve">where </w:t>
            </w:r>
            <w:r w:rsidRPr="00BA7675">
              <w:rPr>
                <w:rFonts w:cs="Times"/>
                <w:i/>
              </w:rPr>
              <w:t>PE</w:t>
            </w:r>
            <w:r w:rsidRPr="00BA7675">
              <w:rPr>
                <w:rFonts w:cs="Times"/>
              </w:rPr>
              <w:t xml:space="preserve"> is the cumulative probable error for individual measured values (±%), </w:t>
            </w:r>
            <w:proofErr w:type="spellStart"/>
            <w:r w:rsidRPr="00BA7675">
              <w:rPr>
                <w:rFonts w:cs="Times"/>
                <w:i/>
              </w:rPr>
              <w:t>E</w:t>
            </w:r>
            <w:r w:rsidRPr="00BA7675">
              <w:rPr>
                <w:rFonts w:cs="Times"/>
                <w:i/>
                <w:vertAlign w:val="subscript"/>
              </w:rPr>
              <w:t>Qmeas</w:t>
            </w:r>
            <w:proofErr w:type="spellEnd"/>
            <w:r w:rsidRPr="00BA7675">
              <w:rPr>
                <w:rFonts w:cs="Times"/>
              </w:rPr>
              <w:t xml:space="preserve"> is uncertainty in Q measurements (±%), </w:t>
            </w:r>
            <w:proofErr w:type="spellStart"/>
            <w:r w:rsidRPr="00BA7675">
              <w:rPr>
                <w:rFonts w:cs="Times"/>
                <w:i/>
              </w:rPr>
              <w:t>E</w:t>
            </w:r>
            <w:r w:rsidRPr="00BA7675">
              <w:rPr>
                <w:rFonts w:cs="Times"/>
                <w:i/>
                <w:vertAlign w:val="subscript"/>
              </w:rPr>
              <w:t>SSCmeas</w:t>
            </w:r>
            <w:proofErr w:type="spellEnd"/>
            <w:r w:rsidRPr="00BA7675">
              <w:rPr>
                <w:rFonts w:cs="Times"/>
              </w:rPr>
              <w:t xml:space="preserve"> is uncertainty in SSC measurements (± %), </w:t>
            </w:r>
            <w:proofErr w:type="spellStart"/>
            <w:r w:rsidRPr="00BA7675">
              <w:rPr>
                <w:rFonts w:cs="Times"/>
                <w:i/>
              </w:rPr>
              <w:t>E</w:t>
            </w:r>
            <w:r w:rsidRPr="00BA7675">
              <w:rPr>
                <w:rFonts w:cs="Times"/>
                <w:i/>
                <w:vertAlign w:val="subscript"/>
              </w:rPr>
              <w:t>Qmod</w:t>
            </w:r>
            <w:proofErr w:type="spellEnd"/>
            <w:r w:rsidRPr="00BA7675">
              <w:rPr>
                <w:rFonts w:cs="Times"/>
              </w:rPr>
              <w:t xml:space="preserve"> is uncertainty in Q modeled by the Stage-Q relationship (RMSE, as ±% of the mean observed Q), </w:t>
            </w:r>
            <w:proofErr w:type="spellStart"/>
            <w:r w:rsidRPr="00BA7675">
              <w:rPr>
                <w:rFonts w:cs="Times"/>
                <w:i/>
              </w:rPr>
              <w:t>E</w:t>
            </w:r>
            <w:r w:rsidRPr="00BA7675">
              <w:rPr>
                <w:rFonts w:cs="Times"/>
                <w:i/>
                <w:vertAlign w:val="subscript"/>
              </w:rPr>
              <w:t>SSCmod</w:t>
            </w:r>
            <w:proofErr w:type="spellEnd"/>
            <w:r w:rsidRPr="00BA7675">
              <w:rPr>
                <w:rFonts w:cs="Times"/>
              </w:rPr>
              <w:t xml:space="preserve"> is uncertainty in SSC modeled by the T-SSC relationship (RMSE, a</w:t>
            </w:r>
            <w:r w:rsidR="00977486">
              <w:rPr>
                <w:rFonts w:cs="Times"/>
              </w:rPr>
              <w:t>s ± % of the mean observed SSC)</w:t>
            </w:r>
            <w:r w:rsidR="00977486">
              <w:rPr>
                <w:rFonts w:cs="Times"/>
              </w:rPr>
              <w:fldChar w:fldCharType="begin" w:fldLock="1"/>
            </w:r>
            <w:r w:rsidR="008B2CE3">
              <w:rPr>
                <w:rFonts w:cs="Times"/>
              </w:rPr>
              <w:instrText>ADDIN CSL_CITATION { "citationItems" : [ { "id" : "ITEM-1", "itemData" : { "ISBN" : "1364-8152", "author" : [ { "dropping-particle" : "", "family" : "Harmel", "given" : "R D", "non-dropping-particle" : "", "parse-names" : false, "suffix" : "" }, { "dropping-particle" : "", "family" : "Smith", "given" : "D R", "non-dropping-particle" : "", "parse-names" : false, "suffix" : "" }, { "dropping-particle" : "", "family" : "King", "given" : "K W", "non-dropping-particle" : "", "parse-names" : false, "suffix" : "" }, { "dropping-particle" : "", "family" : "Slade", "given" : "R M", "non-dropping-particle" : "", "parse-names" : false, "suffix" : "" } ], "container-title" : "Environmental Modelling &amp; Software", "id" : "ITEM-1", "issue" : "7", "issued" : { "date-parts" : [ [ "2009" ] ] }, "page" : "832-842", "title" : "Estimating storm discharge and water quality data uncertainty: A software tool for monitoring and modeling applications", "type" : "article-journal", "volume" : "24" }, "uris" : [ "http://www.mendeley.com/documents/?uuid=4be39c27-b590-4800-9b8e-c988d1d312db" ] } ], "mendeley" : { "formattedCitation" : "(Harmel et al., 2009)", "plainTextFormattedCitation" : "(Harmel et al., 2009)", "previouslyFormattedCitation" : "(Harmel et al., 2009)" }, "properties" : { "noteIndex" : 0 }, "schema" : "https://github.com/citation-style-language/schema/raw/master/csl-citation.json" }</w:instrText>
            </w:r>
            <w:r w:rsidR="00977486">
              <w:rPr>
                <w:rFonts w:cs="Times"/>
              </w:rPr>
              <w:fldChar w:fldCharType="separate"/>
            </w:r>
            <w:r w:rsidR="00977486" w:rsidRPr="00977486">
              <w:rPr>
                <w:rFonts w:cs="Times"/>
                <w:noProof/>
              </w:rPr>
              <w:t>(Harmel et al., 2009)</w:t>
            </w:r>
            <w:r w:rsidR="00977486">
              <w:rPr>
                <w:rFonts w:cs="Times"/>
              </w:rPr>
              <w:fldChar w:fldCharType="end"/>
            </w:r>
            <w:r w:rsidRPr="00BA7675">
              <w:rPr>
                <w:rFonts w:cs="Times"/>
              </w:rPr>
              <w:t xml:space="preserve">.  </w:t>
            </w:r>
          </w:p>
        </w:tc>
      </w:tr>
    </w:tbl>
    <w:p w14:paraId="62C2D1F6" w14:textId="5F77E9E7" w:rsidR="00D758D4" w:rsidRPr="00334C11" w:rsidRDefault="005D50D5">
      <w:proofErr w:type="spellStart"/>
      <w:r>
        <w:lastRenderedPageBreak/>
        <w:t>E</w:t>
      </w:r>
      <w:r w:rsidRPr="003361BB">
        <w:rPr>
          <w:vertAlign w:val="subscript"/>
        </w:rPr>
        <w:t>Q</w:t>
      </w:r>
      <w:r>
        <w:rPr>
          <w:vertAlign w:val="subscript"/>
        </w:rPr>
        <w:t>meas</w:t>
      </w:r>
      <w:proofErr w:type="spellEnd"/>
      <w:r>
        <w:rPr>
          <w:vertAlign w:val="subscript"/>
        </w:rPr>
        <w:t xml:space="preserve"> </w:t>
      </w:r>
      <w:r w:rsidR="000C26A7">
        <w:t xml:space="preserve"> and </w:t>
      </w:r>
      <w:proofErr w:type="spellStart"/>
      <w:r w:rsidR="000C26A7">
        <w:t>E</w:t>
      </w:r>
      <w:r w:rsidR="000C26A7" w:rsidRPr="003361BB">
        <w:rPr>
          <w:vertAlign w:val="subscript"/>
        </w:rPr>
        <w:t>SSCmeas</w:t>
      </w:r>
      <w:proofErr w:type="spellEnd"/>
      <w:r w:rsidR="000C26A7">
        <w:t xml:space="preserve"> were estimated using lookup tables (LUT) from the DUET-H/WQ software tool</w:t>
      </w:r>
      <w:r w:rsidR="008B2CE3">
        <w:t xml:space="preserve"> </w:t>
      </w:r>
      <w:r w:rsidR="008B2CE3">
        <w:fldChar w:fldCharType="begin" w:fldLock="1"/>
      </w:r>
      <w:r w:rsidR="001C41C3">
        <w:instrText>ADDIN CSL_CITATION { "citationItems" : [ { "id" : "ITEM-1", "itemData" : { "ISBN" : "1364-8152", "author" : [ { "dropping-particle" : "", "family" : "Harmel", "given" : "R D", "non-dropping-particle" : "", "parse-names" : false, "suffix" : "" }, { "dropping-particle" : "", "family" : "Smith", "given" : "D R", "non-dropping-particle" : "", "parse-names" : false, "suffix" : "" }, { "dropping-particle" : "", "family" : "King", "given" : "K W", "non-dropping-particle" : "", "parse-names" : false, "suffix" : "" }, { "dropping-particle" : "", "family" : "Slade", "given" : "R M", "non-dropping-particle" : "", "parse-names" : false, "suffix" : "" } ], "container-title" : "Environmental Modelling &amp; Software", "id" : "ITEM-1", "issue" : "7", "issued" : { "date-parts" : [ [ "2009" ] ] }, "page" : "832-842", "title" : "Estimating storm discharge and water quality data uncertainty: A software tool for monitoring and modeling applications", "type" : "article-journal", "volume" : "24" }, "uris" : [ "http://www.mendeley.com/documents/?uuid=4be39c27-b590-4800-9b8e-c988d1d312db" ] } ], "mendeley" : { "formattedCitation" : "(Harmel et al., 2009)", "plainTextFormattedCitation" : "(Harmel et al., 2009)", "previouslyFormattedCitation" : "(Harmel et al., 2009)" }, "properties" : { "noteIndex" : 0 }, "schema" : "https://github.com/citation-style-language/schema/raw/master/csl-citation.json" }</w:instrText>
      </w:r>
      <w:r w:rsidR="008B2CE3">
        <w:fldChar w:fldCharType="separate"/>
      </w:r>
      <w:r w:rsidR="002E719C" w:rsidRPr="002E719C">
        <w:rPr>
          <w:noProof/>
        </w:rPr>
        <w:t>(Harmel et al., 2009)</w:t>
      </w:r>
      <w:r w:rsidR="008B2CE3">
        <w:fldChar w:fldCharType="end"/>
      </w:r>
      <w:r w:rsidR="000C26A7">
        <w:t xml:space="preserve">. The effect of uncertain </w:t>
      </w:r>
      <w:r>
        <w:t>SSY</w:t>
      </w:r>
      <w:r>
        <w:rPr>
          <w:vertAlign w:val="subscript"/>
        </w:rPr>
        <w:t>EV</w:t>
      </w:r>
      <w:r w:rsidR="000C26A7">
        <w:t xml:space="preserve"> estimates may complicate conclusions about contributions from subwatersheds, anthropogenic impacts, and </w:t>
      </w:r>
      <w:r>
        <w:t>SSY</w:t>
      </w:r>
      <w:r>
        <w:rPr>
          <w:vertAlign w:val="subscript"/>
        </w:rPr>
        <w:t>EV</w:t>
      </w:r>
      <w:r w:rsidR="000C26A7">
        <w:t xml:space="preserve">-Storm Metric relationships. This is common in sediment yield studies where successful models estimate SSY with </w:t>
      </w:r>
      <w:r w:rsidR="002E719C">
        <w:rPr>
          <w:rFonts w:cs="Times"/>
        </w:rPr>
        <w:t>±</w:t>
      </w:r>
      <w:r w:rsidR="000C26A7">
        <w:t>50-100% accuracy</w:t>
      </w:r>
      <w:r w:rsidR="008B2CE3">
        <w:t xml:space="preserve"> </w:t>
      </w:r>
      <w:r w:rsidR="008B2CE3">
        <w:fldChar w:fldCharType="begin" w:fldLock="1"/>
      </w:r>
      <w:r w:rsidR="008B2CE3">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formattedCitation" : "(Duvert et al., 2012)", "plainTextFormattedCitation" : "(Duvert et al., 2012)", "previouslyFormattedCitation" : "(Duvert et al., 2012)" }, "properties" : { "noteIndex" : 0 }, "schema" : "https://github.com/citation-style-language/schema/raw/master/csl-citation.json" }</w:instrText>
      </w:r>
      <w:r w:rsidR="008B2CE3">
        <w:fldChar w:fldCharType="separate"/>
      </w:r>
      <w:r w:rsidR="008B2CE3" w:rsidRPr="008B2CE3">
        <w:rPr>
          <w:noProof/>
        </w:rPr>
        <w:t>(Duvert et al., 2012)</w:t>
      </w:r>
      <w:r w:rsidR="008B2CE3">
        <w:fldChar w:fldCharType="end"/>
      </w:r>
      <w:r w:rsidR="002E719C">
        <w:t xml:space="preserve"> but the difference in SSY from undisturbed and disturbed areas was expected to be much larger than the cumulative uncertainty.</w:t>
      </w:r>
      <w:r w:rsidR="00334C11">
        <w:t xml:space="preserve"> PE was calculated for SSY</w:t>
      </w:r>
      <w:r w:rsidR="00334C11" w:rsidRPr="00334C11">
        <w:rPr>
          <w:vertAlign w:val="subscript"/>
        </w:rPr>
        <w:t>EV</w:t>
      </w:r>
      <w:r w:rsidR="00334C11">
        <w:t xml:space="preserve"> from the UPPER and TOTAL watersheds, but </w:t>
      </w:r>
      <w:r w:rsidR="00334C11">
        <w:t>not calculated</w:t>
      </w:r>
      <w:r w:rsidR="00334C11">
        <w:t xml:space="preserve"> for </w:t>
      </w:r>
      <w:r w:rsidR="00334C11">
        <w:t>SSY</w:t>
      </w:r>
      <w:r w:rsidR="00334C11" w:rsidRPr="00334C11">
        <w:rPr>
          <w:vertAlign w:val="subscript"/>
        </w:rPr>
        <w:t>EV</w:t>
      </w:r>
      <w:r w:rsidR="00334C11">
        <w:t xml:space="preserve"> from the LOWER subwatershed</w:t>
      </w:r>
      <w:r w:rsidR="00334C11">
        <w:t xml:space="preserve"> since it was calculated as the difference of SSY</w:t>
      </w:r>
      <w:r w:rsidR="00334C11" w:rsidRPr="00334C11">
        <w:rPr>
          <w:vertAlign w:val="subscript"/>
        </w:rPr>
        <w:t>UPPER</w:t>
      </w:r>
      <w:r w:rsidR="00334C11">
        <w:t xml:space="preserve"> and SSY</w:t>
      </w:r>
      <w:r w:rsidR="00334C11" w:rsidRPr="00334C11">
        <w:rPr>
          <w:vertAlign w:val="subscript"/>
        </w:rPr>
        <w:t>TOTAL</w:t>
      </w:r>
      <w:r w:rsidR="00334C11">
        <w:t>.</w:t>
      </w:r>
    </w:p>
    <w:p w14:paraId="66FDB4FD" w14:textId="77777777" w:rsidR="00D758D4" w:rsidRDefault="000C26A7">
      <w:pPr>
        <w:pStyle w:val="Heading2"/>
      </w:pPr>
      <w:r>
        <w:t>Results</w:t>
      </w:r>
    </w:p>
    <w:p w14:paraId="2E1539F5" w14:textId="77777777" w:rsidR="00D758D4" w:rsidRDefault="000C26A7">
      <w:pPr>
        <w:pStyle w:val="Heading3"/>
      </w:pPr>
      <w:r>
        <w:t>Field Data Collection</w:t>
      </w:r>
    </w:p>
    <w:p w14:paraId="7F5D42FE" w14:textId="77777777" w:rsidR="00D758D4" w:rsidRDefault="000C26A7">
      <w:pPr>
        <w:pStyle w:val="Heading4"/>
      </w:pPr>
      <w:r>
        <w:t>Precipitation</w:t>
      </w:r>
    </w:p>
    <w:p w14:paraId="37E0060E" w14:textId="074BC91C" w:rsidR="00D758D4" w:rsidRDefault="000C26A7">
      <w:r>
        <w:t>Annual precipitation measured at RG1</w:t>
      </w:r>
      <w:r w:rsidR="00D55D2C">
        <w:t>,</w:t>
      </w:r>
      <w:r>
        <w:t xml:space="preserve"> with gaps filled with data from </w:t>
      </w:r>
      <w:proofErr w:type="spellStart"/>
      <w:r>
        <w:t>Wx</w:t>
      </w:r>
      <w:proofErr w:type="spellEnd"/>
      <w:r w:rsidR="00D55D2C">
        <w:t>,</w:t>
      </w:r>
      <w:r>
        <w:t xml:space="preserve"> was 3,349 mm, 3,443 mm, and 3,765 mm in 2012, 2013, and 2014, respectively</w:t>
      </w:r>
      <w:r w:rsidR="00D55D2C">
        <w:t>, which</w:t>
      </w:r>
      <w:r>
        <w:t xml:space="preserve"> are approximately 93% of long-term </w:t>
      </w:r>
      <w:r w:rsidR="00D55D2C">
        <w:t xml:space="preserve">precipitation </w:t>
      </w:r>
      <w:r>
        <w:t>(=3,800 mm) from PRISM data</w:t>
      </w:r>
      <w:r w:rsidR="008B2CE3">
        <w:t xml:space="preserve"> </w:t>
      </w:r>
      <w:r w:rsidR="008B2CE3">
        <w:fldChar w:fldCharType="begin" w:fldLock="1"/>
      </w:r>
      <w:r w:rsidR="00F32F91">
        <w:instrText>ADDIN CSL_CITATION { "citationItems" : [ { "id" : "ITEM-1", "itemData" : { "author" : [ { "dropping-particle" : "", "family" : "Craig", "given" : "Peter", "non-dropping-particle" : "", "parse-names" : false, "suffix" : "" } ], "id" : "ITEM-1", "issued" : { "date-parts" : [ [ "2009" ] ] }, "publisher" : "National Park of American Samoa", "publisher-place" : "Pago Pago, American Samoa", "title" : "Natural History Guide to American Samoa", "type" : "book" }, "uris" : [ "http://www.mendeley.com/documents/?uuid=6668c11d-8f35-4c8f-9580-380cdab82221" ] } ], "mendeley" : { "formattedCitation" : "(Craig, 2009)", "plainTextFormattedCitation" : "(Craig, 2009)", "previouslyFormattedCitation" : "(Craig, 2009)" }, "properties" : { "noteIndex" : 0 }, "schema" : "https://github.com/citation-style-language/schema/raw/master/csl-citation.json" }</w:instrText>
      </w:r>
      <w:r w:rsidR="008B2CE3">
        <w:fldChar w:fldCharType="separate"/>
      </w:r>
      <w:r w:rsidR="008B2CE3" w:rsidRPr="008B2CE3">
        <w:rPr>
          <w:noProof/>
        </w:rPr>
        <w:t>(Craig, 2009)</w:t>
      </w:r>
      <w:r w:rsidR="008B2CE3">
        <w:fldChar w:fldCharType="end"/>
      </w:r>
      <w:r>
        <w:t xml:space="preserve">. No difference in measured P was found between RG1 and </w:t>
      </w:r>
      <w:proofErr w:type="spellStart"/>
      <w:r>
        <w:t>Wx</w:t>
      </w:r>
      <w:proofErr w:type="spellEnd"/>
      <w:r>
        <w:t xml:space="preserve">, or </w:t>
      </w:r>
      <w:r w:rsidR="00D97045">
        <w:t xml:space="preserve">between </w:t>
      </w:r>
      <w:r>
        <w:t xml:space="preserve">RG1 and RG2, so P was assumed to be homogenous over the watershed for all analyses. Rain gauges could only be placed as high as ~300 m (RG2), though the highest point in the watershed is ~600 m. Long-term rain gage records show a strong precipitation gradient with increasing elevation, with average precipitation of 3,000-4,000 mm on the lowlands, increasing to more than 6,350 mm at high elevations (&gt;400 </w:t>
      </w:r>
      <w:proofErr w:type="spellStart"/>
      <w:r>
        <w:t>m.a.s.l</w:t>
      </w:r>
      <w:proofErr w:type="spellEnd"/>
      <w:r>
        <w:t>.)</w:t>
      </w:r>
      <w:r w:rsidR="008B2CE3">
        <w:t xml:space="preserve"> </w:t>
      </w:r>
      <w:r w:rsidR="008B2CE3">
        <w:fldChar w:fldCharType="begin" w:fldLock="1"/>
      </w:r>
      <w:r w:rsidR="00F32F91">
        <w:instrText>ADDIN CSL_CITATION { "citationItems" : [ { "id" : "ITEM-1", "itemData" : { "author" : [ { "dropping-particle" : "", "family" : "Craig", "given" : "Peter", "non-dropping-particle" : "", "parse-names" : false, "suffix" : "" } ], "id" : "ITEM-1", "issued" : { "date-parts" : [ [ "2009" ] ] }, "publisher" : "National Park of American Samoa", "publisher-place" : "Pago Pago, American Samoa", "title" : "Natural History Guide to American Samoa", "type" : "book" }, "uris" : [ "http://www.mendeley.com/documents/?uuid=6668c11d-8f35-4c8f-9580-380cdab82221" ] }, { "id" : "ITEM-2", "itemData" : { "author" : [ { "dropping-particle" : "", "family" : "Dames &amp; Moore", "given" : "", "non-dropping-particle" : "", "parse-names" : false, "suffix" : "" } ], "id" : "ITEM-2", "issued" : { "date-parts" : [ [ "1981" ] ] }, "page" : "63", "publisher" : "U.S. Army Engineer District, Honolulu", "publisher-place" : "Honolulu, HI", "title" : "Hydrologic Investigation of Surface Water for Water Supply and Hydropower", "type" : "article" }, "uris" : [ "http://www.mendeley.com/documents/?uuid=e76de0d0-1b19-490e-8c83-8d6ed1ed37d9" ] }, { "id" : "ITEM-3", "itemData" : { "ISBN" : "95-4185", "author" : [ { "dropping-particle" : "", "family" : "Wong", "given" : "M", "non-dropping-particle" : "", "parse-names" : false, "suffix" : "" } ], "id" : "ITEM-3", "issued" : { "date-parts" : [ [ "1996" ] ] }, "publisher" : "U.S. Geological Survey", "publisher-place" : "Honolulu, HI", "title" : "Analysis of Streamflow Characteristics for Streams on the Island of Tutuila, American Samoa. U.S. Geological Survey Water-Resources Investigations Report 95-4185", "type" : "article" }, "uris" : [ "http://www.mendeley.com/documents/?uuid=fc91ec82-afdd-4759-8a08-1cfb798692d6" ] } ], "mendeley" : { "formattedCitation" : "(Craig, 2009; Dames &amp; Moore, 1981; Wong, 1996)", "plainTextFormattedCitation" : "(Craig, 2009; Dames &amp; Moore, 1981; Wong, 1996)", "previouslyFormattedCitation" : "(Craig, 2009; Dames &amp; Moore, 1981; Wong, 1996)" }, "properties" : { "noteIndex" : 0 }, "schema" : "https://github.com/citation-style-language/schema/raw/master/csl-citation.json" }</w:instrText>
      </w:r>
      <w:r w:rsidR="008B2CE3">
        <w:fldChar w:fldCharType="separate"/>
      </w:r>
      <w:r w:rsidR="008B2CE3" w:rsidRPr="008B2CE3">
        <w:rPr>
          <w:noProof/>
        </w:rPr>
        <w:t>(Craig, 2009; Dames &amp; Moore, 1981; Wong, 1996)</w:t>
      </w:r>
      <w:r w:rsidR="008B2CE3">
        <w:fldChar w:fldCharType="end"/>
      </w:r>
      <w:r w:rsidR="008B2CE3">
        <w:t>.</w:t>
      </w:r>
      <w:r>
        <w:t xml:space="preserve"> </w:t>
      </w:r>
      <w:r w:rsidR="00D55D2C">
        <w:t xml:space="preserve">Precipitation </w:t>
      </w:r>
      <w:r>
        <w:t xml:space="preserve">data measured at higher elevations would be useful to determine a more robust orographic </w:t>
      </w:r>
      <w:r w:rsidR="00D55D2C">
        <w:t>precipitation</w:t>
      </w:r>
      <w:r>
        <w:t xml:space="preserve"> relationship. For this analysis, however, the absolute values of total </w:t>
      </w:r>
      <w:r w:rsidR="007960EB">
        <w:t>precipitation</w:t>
      </w:r>
      <w:r>
        <w:t xml:space="preserve"> in each subwatershed are not </w:t>
      </w:r>
      <w:r w:rsidR="005218EB">
        <w:t xml:space="preserve">as </w:t>
      </w:r>
      <w:r>
        <w:t xml:space="preserve">important since precipitation </w:t>
      </w:r>
      <w:r w:rsidR="00D97045">
        <w:t xml:space="preserve">and the erosivity index </w:t>
      </w:r>
      <w:r w:rsidR="005218EB">
        <w:t xml:space="preserve">are only used as </w:t>
      </w:r>
      <w:r>
        <w:t>predictive storm metric</w:t>
      </w:r>
      <w:r w:rsidR="005218EB">
        <w:t>s</w:t>
      </w:r>
      <w:r>
        <w:t>.</w:t>
      </w:r>
    </w:p>
    <w:p w14:paraId="285523A0" w14:textId="77777777" w:rsidR="00D758D4" w:rsidRDefault="000C26A7">
      <w:pPr>
        <w:pStyle w:val="Heading4"/>
      </w:pPr>
      <w:r>
        <w:t>Water Discharge</w:t>
      </w:r>
    </w:p>
    <w:p w14:paraId="6544711D" w14:textId="312E8C50" w:rsidR="00D758D4" w:rsidRDefault="000C26A7">
      <w:r>
        <w:t>Discharge</w:t>
      </w:r>
      <w:r w:rsidR="005218EB">
        <w:t xml:space="preserve"> below the defined storm threshold was considered baseflow, and discharge above the defined storm threshold was considered stormflow. Discharge</w:t>
      </w:r>
      <w:r>
        <w:t xml:space="preserve"> at both FG1 and FG3 was characterized by periods of low but perennial baseflow (FG1: 29-139 L/sec; FG3: 21-364 L/sec), punctuated by short, flashy hydrograph peaks (FG1: max 8,356 L/sec, FG3: max 13,071 L/sec) (Figure 6). Though Q data was unavailable for some periods, storm events appeared to be generally smaller but more frequent in the October-April wet season. Storm events during the May-September dry season were less frequent but larger. The largest event in the three year study was observed in August 2014.</w:t>
      </w:r>
    </w:p>
    <w:p w14:paraId="0DB44406" w14:textId="77777777" w:rsidR="00063DEE" w:rsidRDefault="00063DEE"/>
    <w:p w14:paraId="57A24F87" w14:textId="77777777" w:rsidR="00D758D4" w:rsidRDefault="000C26A7">
      <w:r>
        <w:rPr>
          <w:noProof/>
        </w:rPr>
        <w:lastRenderedPageBreak/>
        <w:drawing>
          <wp:inline distT="0" distB="0" distL="0" distR="0" wp14:anchorId="2B0E3634" wp14:editId="5B4239E3">
            <wp:extent cx="5486398" cy="4101083"/>
            <wp:effectExtent l="0" t="0" r="63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Q time series 2012-2014.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486398" cy="4101083"/>
                    </a:xfrm>
                    <a:prstGeom prst="rect">
                      <a:avLst/>
                    </a:prstGeom>
                  </pic:spPr>
                </pic:pic>
              </a:graphicData>
            </a:graphic>
          </wp:inline>
        </w:drawing>
      </w:r>
    </w:p>
    <w:p w14:paraId="08D1D479" w14:textId="77777777" w:rsidR="00D758D4" w:rsidRDefault="000C26A7">
      <w:pPr>
        <w:ind w:firstLine="0"/>
      </w:pPr>
      <w:r>
        <w:t xml:space="preserve">Figure 6. Time series of water discharge (Q), calculated from measured stage and the stage-discharge rating curves in a) 2012 b) 2013 and c) </w:t>
      </w:r>
      <w:commentRangeStart w:id="13"/>
      <w:commentRangeStart w:id="14"/>
      <w:r>
        <w:t>2014</w:t>
      </w:r>
      <w:commentRangeEnd w:id="13"/>
      <w:r w:rsidR="00D97045">
        <w:rPr>
          <w:rStyle w:val="CommentReference"/>
        </w:rPr>
        <w:commentReference w:id="13"/>
      </w:r>
      <w:commentRangeEnd w:id="14"/>
      <w:r w:rsidR="00405B02">
        <w:rPr>
          <w:rStyle w:val="CommentReference"/>
        </w:rPr>
        <w:commentReference w:id="14"/>
      </w:r>
      <w:r>
        <w:t>.</w:t>
      </w:r>
    </w:p>
    <w:p w14:paraId="74D0E50B" w14:textId="77777777" w:rsidR="00063DEE" w:rsidRDefault="00063DEE">
      <w:pPr>
        <w:ind w:firstLine="0"/>
      </w:pPr>
    </w:p>
    <w:p w14:paraId="0CEFD4F4" w14:textId="77777777" w:rsidR="00D758D4" w:rsidRDefault="000C26A7">
      <w:pPr>
        <w:pStyle w:val="Heading4"/>
      </w:pPr>
      <w:r>
        <w:t>Storm Events</w:t>
      </w:r>
    </w:p>
    <w:p w14:paraId="67C95527" w14:textId="202B6540" w:rsidR="00D758D4" w:rsidRDefault="000C26A7">
      <w:r>
        <w:t xml:space="preserve">Using the </w:t>
      </w:r>
      <w:r w:rsidR="00D55D2C">
        <w:t>storm definition criteria</w:t>
      </w:r>
      <w:r w:rsidR="007960EB">
        <w:t>, 97</w:t>
      </w:r>
      <w:r>
        <w:t xml:space="preserve"> events </w:t>
      </w:r>
      <w:r w:rsidR="00413281">
        <w:t xml:space="preserve">were identified </w:t>
      </w:r>
      <w:r>
        <w:t>at FG1, and 99 events F</w:t>
      </w:r>
      <w:r w:rsidR="00D55D2C">
        <w:t xml:space="preserve">G3 </w:t>
      </w:r>
      <w:r w:rsidR="00413281">
        <w:t>between</w:t>
      </w:r>
      <w:r w:rsidR="004D1A96">
        <w:t xml:space="preserve"> January, 2012, to July 2014</w:t>
      </w:r>
      <w:r w:rsidR="00C277C1">
        <w:t>; 91 events had simultaneous Q data at FG1 and FG3</w:t>
      </w:r>
      <w:r>
        <w:t xml:space="preserve"> (Appendix 3, Table 1). SSC data from T </w:t>
      </w:r>
      <w:r w:rsidR="00CC73D4">
        <w:t>or</w:t>
      </w:r>
      <w:r>
        <w:t xml:space="preserve"> interpolated grab samples w</w:t>
      </w:r>
      <w:r w:rsidR="00413281">
        <w:t>ere</w:t>
      </w:r>
      <w:r>
        <w:t xml:space="preserve"> recorded during 64 events at FG1, and 55 events at FG3. Of those storms, 28 events had </w:t>
      </w:r>
      <w:r w:rsidR="00413281">
        <w:t xml:space="preserve">data for </w:t>
      </w:r>
      <w:r w:rsidR="00A84E60">
        <w:t>P, Q, and SSC at</w:t>
      </w:r>
      <w:r>
        <w:t xml:space="preserve"> both FG1 and FG3 to calculate SSY from the </w:t>
      </w:r>
      <w:r w:rsidR="00A84E60">
        <w:t>LOWER subwatershed</w:t>
      </w:r>
      <w:r>
        <w:t>. SSY data from interpolated grab samples w</w:t>
      </w:r>
      <w:r w:rsidR="00413281">
        <w:t>ere</w:t>
      </w:r>
      <w:r>
        <w:t xml:space="preserve"> collected at FG2 for 8 storms to </w:t>
      </w:r>
      <w:r w:rsidR="00A84E60">
        <w:t>calculate</w:t>
      </w:r>
      <w:r>
        <w:t xml:space="preserve"> SSY from </w:t>
      </w:r>
      <w:r w:rsidR="00A84E60">
        <w:t>the LOWER_QUARRY and LOWER_VILLAGE subwatersheds separately</w:t>
      </w:r>
      <w:r>
        <w:t>. Storm event durations ranged from 2 hours to 5 days, with mean duration of 12 hours.</w:t>
      </w:r>
    </w:p>
    <w:p w14:paraId="31D4A212" w14:textId="77777777" w:rsidR="00D758D4" w:rsidRDefault="000C26A7">
      <w:r>
        <w:t xml:space="preserve">Most storm events showed a typical pattern, where a short period of intense rainfall caused a rapid increase in SSC downstream of the quarry (FG2) while SSC remained low at the undisturbed forest site (FG1)(Figure 7). The highest SSC was typically observed at FG2, with slightly lower and later peak SSC observed at FG3. SSC downstream of the undisturbed forest (FG1) typically increased more slowly, remained lower, and peaked later than the disturbed sites downstream of the quarry (FG2) and the village (FG3). Though peak SSC was highest at FG2, </w:t>
      </w:r>
      <w:r w:rsidR="00CC73D4">
        <w:t xml:space="preserve">the highest </w:t>
      </w:r>
      <w:r>
        <w:t xml:space="preserve">SSY was </w:t>
      </w:r>
      <w:r w:rsidR="00D55D2C">
        <w:t>measur</w:t>
      </w:r>
      <w:r w:rsidR="00CC73D4">
        <w:t>ed</w:t>
      </w:r>
      <w:r>
        <w:t xml:space="preserve"> at FG3 due to the addition of storm runoff from the larger watershed draining to FG3.</w:t>
      </w:r>
    </w:p>
    <w:p w14:paraId="455A4B67" w14:textId="77777777" w:rsidR="00D758D4" w:rsidRDefault="000C26A7">
      <w:r>
        <w:rPr>
          <w:noProof/>
        </w:rPr>
        <w:lastRenderedPageBreak/>
        <w:drawing>
          <wp:inline distT="0" distB="0" distL="0" distR="0" wp14:anchorId="16B3A0DE" wp14:editId="042F319B">
            <wp:extent cx="5486400" cy="54864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xample_Storm.png"/>
                    <pic:cNvPicPr/>
                  </pic:nvPicPr>
                  <pic:blipFill>
                    <a:blip r:embed="rId16"/>
                    <a:stretch>
                      <a:fillRect/>
                    </a:stretch>
                  </pic:blipFill>
                  <pic:spPr>
                    <a:xfrm>
                      <a:off x="0" y="0"/>
                      <a:ext cx="5486400" cy="5486400"/>
                    </a:xfrm>
                    <a:prstGeom prst="rect">
                      <a:avLst/>
                    </a:prstGeom>
                  </pic:spPr>
                </pic:pic>
              </a:graphicData>
            </a:graphic>
          </wp:inline>
        </w:drawing>
      </w:r>
    </w:p>
    <w:p w14:paraId="340B9778" w14:textId="0C1A626F" w:rsidR="00D758D4" w:rsidRDefault="00043EBE">
      <w:pPr>
        <w:ind w:firstLine="0"/>
      </w:pPr>
      <w:r>
        <w:t>Figure 7. Example storm event #51, 02/14/2014</w:t>
      </w:r>
      <w:r w:rsidR="000C26A7">
        <w:t>. SSY at FG1 and FG3 calculated from SSC modeled from T, and SSY at FG2 from SSC samples collected by the Autosampler.</w:t>
      </w:r>
    </w:p>
    <w:p w14:paraId="3BBEA365" w14:textId="77777777" w:rsidR="00063DEE" w:rsidRDefault="00063DEE">
      <w:pPr>
        <w:ind w:firstLine="0"/>
      </w:pPr>
    </w:p>
    <w:p w14:paraId="1B8F3A80" w14:textId="77777777" w:rsidR="00D55D2C" w:rsidRDefault="000C26A7" w:rsidP="00C74855">
      <w:pPr>
        <w:pStyle w:val="Heading4"/>
      </w:pPr>
      <w:r>
        <w:t>Suspended Sediment Concentration</w:t>
      </w:r>
    </w:p>
    <w:p w14:paraId="60C40E0D" w14:textId="09915481" w:rsidR="00C74855" w:rsidRDefault="000C26A7" w:rsidP="00C74855">
      <w:r>
        <w:t xml:space="preserve">Mean </w:t>
      </w:r>
      <w:r w:rsidR="0093195F">
        <w:t>(</w:t>
      </w:r>
      <w:r w:rsidR="0093195F">
        <w:rPr>
          <w:rFonts w:cs="Times"/>
        </w:rPr>
        <w:t>μ</w:t>
      </w:r>
      <w:r w:rsidR="0093195F">
        <w:t xml:space="preserve">) </w:t>
      </w:r>
      <w:r>
        <w:t xml:space="preserve">and maximum SSC of water samples, collected during </w:t>
      </w:r>
      <w:r w:rsidR="00D55D2C">
        <w:t>baseflow</w:t>
      </w:r>
      <w:r>
        <w:t xml:space="preserve"> and stormflow by grab and </w:t>
      </w:r>
      <w:r w:rsidR="007960EB">
        <w:t>Autosampler</w:t>
      </w:r>
      <w:r>
        <w:t>, were lowest at FG1 (</w:t>
      </w:r>
      <w:r w:rsidR="0093195F">
        <w:rPr>
          <w:rFonts w:cs="Times"/>
        </w:rPr>
        <w:t>μ</w:t>
      </w:r>
      <w:r>
        <w:t>=31 mg/L, max=500 mg/L), highest at FG2 (</w:t>
      </w:r>
      <w:r w:rsidR="0093195F">
        <w:rPr>
          <w:rFonts w:cs="Times"/>
        </w:rPr>
        <w:t>μ</w:t>
      </w:r>
      <w:r>
        <w:t>=334 mg/L, max=12,600), and in between at FG3 (</w:t>
      </w:r>
      <w:r w:rsidR="0093195F">
        <w:rPr>
          <w:rFonts w:cs="Times"/>
        </w:rPr>
        <w:t>μ</w:t>
      </w:r>
      <w:r>
        <w:t>=152 mg/L, max=3,500</w:t>
      </w:r>
      <w:r w:rsidR="0093195F">
        <w:t xml:space="preserve"> mg/L). At FG1, 42</w:t>
      </w:r>
      <w:r>
        <w:t>% of grab samples (n=23) were collected during baseflow conditi</w:t>
      </w:r>
      <w:r w:rsidR="00340751">
        <w:t>ons (</w:t>
      </w:r>
      <w:commentRangeStart w:id="15"/>
      <w:r w:rsidR="00340751">
        <w:t>Q</w:t>
      </w:r>
      <w:r w:rsidR="00340751" w:rsidRPr="00405B02">
        <w:rPr>
          <w:vertAlign w:val="subscript"/>
        </w:rPr>
        <w:t>FG1</w:t>
      </w:r>
      <w:commentRangeEnd w:id="15"/>
      <w:r w:rsidR="00413281">
        <w:rPr>
          <w:rStyle w:val="CommentReference"/>
        </w:rPr>
        <w:commentReference w:id="15"/>
      </w:r>
      <w:r w:rsidR="00340751">
        <w:t xml:space="preserve">&lt;139 L/sec), </w:t>
      </w:r>
      <w:r w:rsidR="00340751">
        <w:rPr>
          <w:rFonts w:cs="Times"/>
        </w:rPr>
        <w:t>μ</w:t>
      </w:r>
      <w:r w:rsidR="00340751">
        <w:t>=</w:t>
      </w:r>
      <w:r>
        <w:t xml:space="preserve">9 mg/L (Figure 8a); </w:t>
      </w:r>
      <w:r w:rsidR="0093195F">
        <w:t>58</w:t>
      </w:r>
      <w:r>
        <w:t xml:space="preserve">% of grab samples (n=32) were collected during stormflow conditions, </w:t>
      </w:r>
      <w:r w:rsidR="00340751">
        <w:rPr>
          <w:rFonts w:cs="Times"/>
        </w:rPr>
        <w:t>μ</w:t>
      </w:r>
      <w:r w:rsidR="00340751">
        <w:t>=</w:t>
      </w:r>
      <w:r>
        <w:t xml:space="preserve">47 mg/L (Figure 8b). At FG2, </w:t>
      </w:r>
      <w:r w:rsidR="0093195F">
        <w:t>49</w:t>
      </w:r>
      <w:r>
        <w:t xml:space="preserve">% of grab samples (n=45) were collected during baseflow conditions, </w:t>
      </w:r>
      <w:r w:rsidR="00340751">
        <w:rPr>
          <w:rFonts w:cs="Times"/>
        </w:rPr>
        <w:t>μ</w:t>
      </w:r>
      <w:r w:rsidR="00340751">
        <w:t>=</w:t>
      </w:r>
      <w:r>
        <w:t xml:space="preserve">471 mg/L; </w:t>
      </w:r>
      <w:r w:rsidR="0093195F">
        <w:t>51</w:t>
      </w:r>
      <w:r>
        <w:t xml:space="preserve">% of grab samples (n=46) were collected during stormflow conditions, </w:t>
      </w:r>
      <w:r w:rsidR="00340751">
        <w:rPr>
          <w:rFonts w:cs="Times"/>
        </w:rPr>
        <w:t>μ</w:t>
      </w:r>
      <w:r w:rsidR="00340751">
        <w:t>=</w:t>
      </w:r>
      <w:r>
        <w:t xml:space="preserve">200 mg/L. At FG3, </w:t>
      </w:r>
      <w:r w:rsidR="0093195F">
        <w:t>42</w:t>
      </w:r>
      <w:r>
        <w:t>% of samples (n=65) were collecte</w:t>
      </w:r>
      <w:r w:rsidR="00405B02">
        <w:t>d during baseflow conditions (Q</w:t>
      </w:r>
      <w:r w:rsidRPr="00405B02">
        <w:rPr>
          <w:vertAlign w:val="subscript"/>
        </w:rPr>
        <w:t>FG3</w:t>
      </w:r>
      <w:r>
        <w:t>&lt;3</w:t>
      </w:r>
      <w:r w:rsidR="0093195F">
        <w:t xml:space="preserve">64 L/sec), </w:t>
      </w:r>
      <w:r w:rsidR="00340751">
        <w:rPr>
          <w:rFonts w:cs="Times"/>
        </w:rPr>
        <w:t>μ</w:t>
      </w:r>
      <w:r w:rsidR="00340751">
        <w:t>=</w:t>
      </w:r>
      <w:r w:rsidR="0093195F">
        <w:t>163 mg/L; 58</w:t>
      </w:r>
      <w:r>
        <w:t xml:space="preserve">% of samples (n=89) were collected during stormflow conditions, </w:t>
      </w:r>
      <w:r w:rsidR="00340751">
        <w:rPr>
          <w:rFonts w:cs="Times"/>
        </w:rPr>
        <w:t>μ</w:t>
      </w:r>
      <w:r w:rsidR="00340751">
        <w:t>=</w:t>
      </w:r>
      <w:r>
        <w:t xml:space="preserve">145 mg/L. This pattern of SSC values suggests that little sediment is contributed from the forest upstream of FG1, then there is a large input of sediment between FG1 </w:t>
      </w:r>
      <w:r>
        <w:lastRenderedPageBreak/>
        <w:t>and FG2, and then SSC is diluted by addition of stormflow with lower SSC between FG2 and FG3.</w:t>
      </w:r>
    </w:p>
    <w:p w14:paraId="5C5BE27C" w14:textId="1020B3C1" w:rsidR="00C74855" w:rsidRDefault="00C74855" w:rsidP="00C74855">
      <w:r>
        <w:t>Probability plots of the SSC data</w:t>
      </w:r>
      <w:r w:rsidR="00D3594E">
        <w:t xml:space="preserve"> collected at FG1, FG2 and FG3</w:t>
      </w:r>
      <w:r>
        <w:t xml:space="preserve"> showed they were highly non-normal, so non-parametric tests for statistical significance were applied. The </w:t>
      </w:r>
      <w:proofErr w:type="spellStart"/>
      <w:r>
        <w:t>Kruskall</w:t>
      </w:r>
      <w:proofErr w:type="spellEnd"/>
      <w:r>
        <w:t xml:space="preserve">-Wallis test showed SSC samples from all three locations were significantly different for </w:t>
      </w:r>
      <w:r w:rsidR="00D3594E">
        <w:t>baseflow</w:t>
      </w:r>
      <w:r>
        <w:t xml:space="preserve"> (p&lt;0.0</w:t>
      </w:r>
      <w:r w:rsidR="00D3594E">
        <w:t>1</w:t>
      </w:r>
      <w:r>
        <w:t>) and stormflow (p&lt;0.0</w:t>
      </w:r>
      <w:r w:rsidR="00D3594E">
        <w:t>1</w:t>
      </w:r>
      <w:r>
        <w:t xml:space="preserve">). The pair-wise Mann-Whitney test showed SSC samples were significantly different between FG1 and FG2 (baseflow, </w:t>
      </w:r>
      <w:r w:rsidR="00405B02">
        <w:t>p&lt;10</w:t>
      </w:r>
      <w:r w:rsidR="00405B02">
        <w:rPr>
          <w:vertAlign w:val="superscript"/>
        </w:rPr>
        <w:t>-2</w:t>
      </w:r>
      <w:r w:rsidR="00405B02">
        <w:t xml:space="preserve">), </w:t>
      </w:r>
      <w:r>
        <w:t>stormflow, p</w:t>
      </w:r>
      <w:r w:rsidR="00413281">
        <w:t>&lt;10</w:t>
      </w:r>
      <w:r w:rsidR="00413281">
        <w:rPr>
          <w:vertAlign w:val="superscript"/>
        </w:rPr>
        <w:t>-</w:t>
      </w:r>
      <w:r w:rsidR="00405B02">
        <w:rPr>
          <w:vertAlign w:val="superscript"/>
        </w:rPr>
        <w:t>2</w:t>
      </w:r>
      <w:r>
        <w:t>), but were not significantly different between FG2 and FG3 (baseflow, p=0.149; stormflow, p=0.266).</w:t>
      </w:r>
    </w:p>
    <w:p w14:paraId="4C0CA01D" w14:textId="77777777" w:rsidR="00D758D4" w:rsidRDefault="00D758D4"/>
    <w:p w14:paraId="1B67560C" w14:textId="77777777" w:rsidR="00063DEE" w:rsidRDefault="00063DEE"/>
    <w:p w14:paraId="665CD835" w14:textId="77777777" w:rsidR="00D758D4" w:rsidRDefault="000C26A7">
      <w:r>
        <w:rPr>
          <w:noProof/>
        </w:rPr>
        <w:drawing>
          <wp:inline distT="0" distB="0" distL="0" distR="0" wp14:anchorId="218EA954" wp14:editId="7902C0D2">
            <wp:extent cx="5486400" cy="2724912"/>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b sample boxplots baseflow and stormflow.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486400" cy="2724912"/>
                    </a:xfrm>
                    <a:prstGeom prst="rect">
                      <a:avLst/>
                    </a:prstGeom>
                  </pic:spPr>
                </pic:pic>
              </a:graphicData>
            </a:graphic>
          </wp:inline>
        </w:drawing>
      </w:r>
    </w:p>
    <w:p w14:paraId="12DF5EE5" w14:textId="23281ED6" w:rsidR="00D758D4" w:rsidRDefault="000C26A7">
      <w:pPr>
        <w:ind w:firstLine="0"/>
      </w:pPr>
      <w:r>
        <w:t>Figure 8. Boxplots of Suspended Sediment Concentration (SSC) from grab samples only (no Autosampler) at FG1, FG2, and FG3 during (a) baseflow and (b) stormflow.</w:t>
      </w:r>
    </w:p>
    <w:p w14:paraId="1E48316A" w14:textId="77777777" w:rsidR="00063DEE" w:rsidRDefault="00063DEE">
      <w:pPr>
        <w:ind w:firstLine="0"/>
      </w:pPr>
    </w:p>
    <w:p w14:paraId="529C6827" w14:textId="6B77CDBE" w:rsidR="00D758D4" w:rsidRDefault="000C26A7">
      <w:r>
        <w:t xml:space="preserve">SSC varied by several orders of magnitude for a given Q at FG1, FG2, </w:t>
      </w:r>
      <w:r w:rsidR="007960EB">
        <w:t>and FG3</w:t>
      </w:r>
      <w:r>
        <w:t xml:space="preserve"> due to significant hysteresis observed during storm periods (Figure 9). At FG1, </w:t>
      </w:r>
      <w:r w:rsidR="00E16695">
        <w:t xml:space="preserve">interannual </w:t>
      </w:r>
      <w:r>
        <w:t>vari</w:t>
      </w:r>
      <w:r w:rsidR="00C74855">
        <w:t>ability of SSC during stormflow</w:t>
      </w:r>
      <w:r>
        <w:t xml:space="preserve"> was assumed to be caused by randomly occurring landslides </w:t>
      </w:r>
      <w:r w:rsidR="00EE531C">
        <w:t xml:space="preserve">or mobilization of sediment stored in the watershed </w:t>
      </w:r>
      <w:r>
        <w:t xml:space="preserve">during large storm events. The maximum SSC sampled downstream of the undisturbed forest, at FG1 (500 mg/L), was sampled on </w:t>
      </w:r>
      <w:r w:rsidR="008F5D0A">
        <w:t>04/23/2013 at high discharge (Q</w:t>
      </w:r>
      <w:r w:rsidRPr="008F5D0A">
        <w:rPr>
          <w:vertAlign w:val="subscript"/>
        </w:rPr>
        <w:t>FG1</w:t>
      </w:r>
      <w:r>
        <w:t>= 3,724 L/sec</w:t>
      </w:r>
      <w:r w:rsidR="007960EB">
        <w:t>) (</w:t>
      </w:r>
      <w:r>
        <w:t xml:space="preserve">Figure 9a). Anecdotal and field observations reported higher than normal SSC upstream of the quarry during the 2013 field season, possibly due to </w:t>
      </w:r>
      <w:proofErr w:type="spellStart"/>
      <w:r>
        <w:t>landsliding</w:t>
      </w:r>
      <w:proofErr w:type="spellEnd"/>
      <w:r>
        <w:t xml:space="preserve"> from previous large storms (G. </w:t>
      </w:r>
      <w:proofErr w:type="spellStart"/>
      <w:r>
        <w:t>Poysky</w:t>
      </w:r>
      <w:proofErr w:type="spellEnd"/>
      <w:r>
        <w:t>, pers. comm.).</w:t>
      </w:r>
    </w:p>
    <w:p w14:paraId="5554864B" w14:textId="77777777" w:rsidR="00063DEE" w:rsidRDefault="00063DEE"/>
    <w:p w14:paraId="26B0DB31" w14:textId="77777777" w:rsidR="00D758D4" w:rsidRDefault="000C26A7" w:rsidP="00D05498">
      <w:pPr>
        <w:ind w:firstLine="0"/>
      </w:pPr>
      <w:r>
        <w:rPr>
          <w:noProof/>
        </w:rPr>
        <w:lastRenderedPageBreak/>
        <w:drawing>
          <wp:inline distT="0" distB="0" distL="0" distR="0" wp14:anchorId="79AC392A" wp14:editId="26F002F6">
            <wp:extent cx="5858933" cy="2182453"/>
            <wp:effectExtent l="0" t="0" r="0" b="889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ater discharge vs Sediment concentration.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881656" cy="2190917"/>
                    </a:xfrm>
                    <a:prstGeom prst="rect">
                      <a:avLst/>
                    </a:prstGeom>
                    <a:solidFill>
                      <a:srgbClr val="FFFFFF">
                        <a:shade val="85000"/>
                      </a:srgbClr>
                    </a:solidFill>
                    <a:ln w="88900" cap="sq">
                      <a:noFill/>
                      <a:miter lim="800000"/>
                    </a:ln>
                    <a:effectLst/>
                  </pic:spPr>
                </pic:pic>
              </a:graphicData>
            </a:graphic>
          </wp:inline>
        </w:drawing>
      </w:r>
    </w:p>
    <w:p w14:paraId="69D5A883" w14:textId="731C53A2" w:rsidR="00D758D4" w:rsidRDefault="000C26A7">
      <w:pPr>
        <w:ind w:firstLine="0"/>
      </w:pPr>
      <w:r>
        <w:t>Figure 9. Water Discharge vs Suspended Sediment Concentration at</w:t>
      </w:r>
      <w:r w:rsidR="00E16695">
        <w:t xml:space="preserve"> a)</w:t>
      </w:r>
      <w:r>
        <w:t xml:space="preserve"> FG1, </w:t>
      </w:r>
      <w:r w:rsidR="00E16695">
        <w:t xml:space="preserve">b) </w:t>
      </w:r>
      <w:r>
        <w:t xml:space="preserve">FG2, and </w:t>
      </w:r>
      <w:r w:rsidR="00E16695">
        <w:t xml:space="preserve">c) </w:t>
      </w:r>
      <w:r>
        <w:t>FG3 during baseflow and stormflow periods. The box in b) highlights the samples with high SSC during low flows</w:t>
      </w:r>
      <w:r w:rsidR="00043EBE">
        <w:t xml:space="preserve">, </w:t>
      </w:r>
      <w:commentRangeStart w:id="16"/>
      <w:r w:rsidR="00043EBE">
        <w:t xml:space="preserve">solid symbols indicate SSC samples where </w:t>
      </w:r>
      <w:r w:rsidR="00C01639">
        <w:t>precipitation</w:t>
      </w:r>
      <w:r w:rsidR="00043EBE">
        <w:t xml:space="preserve"> during the preceding 24 hours was </w:t>
      </w:r>
      <w:r w:rsidR="00C01639">
        <w:t>0 m</w:t>
      </w:r>
      <w:commentRangeEnd w:id="16"/>
      <w:r w:rsidR="00802B32">
        <w:rPr>
          <w:rStyle w:val="CommentReference"/>
        </w:rPr>
        <w:commentReference w:id="16"/>
      </w:r>
      <w:r w:rsidR="00C01639">
        <w:t>m</w:t>
      </w:r>
      <w:r>
        <w:t>.</w:t>
      </w:r>
    </w:p>
    <w:p w14:paraId="44AE8EE5" w14:textId="77777777" w:rsidR="00063DEE" w:rsidRDefault="00063DEE">
      <w:pPr>
        <w:ind w:firstLine="0"/>
      </w:pPr>
    </w:p>
    <w:p w14:paraId="77ACB0D8" w14:textId="5F6B97CB" w:rsidR="00D758D4" w:rsidRDefault="000C26A7">
      <w:r>
        <w:t xml:space="preserve">At FG2 and FG3, additional variability in the Q-SSC relationship was due to the changing sediment availability associated with quarrying operations and construction in the village. The high SSC values observed downstream of the quarry (FG2) during low Q were caused by two mechanisms: </w:t>
      </w:r>
      <w:commentRangeStart w:id="17"/>
      <w:commentRangeStart w:id="18"/>
      <w:r>
        <w:t xml:space="preserve">1) </w:t>
      </w:r>
      <w:r w:rsidR="00C74855">
        <w:t>precipitation</w:t>
      </w:r>
      <w:r>
        <w:t xml:space="preserve"> events that did not result in a rise in stream stage above the storm threshold, but generated runoff from the quarry </w:t>
      </w:r>
      <w:r w:rsidR="00C74855">
        <w:t>with</w:t>
      </w:r>
      <w:r>
        <w:t xml:space="preserve"> high SSC and 2)</w:t>
      </w:r>
      <w:r w:rsidR="006B7993">
        <w:t xml:space="preserve"> </w:t>
      </w:r>
      <w:r>
        <w:t>washing fine sediment into the stream during rock crushing operations at the quarry.</w:t>
      </w:r>
      <w:commentRangeEnd w:id="17"/>
      <w:r w:rsidR="00EE531C">
        <w:rPr>
          <w:rStyle w:val="CommentReference"/>
        </w:rPr>
        <w:commentReference w:id="17"/>
      </w:r>
      <w:commentRangeEnd w:id="18"/>
      <w:r w:rsidR="00C1239A">
        <w:rPr>
          <w:rStyle w:val="CommentReference"/>
        </w:rPr>
        <w:commentReference w:id="18"/>
      </w:r>
    </w:p>
    <w:p w14:paraId="37093D83" w14:textId="747700C4" w:rsidR="00D758D4" w:rsidRDefault="000C26A7">
      <w:r>
        <w:t xml:space="preserve">The maximum SSC sampled at FG2 (12,600 mg/L) and FG3 (3,500 mg/L) were sampled during the same </w:t>
      </w:r>
      <w:r w:rsidR="006B7993">
        <w:t xml:space="preserve">rainfall </w:t>
      </w:r>
      <w:r>
        <w:t>event (0</w:t>
      </w:r>
      <w:r w:rsidR="008F5D0A">
        <w:t>3/05/2012), but during low Q (Q</w:t>
      </w:r>
      <w:r w:rsidRPr="008F5D0A">
        <w:rPr>
          <w:vertAlign w:val="subscript"/>
        </w:rPr>
        <w:t>FG3</w:t>
      </w:r>
      <w:r>
        <w:t>=287 L/sec</w:t>
      </w:r>
      <w:r w:rsidR="007960EB">
        <w:t>) (</w:t>
      </w:r>
      <w:r>
        <w:t xml:space="preserve">Figure </w:t>
      </w:r>
      <w:r w:rsidR="00864B8E">
        <w:t>9b-</w:t>
      </w:r>
      <w:r w:rsidR="00C74855">
        <w:t xml:space="preserve">c). During this event, </w:t>
      </w:r>
      <w:r>
        <w:t xml:space="preserve">brief but intense </w:t>
      </w:r>
      <w:r w:rsidR="00C74855">
        <w:t>precipitation</w:t>
      </w:r>
      <w:r>
        <w:t xml:space="preserve"> caused high sediment </w:t>
      </w:r>
      <w:r w:rsidR="00C74855">
        <w:t>runoff</w:t>
      </w:r>
      <w:r>
        <w:t xml:space="preserve"> from the quarry, but did not increase Q above the defined storm threshold. SSC was diluted further downstream </w:t>
      </w:r>
      <w:r w:rsidR="006B7993">
        <w:t xml:space="preserve">of the quarry </w:t>
      </w:r>
      <w:r>
        <w:t>at FG3 by the addition of runoff with lower S</w:t>
      </w:r>
      <w:r w:rsidR="00864B8E">
        <w:t xml:space="preserve">SC from </w:t>
      </w:r>
      <w:r>
        <w:t>the village.</w:t>
      </w:r>
    </w:p>
    <w:p w14:paraId="7889ABEB" w14:textId="129449C6" w:rsidR="00D758D4" w:rsidRDefault="000C26A7">
      <w:r>
        <w:t xml:space="preserve">Given the close proximity of the quarry to the stream, SSC downstream of the quarry can be highly influenced by mining activity like rock extraction, crushing, and/or hauling operations. During 2012, a common practice for removing fine sediment from crushed aggregate was to rinse it with water pumped from the stream. In the absence of retention structures the fine sediment was then discharged directly into the stream, </w:t>
      </w:r>
      <w:commentRangeStart w:id="19"/>
      <w:r>
        <w:t xml:space="preserve">causing high SSC during </w:t>
      </w:r>
      <w:r w:rsidR="00C74855">
        <w:t>baseflow</w:t>
      </w:r>
      <w:r>
        <w:t xml:space="preserve"> periods</w:t>
      </w:r>
      <w:r w:rsidR="00802B32">
        <w:t xml:space="preserve"> with no precipitation in the preceding 24 hours (</w:t>
      </w:r>
      <w:r w:rsidR="00864B8E">
        <w:t xml:space="preserve">solid symbols, </w:t>
      </w:r>
      <w:r w:rsidR="00802B32">
        <w:t>Figure 9</w:t>
      </w:r>
      <w:r w:rsidR="00864B8E">
        <w:t>b</w:t>
      </w:r>
      <w:r w:rsidR="00802B32">
        <w:t>)</w:t>
      </w:r>
      <w:commentRangeEnd w:id="19"/>
      <w:r w:rsidR="00802B32">
        <w:rPr>
          <w:rStyle w:val="CommentReference"/>
        </w:rPr>
        <w:commentReference w:id="19"/>
      </w:r>
      <w:r>
        <w:t xml:space="preserve">. Riverine discharge of fine sediment rinsed from aggregate was discontinued in 2013, corresponding with </w:t>
      </w:r>
      <w:r w:rsidR="006B7993">
        <w:t xml:space="preserve">low </w:t>
      </w:r>
      <w:r>
        <w:t>SSC during</w:t>
      </w:r>
      <w:r w:rsidR="006B7993">
        <w:t xml:space="preserve"> low Q</w:t>
      </w:r>
      <w:r>
        <w:t xml:space="preserve"> in 2013 (Figure 9b</w:t>
      </w:r>
      <w:r w:rsidR="00864B8E">
        <w:t>-</w:t>
      </w:r>
      <w:r>
        <w:t xml:space="preserve"> c). In 2013 and 2014, waste sediment was piled on-site and severe erosion of these changing stockpiles caused high SSC during storm events.</w:t>
      </w:r>
    </w:p>
    <w:p w14:paraId="549554B3" w14:textId="77777777" w:rsidR="00D55D2C" w:rsidRPr="00D55D2C" w:rsidRDefault="00D55D2C" w:rsidP="00D55D2C">
      <w:pPr>
        <w:pStyle w:val="Heading4"/>
        <w:rPr>
          <w:i w:val="0"/>
        </w:rPr>
      </w:pPr>
      <w:r w:rsidRPr="00D55D2C">
        <w:rPr>
          <w:i w:val="0"/>
        </w:rPr>
        <w:t>Cumulative Probable Error</w:t>
      </w:r>
      <w:r w:rsidR="00672E6D">
        <w:rPr>
          <w:i w:val="0"/>
        </w:rPr>
        <w:t xml:space="preserve"> (PE)</w:t>
      </w:r>
    </w:p>
    <w:p w14:paraId="7FDF3A74" w14:textId="1B381629" w:rsidR="00D55D2C" w:rsidRDefault="00D55D2C" w:rsidP="00D55D2C">
      <w:r>
        <w:t>The</w:t>
      </w:r>
      <w:r w:rsidR="00864B8E">
        <w:t xml:space="preserve"> measurement error (RMSE) </w:t>
      </w:r>
      <w:r w:rsidR="00864B8E">
        <w:t xml:space="preserve">was 8.5 % </w:t>
      </w:r>
      <w:r w:rsidR="00864B8E">
        <w:t>for Q at FG1 and FG3</w:t>
      </w:r>
      <w:r>
        <w:t xml:space="preserve"> from the DUET-H/WQ LUT </w:t>
      </w:r>
      <w:r>
        <w:fldChar w:fldCharType="begin" w:fldLock="1"/>
      </w:r>
      <w:r>
        <w:instrText>ADDIN CSL_CITATION { "citationItems" : [ { "id" : "ITEM-1", "itemData" : { "author" : [ { "dropping-particle" : "", "family" : "Harmel", "given" : "R D", "non-dropping-particle" : "", "parse-names" : false, "suffix" : "" }, { "dropping-particle" : "", "family" : "Cooper", "given" : "R J", "non-dropping-particle" : "", "parse-names" : false, "suffix" : "" }, { "dropping-particle" : "", "family" : "Slade", "given" : "R M", "non-dropping-particle" : "", "parse-names" : false, "suffix" : "" }, { "dropping-particle" : "", "family" : "Haney", "given" : "R L", "non-dropping-particle" : "", "parse-names" : false, "suffix" : "" }, { "dropping-particle" : "", "family" : "Arnold", "given" : "J G", "non-dropping-particle" : "", "parse-names" : false, "suffix" : "" } ], "container-title" : "Transactions of the American Society of Agricultural and Biological Engineers", "id" : "ITEM-1", "issue" : "3", "issued" : { "date-parts" : [ [ "2006" ] ] }, "page" : "689-701", "title" : "Cumulative uncertainty in measured streamflow and water quality data for small watersheds", "type" : "article-journal", "volume" : "49" }, "uris" : [ "http://www.mendeley.com/documents/?uuid=e6291eb2-0791-4944-8949-b1f8a0a10340" ] } ], "mendeley" : { "formattedCitation" : "(Harmel et al., 2006)", "plainTextFormattedCitation" : "(Harmel et al., 2006)", "previouslyFormattedCitation" : "(Harmel et al., 2006)" }, "properties" : { "noteIndex" : 0 }, "schema" : "https://github.com/citation-style-language/schema/raw/master/csl-citation.json" }</w:instrText>
      </w:r>
      <w:r>
        <w:fldChar w:fldCharType="separate"/>
      </w:r>
      <w:r w:rsidRPr="00EA43E5">
        <w:rPr>
          <w:noProof/>
        </w:rPr>
        <w:t>(Harmel et al., 2006)</w:t>
      </w:r>
      <w:r>
        <w:fldChar w:fldCharType="end"/>
      </w:r>
      <w:r w:rsidR="00864B8E">
        <w:t xml:space="preserve">, </w:t>
      </w:r>
      <w:r>
        <w:t>which included error in the area-velocity measurements (6%), continuous Q measurement in a natural channel (6%), pressure transducer error (0.1%), and streambed condition (firm, stable bed=0%). The model errors (RMSE)</w:t>
      </w:r>
      <w:r w:rsidR="00864B8E" w:rsidRPr="00864B8E">
        <w:t xml:space="preserve"> </w:t>
      </w:r>
      <w:r w:rsidR="00864B8E">
        <w:t>were 32%</w:t>
      </w:r>
      <w:r>
        <w:t xml:space="preserve"> for the stage-Q rating curve </w:t>
      </w:r>
      <w:r w:rsidR="00864B8E">
        <w:t>using Manning's equation</w:t>
      </w:r>
      <w:r w:rsidR="00864B8E">
        <w:t xml:space="preserve"> </w:t>
      </w:r>
      <w:r w:rsidR="00864B8E">
        <w:t>at FG3</w:t>
      </w:r>
      <w:r>
        <w:t>, and 22 % using HEC-RAS</w:t>
      </w:r>
      <w:r w:rsidR="00864B8E" w:rsidRPr="00864B8E">
        <w:t xml:space="preserve"> </w:t>
      </w:r>
      <w:r w:rsidR="00864B8E">
        <w:t>at FG1</w:t>
      </w:r>
      <w:r>
        <w:t xml:space="preserve">. </w:t>
      </w:r>
    </w:p>
    <w:p w14:paraId="31D275C5" w14:textId="1AF98981" w:rsidR="00D55D2C" w:rsidRDefault="00864B8E" w:rsidP="00D55D2C">
      <w:r>
        <w:t>The measurement errors</w:t>
      </w:r>
      <w:r w:rsidR="00D55D2C">
        <w:t xml:space="preserve"> (RMSE) f</w:t>
      </w:r>
      <w:r>
        <w:t>or</w:t>
      </w:r>
      <w:r w:rsidR="00D55D2C">
        <w:t xml:space="preserve"> SSC measurements from the DUET/WQ LUT, were </w:t>
      </w:r>
      <w:r w:rsidR="008F2FE0">
        <w:t>16.3</w:t>
      </w:r>
      <w:r w:rsidR="00D55D2C">
        <w:t xml:space="preserve">% for sample collection, which included error from interpolating over a 30 min interval (5%), sampling during stormflows (3%), and 3.9% for sample analysis which included </w:t>
      </w:r>
      <w:r w:rsidR="00D55D2C">
        <w:lastRenderedPageBreak/>
        <w:t>measuring SSC by filtration (3.9%). The model errors (RMSE) of the T-SSC relationships were 25% (5 mg/L) for the YSI and TS at FG1, 66% (82 mg/L) for the YSI at FG3, and 30% (37 mg/L) for the OBS at FG3. Cumulative Probable Error (RMSE %) for SSY estimates at FG1 and FG3 were calculated from the measurement errors for Q (8.5%) and SSC grab samples (16.3%), and the model errors of the</w:t>
      </w:r>
      <w:r w:rsidR="00672E6D">
        <w:t xml:space="preserve"> respective</w:t>
      </w:r>
      <w:r w:rsidR="00D55D2C">
        <w:t xml:space="preserve"> stage-Q and T-SSC relationships for that location.</w:t>
      </w:r>
      <w:r w:rsidR="001A4C78">
        <w:t xml:space="preserve"> </w:t>
      </w:r>
      <w:commentRangeStart w:id="20"/>
      <w:commentRangeStart w:id="21"/>
      <w:r w:rsidR="00D55D2C">
        <w:t xml:space="preserve">Cumulative Probable Errors </w:t>
      </w:r>
      <w:r w:rsidR="00672E6D">
        <w:t xml:space="preserve">(PE) </w:t>
      </w:r>
      <w:r w:rsidR="00D55D2C">
        <w:t>in SSY</w:t>
      </w:r>
      <w:r w:rsidR="007E3506" w:rsidRPr="007E3506">
        <w:rPr>
          <w:vertAlign w:val="subscript"/>
        </w:rPr>
        <w:t>EV</w:t>
      </w:r>
      <w:r w:rsidR="00D55D2C">
        <w:t xml:space="preserve"> </w:t>
      </w:r>
      <w:r w:rsidR="001A4C78">
        <w:t xml:space="preserve">were </w:t>
      </w:r>
      <w:r w:rsidR="00405B02">
        <w:t>28-38</w:t>
      </w:r>
      <w:r w:rsidR="001A4C78">
        <w:t>%</w:t>
      </w:r>
      <w:r w:rsidR="001871DE">
        <w:t xml:space="preserve"> (</w:t>
      </w:r>
      <w:r w:rsidR="001871DE">
        <w:rPr>
          <w:rFonts w:cs="Times"/>
        </w:rPr>
        <w:t>μ</w:t>
      </w:r>
      <w:r w:rsidR="00802B32">
        <w:t>=33</w:t>
      </w:r>
      <w:r w:rsidR="00D05498">
        <w:t>%</w:t>
      </w:r>
      <w:r w:rsidR="00802B32">
        <w:t>)</w:t>
      </w:r>
      <w:r w:rsidR="001A4C78">
        <w:t xml:space="preserve"> at FG1 and </w:t>
      </w:r>
      <w:r w:rsidR="00405B02">
        <w:t>36-75</w:t>
      </w:r>
      <w:r w:rsidR="001A4C78">
        <w:t>%</w:t>
      </w:r>
      <w:r w:rsidR="00802B32">
        <w:t xml:space="preserve"> (</w:t>
      </w:r>
      <w:r w:rsidR="00802B32">
        <w:rPr>
          <w:rFonts w:cs="Times"/>
        </w:rPr>
        <w:t>μ</w:t>
      </w:r>
      <w:r w:rsidR="00802B32">
        <w:t>=60</w:t>
      </w:r>
      <w:r w:rsidR="00D05498">
        <w:t>%</w:t>
      </w:r>
      <w:r w:rsidR="00802B32">
        <w:t>)</w:t>
      </w:r>
      <w:r w:rsidR="001A4C78">
        <w:t xml:space="preserve"> at FG3</w:t>
      </w:r>
      <w:r w:rsidR="00D55D2C">
        <w:t>.</w:t>
      </w:r>
      <w:commentRangeEnd w:id="20"/>
      <w:r w:rsidR="001A4C78">
        <w:rPr>
          <w:rStyle w:val="CommentReference"/>
        </w:rPr>
        <w:commentReference w:id="20"/>
      </w:r>
      <w:commentRangeEnd w:id="21"/>
      <w:r w:rsidR="00405B02">
        <w:rPr>
          <w:rStyle w:val="CommentReference"/>
        </w:rPr>
        <w:commentReference w:id="21"/>
      </w:r>
    </w:p>
    <w:p w14:paraId="71FCC355" w14:textId="77777777" w:rsidR="00D758D4" w:rsidRDefault="000C26A7">
      <w:pPr>
        <w:pStyle w:val="Heading3"/>
      </w:pPr>
      <w:r>
        <w:t>Comparing SSY</w:t>
      </w:r>
      <w:r w:rsidR="008E1136" w:rsidRPr="008E1136">
        <w:rPr>
          <w:vertAlign w:val="subscript"/>
        </w:rPr>
        <w:t>EV</w:t>
      </w:r>
      <w:r>
        <w:t xml:space="preserve"> from disturbed and undisturbed subwatersheds</w:t>
      </w:r>
    </w:p>
    <w:p w14:paraId="08DE79A3" w14:textId="77777777" w:rsidR="003A0684" w:rsidRDefault="003A0684"/>
    <w:p w14:paraId="59ED091A" w14:textId="77777777" w:rsidR="00D758D4" w:rsidRDefault="000C26A7">
      <w:r>
        <w:t>Insert Table 2 here</w:t>
      </w:r>
    </w:p>
    <w:p w14:paraId="75830EB2" w14:textId="484B2B8B" w:rsidR="00D758D4" w:rsidRDefault="000C26A7">
      <w:pPr>
        <w:ind w:firstLine="0"/>
      </w:pPr>
      <w:r>
        <w:t>Table 2.</w:t>
      </w:r>
      <w:r w:rsidR="00CB61F2">
        <w:t xml:space="preserve"> Event-wise suspended s</w:t>
      </w:r>
      <w:r>
        <w:t xml:space="preserve">ediment yield </w:t>
      </w:r>
      <w:r w:rsidR="00CB61F2">
        <w:t>(SSY</w:t>
      </w:r>
      <w:r w:rsidR="00CB61F2" w:rsidRPr="00CB61F2">
        <w:rPr>
          <w:vertAlign w:val="subscript"/>
        </w:rPr>
        <w:t>EV</w:t>
      </w:r>
      <w:r w:rsidR="00CB61F2">
        <w:t xml:space="preserve">) </w:t>
      </w:r>
      <w:r>
        <w:t>from subwatersheds in Faga'alu</w:t>
      </w:r>
      <w:r w:rsidR="00CB61F2">
        <w:t xml:space="preserve"> for events with</w:t>
      </w:r>
      <w:r w:rsidR="00834B4B">
        <w:t xml:space="preserve"> simultaneous</w:t>
      </w:r>
      <w:r w:rsidR="00CB61F2">
        <w:t xml:space="preserve"> data from FG1 and FG3</w:t>
      </w:r>
      <w:r w:rsidR="003A0684">
        <w:t>.</w:t>
      </w:r>
    </w:p>
    <w:p w14:paraId="3FD7C437" w14:textId="77777777" w:rsidR="00D758D4" w:rsidRDefault="00D758D4"/>
    <w:p w14:paraId="538F4E11" w14:textId="07EB51B0" w:rsidR="00D758D4" w:rsidRDefault="008D0F71">
      <w:r>
        <w:t>SSY</w:t>
      </w:r>
      <w:r>
        <w:rPr>
          <w:vertAlign w:val="subscript"/>
        </w:rPr>
        <w:t>EV</w:t>
      </w:r>
      <w:r>
        <w:t xml:space="preserve"> </w:t>
      </w:r>
      <w:r w:rsidR="001A4C78">
        <w:t xml:space="preserve">was </w:t>
      </w:r>
      <w:r>
        <w:t xml:space="preserve">measured </w:t>
      </w:r>
      <w:r w:rsidR="008F2FE0">
        <w:t xml:space="preserve">simultaneously at </w:t>
      </w:r>
      <w:r>
        <w:t>FG1 and FG3 for 24 storms (Table 3).</w:t>
      </w:r>
      <w:r w:rsidR="000C26A7">
        <w:t xml:space="preserve"> SSY</w:t>
      </w:r>
      <w:commentRangeStart w:id="22"/>
      <w:commentRangeStart w:id="23"/>
      <w:r w:rsidR="008E1136" w:rsidRPr="008E1136">
        <w:rPr>
          <w:vertAlign w:val="subscript"/>
        </w:rPr>
        <w:t>TOTAL</w:t>
      </w:r>
      <w:commentRangeEnd w:id="22"/>
      <w:r w:rsidR="001A4C78">
        <w:rPr>
          <w:rStyle w:val="CommentReference"/>
        </w:rPr>
        <w:commentReference w:id="22"/>
      </w:r>
      <w:commentRangeEnd w:id="23"/>
      <w:r w:rsidR="008F5D0A">
        <w:rPr>
          <w:rStyle w:val="CommentReference"/>
        </w:rPr>
        <w:commentReference w:id="23"/>
      </w:r>
      <w:r w:rsidR="000C26A7">
        <w:t xml:space="preserve"> was 151.4</w:t>
      </w:r>
      <w:r w:rsidR="001A4C78">
        <w:rPr>
          <w:rFonts w:cs="Times"/>
        </w:rPr>
        <w:t>±</w:t>
      </w:r>
      <w:r w:rsidR="00802B32">
        <w:t xml:space="preserve">90.8 </w:t>
      </w:r>
      <w:r w:rsidR="000C26A7">
        <w:t>tons (85.1</w:t>
      </w:r>
      <w:r w:rsidR="00802B32">
        <w:rPr>
          <w:rFonts w:cs="Times"/>
        </w:rPr>
        <w:t>±</w:t>
      </w:r>
      <w:r w:rsidR="00802B32">
        <w:t>51.1</w:t>
      </w:r>
      <w:r w:rsidR="000C26A7">
        <w:t xml:space="preserve"> tons/</w:t>
      </w:r>
      <w:r w:rsidR="005D50D5">
        <w:t>km</w:t>
      </w:r>
      <w:r w:rsidR="005D50D5">
        <w:rPr>
          <w:vertAlign w:val="superscript"/>
        </w:rPr>
        <w:t>2</w:t>
      </w:r>
      <w:r w:rsidR="000C26A7">
        <w:t>), with 21.1</w:t>
      </w:r>
      <w:r w:rsidR="001A4C78">
        <w:rPr>
          <w:rFonts w:cs="Times"/>
        </w:rPr>
        <w:t>±</w:t>
      </w:r>
      <w:r w:rsidR="00802B32">
        <w:t>7.0</w:t>
      </w:r>
      <w:r w:rsidR="000C26A7">
        <w:t xml:space="preserve"> tons (23.5</w:t>
      </w:r>
      <w:r w:rsidR="00802B32">
        <w:rPr>
          <w:rFonts w:cs="Times"/>
        </w:rPr>
        <w:t>±</w:t>
      </w:r>
      <w:r w:rsidR="00802B32">
        <w:t>7.8</w:t>
      </w:r>
      <w:r w:rsidR="000C26A7">
        <w:t xml:space="preserve"> tons/</w:t>
      </w:r>
      <w:r w:rsidR="005D50D5">
        <w:t>km</w:t>
      </w:r>
      <w:r w:rsidR="005D50D5">
        <w:rPr>
          <w:vertAlign w:val="superscript"/>
        </w:rPr>
        <w:t>2</w:t>
      </w:r>
      <w:r w:rsidR="000C26A7">
        <w:t>) from the UPPER subwatershed and 130.</w:t>
      </w:r>
      <w:commentRangeStart w:id="24"/>
      <w:r w:rsidR="000C26A7">
        <w:t>4</w:t>
      </w:r>
      <w:commentRangeEnd w:id="24"/>
      <w:r w:rsidR="00802B32">
        <w:rPr>
          <w:rStyle w:val="CommentReference"/>
        </w:rPr>
        <w:commentReference w:id="24"/>
      </w:r>
      <w:r w:rsidR="000C26A7">
        <w:t xml:space="preserve"> tons (148.1 tons/</w:t>
      </w:r>
      <w:r w:rsidR="005D50D5">
        <w:t>km</w:t>
      </w:r>
      <w:r w:rsidR="005D50D5">
        <w:rPr>
          <w:vertAlign w:val="superscript"/>
        </w:rPr>
        <w:t>2</w:t>
      </w:r>
      <w:r w:rsidR="000C26A7">
        <w:t xml:space="preserve">) from the LOWER subwatershed. The UPPER and LOWER subwatersheds are similar in size (0.90 </w:t>
      </w:r>
      <w:r w:rsidR="005D50D5">
        <w:t>km</w:t>
      </w:r>
      <w:r w:rsidR="005D50D5">
        <w:rPr>
          <w:vertAlign w:val="superscript"/>
        </w:rPr>
        <w:t xml:space="preserve">2 </w:t>
      </w:r>
      <w:r w:rsidR="000C26A7">
        <w:t xml:space="preserve"> and 0.88 </w:t>
      </w:r>
      <w:r w:rsidR="005D50D5">
        <w:t>km</w:t>
      </w:r>
      <w:r w:rsidR="005D50D5">
        <w:rPr>
          <w:vertAlign w:val="superscript"/>
        </w:rPr>
        <w:t xml:space="preserve">2 </w:t>
      </w:r>
      <w:r w:rsidR="000C26A7">
        <w:t xml:space="preserve">) but </w:t>
      </w:r>
      <w:r w:rsidR="005D50D5">
        <w:t>SSY</w:t>
      </w:r>
      <w:r w:rsidR="005D50D5">
        <w:rPr>
          <w:vertAlign w:val="subscript"/>
        </w:rPr>
        <w:t>UPPER</w:t>
      </w:r>
      <w:r w:rsidR="000C26A7">
        <w:t xml:space="preserve"> accounted for an average of just 14% and </w:t>
      </w:r>
      <w:r w:rsidR="005D50D5">
        <w:t>SSY</w:t>
      </w:r>
      <w:r w:rsidR="005D50D5">
        <w:rPr>
          <w:vertAlign w:val="subscript"/>
        </w:rPr>
        <w:t>LOWER</w:t>
      </w:r>
      <w:r w:rsidR="000C26A7">
        <w:t xml:space="preserve"> for 86% of SSY</w:t>
      </w:r>
      <w:r w:rsidR="008F2FE0" w:rsidRPr="008F2FE0">
        <w:rPr>
          <w:vertAlign w:val="subscript"/>
        </w:rPr>
        <w:t xml:space="preserve"> </w:t>
      </w:r>
      <w:commentRangeStart w:id="25"/>
      <w:commentRangeStart w:id="26"/>
      <w:r w:rsidR="008F2FE0" w:rsidRPr="008E1136">
        <w:rPr>
          <w:vertAlign w:val="subscript"/>
        </w:rPr>
        <w:t>TOTAL</w:t>
      </w:r>
      <w:commentRangeEnd w:id="25"/>
      <w:r w:rsidR="008F2FE0">
        <w:rPr>
          <w:rStyle w:val="CommentReference"/>
        </w:rPr>
        <w:commentReference w:id="25"/>
      </w:r>
      <w:commentRangeEnd w:id="26"/>
      <w:r w:rsidR="008F2FE0">
        <w:rPr>
          <w:rStyle w:val="CommentReference"/>
        </w:rPr>
        <w:commentReference w:id="26"/>
      </w:r>
      <w:r w:rsidR="000C26A7">
        <w:t xml:space="preserve"> at the watershed outlet (Table 2). The DR estimated from </w:t>
      </w:r>
      <w:proofErr w:type="spellStart"/>
      <w:r w:rsidR="005D50D5">
        <w:t>sSSY</w:t>
      </w:r>
      <w:r w:rsidR="005D50D5">
        <w:rPr>
          <w:vertAlign w:val="subscript"/>
        </w:rPr>
        <w:t>UPPER</w:t>
      </w:r>
      <w:proofErr w:type="spellEnd"/>
      <w:r w:rsidR="000C26A7">
        <w:t xml:space="preserve"> and </w:t>
      </w:r>
      <w:proofErr w:type="spellStart"/>
      <w:r w:rsidR="005D50D5">
        <w:t>sSSY</w:t>
      </w:r>
      <w:r w:rsidR="005D50D5">
        <w:rPr>
          <w:vertAlign w:val="subscript"/>
        </w:rPr>
        <w:t>LOWER</w:t>
      </w:r>
      <w:proofErr w:type="spellEnd"/>
      <w:r w:rsidR="000C26A7">
        <w:t xml:space="preserve"> suggests sSSY has increased by 6.3x in the LOWER subwatershed, and 3.6x for the TOTAL watershed.</w:t>
      </w:r>
    </w:p>
    <w:p w14:paraId="3BB2C515" w14:textId="07B8B0A9" w:rsidR="00D758D4" w:rsidRDefault="008D0F71">
      <w:r>
        <w:t>T</w:t>
      </w:r>
      <w:r w:rsidR="000C26A7">
        <w:t>he measured sSSY from the forested UPPER watershed (</w:t>
      </w:r>
      <w:proofErr w:type="spellStart"/>
      <w:r w:rsidR="008F2FE0">
        <w:t>sSSY</w:t>
      </w:r>
      <w:r w:rsidR="008F2FE0" w:rsidRPr="008F2FE0">
        <w:rPr>
          <w:vertAlign w:val="subscript"/>
        </w:rPr>
        <w:t>UPPER</w:t>
      </w:r>
      <w:proofErr w:type="spellEnd"/>
      <w:r w:rsidR="008E1136">
        <w:t>=</w:t>
      </w:r>
      <w:r w:rsidR="000C26A7">
        <w:t>23.5 tons/</w:t>
      </w:r>
      <w:r w:rsidR="005D50D5">
        <w:t>km</w:t>
      </w:r>
      <w:r w:rsidR="005D50D5">
        <w:rPr>
          <w:vertAlign w:val="superscript"/>
        </w:rPr>
        <w:t>2</w:t>
      </w:r>
      <w:r>
        <w:t>) was used to calculate SSY from undisturbed forest in the LOWER subwatershed.</w:t>
      </w:r>
      <w:r w:rsidR="000C26A7">
        <w:t xml:space="preserve"> SSY from the undisturbed forest areas in the LOWER watershed was 18.6 tons, </w:t>
      </w:r>
      <w:r>
        <w:t>so</w:t>
      </w:r>
      <w:r w:rsidR="000C26A7">
        <w:t xml:space="preserve"> SSY from the disturbed areas was 111.8 tons</w:t>
      </w:r>
      <w:r>
        <w:t xml:space="preserve"> (Equation 2)</w:t>
      </w:r>
      <w:r w:rsidR="000C26A7">
        <w:t xml:space="preserve">. For the </w:t>
      </w:r>
      <w:r>
        <w:t>s</w:t>
      </w:r>
      <w:r w:rsidR="000C26A7">
        <w:t xml:space="preserve">torms </w:t>
      </w:r>
      <w:r>
        <w:t>in Table 3</w:t>
      </w:r>
      <w:r w:rsidR="000C26A7">
        <w:t>, roughly 86% of S</w:t>
      </w:r>
      <w:r w:rsidR="008F2FE0">
        <w:t>SY</w:t>
      </w:r>
      <w:r w:rsidR="008E1136" w:rsidRPr="008F2FE0">
        <w:rPr>
          <w:vertAlign w:val="subscript"/>
        </w:rPr>
        <w:t>LOWER</w:t>
      </w:r>
      <w:r w:rsidR="008E1136">
        <w:t xml:space="preserve"> wa</w:t>
      </w:r>
      <w:r w:rsidR="000C26A7">
        <w:t>s from disturbed areas, despite the disturbed areas only accounting for 10.1% of the</w:t>
      </w:r>
      <w:r w:rsidR="008E1136">
        <w:t xml:space="preserve"> LOWER</w:t>
      </w:r>
      <w:r w:rsidR="000C26A7">
        <w:t xml:space="preserve"> subwatershed area (0.089 </w:t>
      </w:r>
      <w:r w:rsidR="005D50D5">
        <w:t>km</w:t>
      </w:r>
      <w:r w:rsidR="005D50D5">
        <w:rPr>
          <w:vertAlign w:val="superscript"/>
        </w:rPr>
        <w:t>2</w:t>
      </w:r>
      <w:r w:rsidR="000C26A7">
        <w:t>). Similarly, despite only 5.2% of the TOTAL watershed being disturbed, S</w:t>
      </w:r>
      <w:r w:rsidR="008E1136">
        <w:t>SY from disturbed areas accounted</w:t>
      </w:r>
      <w:r w:rsidR="00CC7DC7">
        <w:t xml:space="preserve"> for 74% of the SSY</w:t>
      </w:r>
      <w:r w:rsidR="000C26A7" w:rsidRPr="00CC7DC7">
        <w:rPr>
          <w:vertAlign w:val="subscript"/>
        </w:rPr>
        <w:t>TOTAL</w:t>
      </w:r>
      <w:r w:rsidR="000C26A7">
        <w:t xml:space="preserve">. </w:t>
      </w:r>
      <w:proofErr w:type="gramStart"/>
      <w:r w:rsidR="000C26A7">
        <w:t>sSSY</w:t>
      </w:r>
      <w:proofErr w:type="gramEnd"/>
      <w:r w:rsidR="000C26A7">
        <w:t xml:space="preserve"> from disturbed a</w:t>
      </w:r>
      <w:r w:rsidR="008E1136">
        <w:t>reas in the LOWER subwatershed was</w:t>
      </w:r>
      <w:r w:rsidR="000C26A7">
        <w:t xml:space="preserve"> 1,257.7 tons/</w:t>
      </w:r>
      <w:r w:rsidR="005D50D5">
        <w:t>km</w:t>
      </w:r>
      <w:r w:rsidR="008E1136">
        <w:rPr>
          <w:vertAlign w:val="superscript"/>
        </w:rPr>
        <w:t>2</w:t>
      </w:r>
      <w:r w:rsidR="000C26A7">
        <w:t xml:space="preserve">, </w:t>
      </w:r>
      <w:r w:rsidR="00E0041C">
        <w:t xml:space="preserve">or </w:t>
      </w:r>
      <w:r w:rsidR="000C26A7">
        <w:t>54x</w:t>
      </w:r>
      <w:r w:rsidR="00E0041C">
        <w:t xml:space="preserve"> the sSSY of</w:t>
      </w:r>
      <w:r w:rsidR="00674368">
        <w:t xml:space="preserve"> undisturbed forest</w:t>
      </w:r>
      <w:r w:rsidR="000C26A7">
        <w:t>.</w:t>
      </w:r>
    </w:p>
    <w:p w14:paraId="543F877A" w14:textId="77777777" w:rsidR="003A0684" w:rsidRDefault="003A0684"/>
    <w:p w14:paraId="243D2CC9" w14:textId="77777777" w:rsidR="00D758D4" w:rsidRDefault="000C26A7">
      <w:r>
        <w:t>Insert Table 3 here</w:t>
      </w:r>
    </w:p>
    <w:p w14:paraId="4B6B359D" w14:textId="10FF7C43" w:rsidR="003A0684" w:rsidRDefault="00CB61F2">
      <w:pPr>
        <w:ind w:firstLine="0"/>
      </w:pPr>
      <w:r>
        <w:t xml:space="preserve">Table 3. </w:t>
      </w:r>
      <w:r w:rsidR="00A15D9D">
        <w:t xml:space="preserve">Total </w:t>
      </w:r>
      <w:r>
        <w:t xml:space="preserve">Suspended sediment yield (SSY), specific </w:t>
      </w:r>
      <w:r w:rsidR="00A15D9D">
        <w:t>suspended sediment yield (</w:t>
      </w:r>
      <w:r>
        <w:t>sSSY</w:t>
      </w:r>
      <w:r w:rsidR="00A15D9D">
        <w:t>)</w:t>
      </w:r>
      <w:r>
        <w:t>, and disturbance ratio (DR) from disturbed portions of UPPER and LOWER subwatersheds for the events in Table 2.</w:t>
      </w:r>
    </w:p>
    <w:p w14:paraId="64C17AF8" w14:textId="77777777" w:rsidR="00CB61F2" w:rsidRDefault="00CB61F2">
      <w:pPr>
        <w:ind w:firstLine="0"/>
      </w:pPr>
    </w:p>
    <w:p w14:paraId="6AF49463" w14:textId="02F37E70" w:rsidR="00D758D4" w:rsidRDefault="005D50D5">
      <w:r>
        <w:t>SSY</w:t>
      </w:r>
      <w:r>
        <w:rPr>
          <w:vertAlign w:val="subscript"/>
        </w:rPr>
        <w:t>EV</w:t>
      </w:r>
      <w:r w:rsidR="000C26A7">
        <w:t xml:space="preserve"> </w:t>
      </w:r>
      <w:r w:rsidR="00E0041C">
        <w:t>was</w:t>
      </w:r>
      <w:r w:rsidR="000C26A7">
        <w:t xml:space="preserve"> measured</w:t>
      </w:r>
      <w:r w:rsidR="00CC7DC7">
        <w:t xml:space="preserve"> simultaneously</w:t>
      </w:r>
      <w:r w:rsidR="000C26A7">
        <w:t xml:space="preserve"> at </w:t>
      </w:r>
      <w:r w:rsidR="008D0F71">
        <w:t xml:space="preserve">FG1, </w:t>
      </w:r>
      <w:r w:rsidR="000C26A7">
        <w:t>FG2</w:t>
      </w:r>
      <w:r w:rsidR="008D0F71">
        <w:t>, and FG3</w:t>
      </w:r>
      <w:r w:rsidR="000C26A7">
        <w:t xml:space="preserve"> for 8 of the storms</w:t>
      </w:r>
      <w:r w:rsidR="00834B4B">
        <w:t xml:space="preserve"> in Table 3</w:t>
      </w:r>
      <w:r w:rsidR="000C26A7">
        <w:t xml:space="preserve">, so </w:t>
      </w:r>
      <w:r>
        <w:t>SSY</w:t>
      </w:r>
      <w:r>
        <w:rPr>
          <w:vertAlign w:val="subscript"/>
        </w:rPr>
        <w:t>EV</w:t>
      </w:r>
      <w:r w:rsidR="000C26A7">
        <w:t xml:space="preserve"> from the LOWER subwatershed </w:t>
      </w:r>
      <w:r w:rsidR="00506BDD">
        <w:t>containing</w:t>
      </w:r>
      <w:r w:rsidR="000C26A7">
        <w:t xml:space="preserve"> the quarry (</w:t>
      </w:r>
      <w:r>
        <w:t>SSY</w:t>
      </w:r>
      <w:r>
        <w:rPr>
          <w:vertAlign w:val="subscript"/>
        </w:rPr>
        <w:t>LOWER</w:t>
      </w:r>
      <w:r w:rsidR="000C26A7" w:rsidRPr="003A0684">
        <w:rPr>
          <w:vertAlign w:val="subscript"/>
        </w:rPr>
        <w:t>_QUARRY</w:t>
      </w:r>
      <w:r w:rsidR="000C26A7">
        <w:t xml:space="preserve">) and </w:t>
      </w:r>
      <w:r w:rsidR="00506BDD">
        <w:t xml:space="preserve">subwatershed containing </w:t>
      </w:r>
      <w:r w:rsidR="000C26A7">
        <w:t>the village</w:t>
      </w:r>
      <w:r w:rsidR="00506BDD">
        <w:t xml:space="preserve"> </w:t>
      </w:r>
      <w:r w:rsidR="000C26A7">
        <w:t>below the quarry (</w:t>
      </w:r>
      <w:r>
        <w:t>SSY</w:t>
      </w:r>
      <w:r>
        <w:rPr>
          <w:vertAlign w:val="subscript"/>
        </w:rPr>
        <w:t>LOWER</w:t>
      </w:r>
      <w:r w:rsidR="000C26A7" w:rsidRPr="003A0684">
        <w:rPr>
          <w:vertAlign w:val="subscript"/>
        </w:rPr>
        <w:t>_VILLAGE</w:t>
      </w:r>
      <w:r w:rsidR="000C26A7">
        <w:t xml:space="preserve">) could be calculated </w:t>
      </w:r>
      <w:r w:rsidR="008D0F71">
        <w:t xml:space="preserve">separately </w:t>
      </w:r>
      <w:r w:rsidR="000C26A7">
        <w:t>(Table 4).</w:t>
      </w:r>
    </w:p>
    <w:p w14:paraId="43ED7753" w14:textId="77777777" w:rsidR="003A0684" w:rsidRDefault="003A0684"/>
    <w:p w14:paraId="08079195" w14:textId="77777777" w:rsidR="00D758D4" w:rsidRDefault="000C26A7">
      <w:r>
        <w:t>Insert Table 4 here</w:t>
      </w:r>
    </w:p>
    <w:p w14:paraId="2568C038" w14:textId="7092B81C" w:rsidR="00D758D4" w:rsidRDefault="00CB61F2">
      <w:pPr>
        <w:ind w:firstLine="0"/>
      </w:pPr>
      <w:r>
        <w:t>Table 4. Event-wise suspended sediment yield (SSY</w:t>
      </w:r>
      <w:r>
        <w:rPr>
          <w:vertAlign w:val="subscript"/>
        </w:rPr>
        <w:t>EV</w:t>
      </w:r>
      <w:r>
        <w:t xml:space="preserve">) from subwatersheds in Faga'alu for events with </w:t>
      </w:r>
      <w:r w:rsidR="00834B4B">
        <w:t xml:space="preserve">simultaneous </w:t>
      </w:r>
      <w:r>
        <w:t>data from FG1, FG2, and FG3</w:t>
      </w:r>
      <w:r w:rsidR="003A0684">
        <w:t>.</w:t>
      </w:r>
    </w:p>
    <w:p w14:paraId="3EA2FBEF" w14:textId="77777777" w:rsidR="003A0684" w:rsidRDefault="003A0684">
      <w:pPr>
        <w:ind w:firstLine="0"/>
      </w:pPr>
    </w:p>
    <w:p w14:paraId="0DA7E6A1" w14:textId="2B906FB1" w:rsidR="00D758D4" w:rsidRDefault="008D0F71">
      <w:r>
        <w:t>F</w:t>
      </w:r>
      <w:r w:rsidR="000C26A7">
        <w:t>or the 8 storms</w:t>
      </w:r>
      <w:r>
        <w:t xml:space="preserve"> in Table 4, SSY</w:t>
      </w:r>
      <w:r w:rsidRPr="008D0F71">
        <w:rPr>
          <w:vertAlign w:val="subscript"/>
        </w:rPr>
        <w:t>TOTAL</w:t>
      </w:r>
      <w:r>
        <w:t xml:space="preserve"> </w:t>
      </w:r>
      <w:r w:rsidR="000C26A7">
        <w:t xml:space="preserve">was 94 tons </w:t>
      </w:r>
      <w:r>
        <w:t>with</w:t>
      </w:r>
      <w:r w:rsidR="000C26A7">
        <w:t xml:space="preserve"> an aver</w:t>
      </w:r>
      <w:r w:rsidR="007D1701">
        <w:t xml:space="preserve">age of </w:t>
      </w:r>
      <w:r w:rsidR="000C26A7">
        <w:t xml:space="preserve">19% from the UPPER subwatershed, 51% from LOWER_QUARRY subwatershed, and 30% from the LOWER_VILLAGE subwatershed (Table 4). </w:t>
      </w:r>
      <w:proofErr w:type="gramStart"/>
      <w:r w:rsidR="000C26A7">
        <w:t>sSSY</w:t>
      </w:r>
      <w:proofErr w:type="gramEnd"/>
      <w:r w:rsidR="000C26A7">
        <w:t xml:space="preserve"> from the UPPER, LOWER_QUARRY, and </w:t>
      </w:r>
      <w:r w:rsidR="000C26A7">
        <w:lastRenderedPageBreak/>
        <w:t>LOWER_VILLAGE subwatersheds</w:t>
      </w:r>
      <w:r w:rsidR="007D1701">
        <w:t>,</w:t>
      </w:r>
      <w:r w:rsidR="000C26A7">
        <w:t xml:space="preserve"> and </w:t>
      </w:r>
      <w:r w:rsidR="007D1701">
        <w:t xml:space="preserve">the </w:t>
      </w:r>
      <w:r w:rsidR="000C26A7">
        <w:t>TOTAL watershed was 19, 178, 47, and 53 tons/</w:t>
      </w:r>
      <w:r w:rsidR="007960EB">
        <w:t>km</w:t>
      </w:r>
      <w:r w:rsidR="007960EB">
        <w:rPr>
          <w:vertAlign w:val="superscript"/>
        </w:rPr>
        <w:t>2</w:t>
      </w:r>
      <w:r w:rsidR="007960EB" w:rsidRPr="007960EB">
        <w:t>,</w:t>
      </w:r>
      <w:r w:rsidR="000C26A7">
        <w:t xml:space="preserve"> respectively. </w:t>
      </w:r>
      <w:proofErr w:type="gramStart"/>
      <w:r w:rsidR="000C26A7">
        <w:t>sSSY</w:t>
      </w:r>
      <w:proofErr w:type="gramEnd"/>
      <w:r w:rsidR="000C26A7">
        <w:t xml:space="preserve"> from LOWER_QUARRY and LOWER_VILLAGE</w:t>
      </w:r>
      <w:r>
        <w:t xml:space="preserve"> subwatersheds</w:t>
      </w:r>
      <w:r w:rsidR="000C26A7">
        <w:t xml:space="preserve"> was 9.</w:t>
      </w:r>
      <w:r w:rsidR="00506BDD">
        <w:t>2x</w:t>
      </w:r>
      <w:r w:rsidR="000C26A7">
        <w:t xml:space="preserve"> and 2.4</w:t>
      </w:r>
      <w:r>
        <w:t xml:space="preserve">x </w:t>
      </w:r>
      <w:r w:rsidR="000C26A7">
        <w:t>higher, respectively, than sSSY from UPPER subwatershed, suggesting human disturbance has significantly increased SSY over natural levels, p</w:t>
      </w:r>
      <w:r w:rsidR="00834B4B">
        <w:t xml:space="preserve">articularly at the quarry. </w:t>
      </w:r>
      <w:proofErr w:type="spellStart"/>
      <w:proofErr w:type="gramStart"/>
      <w:r w:rsidR="00834B4B">
        <w:t>sSSY</w:t>
      </w:r>
      <w:r w:rsidR="000C26A7" w:rsidRPr="00834B4B">
        <w:rPr>
          <w:vertAlign w:val="subscript"/>
        </w:rPr>
        <w:t>TOTAL</w:t>
      </w:r>
      <w:proofErr w:type="spellEnd"/>
      <w:proofErr w:type="gramEnd"/>
      <w:r w:rsidR="000C26A7">
        <w:t xml:space="preserve"> was 2.7 times higher than the </w:t>
      </w:r>
      <w:proofErr w:type="spellStart"/>
      <w:r w:rsidR="00834B4B">
        <w:t>sSSY</w:t>
      </w:r>
      <w:r w:rsidR="000C26A7" w:rsidRPr="00834B4B">
        <w:rPr>
          <w:vertAlign w:val="subscript"/>
        </w:rPr>
        <w:t>UPPER</w:t>
      </w:r>
      <w:proofErr w:type="spellEnd"/>
      <w:r w:rsidR="000C26A7">
        <w:t>, similar to the larger range of storms</w:t>
      </w:r>
      <w:r w:rsidR="00834B4B">
        <w:t xml:space="preserve"> in Table 2, where sSSY was 3.6x </w:t>
      </w:r>
      <w:r w:rsidR="000C26A7">
        <w:t>higher</w:t>
      </w:r>
      <w:r w:rsidR="007D1701">
        <w:t xml:space="preserve"> than </w:t>
      </w:r>
      <w:r w:rsidR="00834B4B">
        <w:t xml:space="preserve">undisturbed </w:t>
      </w:r>
      <w:r w:rsidR="00B12CB8">
        <w:t>forest</w:t>
      </w:r>
      <w:r w:rsidR="00834B4B">
        <w:t xml:space="preserve"> </w:t>
      </w:r>
      <w:r w:rsidR="007D1701">
        <w:t>conditions</w:t>
      </w:r>
      <w:r w:rsidR="000C26A7">
        <w:t>.</w:t>
      </w:r>
    </w:p>
    <w:p w14:paraId="7D476A0E" w14:textId="77777777" w:rsidR="007D1701" w:rsidRDefault="007D1701"/>
    <w:p w14:paraId="37BC8470" w14:textId="77777777" w:rsidR="00D758D4" w:rsidRDefault="000C26A7">
      <w:r>
        <w:t>Insert Table 5 here</w:t>
      </w:r>
    </w:p>
    <w:p w14:paraId="56317F26" w14:textId="0B948650" w:rsidR="00D758D4" w:rsidRDefault="000C26A7">
      <w:pPr>
        <w:ind w:firstLine="0"/>
      </w:pPr>
      <w:r>
        <w:t xml:space="preserve">Table 5. </w:t>
      </w:r>
      <w:r w:rsidR="00A15D9D">
        <w:t xml:space="preserve">Total </w:t>
      </w:r>
      <w:r w:rsidR="00CB61F2">
        <w:t>Suspended sediment yield (SSY), specific</w:t>
      </w:r>
      <w:r w:rsidR="00A15D9D">
        <w:t xml:space="preserve"> suspended sediment yield</w:t>
      </w:r>
      <w:r w:rsidR="00CB61F2">
        <w:t xml:space="preserve"> </w:t>
      </w:r>
      <w:r w:rsidR="00A15D9D">
        <w:t>(</w:t>
      </w:r>
      <w:r w:rsidR="00CB61F2">
        <w:t>sSSY</w:t>
      </w:r>
      <w:r w:rsidR="00A15D9D">
        <w:t>)</w:t>
      </w:r>
      <w:r w:rsidR="00CB61F2">
        <w:t>, and disturbance ratio (DR) from disturbed portions of UPPER and LOWER subwatersheds for the events in Table 4</w:t>
      </w:r>
      <w:r w:rsidR="007D1701">
        <w:t>.</w:t>
      </w:r>
    </w:p>
    <w:p w14:paraId="43E7B311" w14:textId="77777777" w:rsidR="007D1701" w:rsidRDefault="007D1701">
      <w:pPr>
        <w:ind w:firstLine="0"/>
      </w:pPr>
    </w:p>
    <w:p w14:paraId="2301E4FA" w14:textId="06252EAD" w:rsidR="00D734AA" w:rsidRDefault="00506BDD" w:rsidP="00EF6F93">
      <w:r>
        <w:t>V</w:t>
      </w:r>
      <w:r w:rsidR="00D734AA">
        <w:t>ery small fraction</w:t>
      </w:r>
      <w:r>
        <w:t>s</w:t>
      </w:r>
      <w:r w:rsidR="00D734AA">
        <w:t xml:space="preserve"> of the subwatershed areas </w:t>
      </w:r>
      <w:r>
        <w:t>are</w:t>
      </w:r>
      <w:r w:rsidR="00D734AA">
        <w:t xml:space="preserve"> disturbed, yet roughly 90% of SSY</w:t>
      </w:r>
      <w:r w:rsidR="00D734AA" w:rsidRPr="00D734AA">
        <w:rPr>
          <w:vertAlign w:val="subscript"/>
        </w:rPr>
        <w:t xml:space="preserve">LOWER_QUARRY </w:t>
      </w:r>
      <w:r w:rsidR="00D734AA">
        <w:t>(6.5% disturbed) and 64% of SSY</w:t>
      </w:r>
      <w:r w:rsidR="00D734AA" w:rsidRPr="00D734AA">
        <w:rPr>
          <w:vertAlign w:val="subscript"/>
        </w:rPr>
        <w:t xml:space="preserve">LOWER_VILLAGE </w:t>
      </w:r>
      <w:r w:rsidR="00D734AA">
        <w:t>(11.7% disturbed) subwatersheds was from disturbed areas. Similarly, despite only 5.2% of the TOTAL watershed being disturbed, 65-74% of SSY</w:t>
      </w:r>
      <w:r w:rsidR="00D734AA" w:rsidRPr="00D734AA">
        <w:rPr>
          <w:vertAlign w:val="subscript"/>
        </w:rPr>
        <w:t>TOTAL</w:t>
      </w:r>
      <w:r w:rsidR="00D734AA">
        <w:rPr>
          <w:vertAlign w:val="subscript"/>
        </w:rPr>
        <w:t xml:space="preserve"> </w:t>
      </w:r>
      <w:r w:rsidR="00D734AA">
        <w:t xml:space="preserve">(Tables </w:t>
      </w:r>
      <w:r w:rsidR="00587C20">
        <w:t>3</w:t>
      </w:r>
      <w:r w:rsidR="00D734AA">
        <w:t xml:space="preserve"> and 5) was from disturbed areas. </w:t>
      </w:r>
      <w:r w:rsidR="00403474">
        <w:t xml:space="preserve">Bare land in the LOWER_QUARRY subwatershed significantly increased </w:t>
      </w:r>
      <w:proofErr w:type="spellStart"/>
      <w:r w:rsidR="00403474">
        <w:t>sSSY</w:t>
      </w:r>
      <w:r w:rsidR="00403474" w:rsidRPr="00D734AA">
        <w:rPr>
          <w:vertAlign w:val="subscript"/>
        </w:rPr>
        <w:t>LOWER_QUARRY</w:t>
      </w:r>
      <w:proofErr w:type="spellEnd"/>
      <w:r w:rsidR="00403474" w:rsidRPr="00D734AA">
        <w:rPr>
          <w:vertAlign w:val="subscript"/>
        </w:rPr>
        <w:t xml:space="preserve"> </w:t>
      </w:r>
      <w:r w:rsidR="00403474">
        <w:t xml:space="preserve">and </w:t>
      </w:r>
      <w:proofErr w:type="spellStart"/>
      <w:r w:rsidR="00403474">
        <w:t>sSSY</w:t>
      </w:r>
      <w:r w:rsidR="00403474" w:rsidRPr="00D734AA">
        <w:rPr>
          <w:vertAlign w:val="subscript"/>
        </w:rPr>
        <w:t>TOTAL</w:t>
      </w:r>
      <w:proofErr w:type="spellEnd"/>
      <w:r w:rsidR="00403474">
        <w:t xml:space="preserve">, and contributed the majority of SSY from disturbed areas in Faga'alu watershed. </w:t>
      </w:r>
      <w:r w:rsidR="00D734AA">
        <w:t>sSSY from disturbed areas in the UPPER, LOWER_QUARRY, and LOWER_VILLAGE subwatersheds was 19.4, 2,461.2, and 255.2 tons/km</w:t>
      </w:r>
      <w:r w:rsidR="00D734AA">
        <w:rPr>
          <w:vertAlign w:val="superscript"/>
        </w:rPr>
        <w:t xml:space="preserve">2 </w:t>
      </w:r>
      <w:r w:rsidR="00D734AA">
        <w:t>, respectively, suggesting that disturbed areas increase sSSY over forested conditions by 126.6x and 13.1x in the LOWER_QUARRY and LOWER_VILLAGE subwatersheds, respectively.</w:t>
      </w:r>
      <w:r w:rsidR="00D734AA" w:rsidRPr="00D734AA">
        <w:t xml:space="preserve"> </w:t>
      </w:r>
      <w:r w:rsidR="00D734AA">
        <w:t xml:space="preserve">Human disturbance in the LOWER_VILLAGE subwatershed also increased SSY above natural levels but the magnitude of disturbance </w:t>
      </w:r>
      <w:r w:rsidR="00EF6F93">
        <w:t>was much lower than the quarry.</w:t>
      </w:r>
    </w:p>
    <w:p w14:paraId="1ABA08CA" w14:textId="77777777" w:rsidR="00D758D4" w:rsidRDefault="000C26A7">
      <w:pPr>
        <w:pStyle w:val="Heading3"/>
      </w:pPr>
      <w:r>
        <w:t xml:space="preserve">Predicting </w:t>
      </w:r>
      <w:r w:rsidR="005D50D5">
        <w:t>SSY</w:t>
      </w:r>
      <w:r w:rsidR="005D50D5">
        <w:rPr>
          <w:vertAlign w:val="subscript"/>
        </w:rPr>
        <w:t>EV</w:t>
      </w:r>
      <w:r>
        <w:t xml:space="preserve"> from storm metrics</w:t>
      </w:r>
    </w:p>
    <w:p w14:paraId="6DEFE92C" w14:textId="22BA2632" w:rsidR="000379C4" w:rsidRDefault="005D50D5" w:rsidP="000379C4">
      <w:r>
        <w:t>SSY</w:t>
      </w:r>
      <w:r>
        <w:rPr>
          <w:vertAlign w:val="subscript"/>
        </w:rPr>
        <w:t>EV</w:t>
      </w:r>
      <w:r w:rsidR="000C26A7">
        <w:t xml:space="preserve"> from the UPPER and TOTAL watersheds correlated with each of the four storm metrics tested (Figure 10). </w:t>
      </w:r>
      <w:r w:rsidR="00B20346">
        <w:t>P</w:t>
      </w:r>
      <w:r w:rsidR="000379C4">
        <w:t>recipitation metrics (</w:t>
      </w:r>
      <w:proofErr w:type="spellStart"/>
      <w:r w:rsidR="000379C4">
        <w:t>Psum</w:t>
      </w:r>
      <w:proofErr w:type="spellEnd"/>
      <w:r w:rsidR="000379C4">
        <w:t xml:space="preserve"> and EI30) showed lower Pearson and Spearman correlation coefficients compared to the discharge metrics (</w:t>
      </w:r>
      <w:proofErr w:type="spellStart"/>
      <w:r w:rsidR="000379C4">
        <w:t>Qsum</w:t>
      </w:r>
      <w:proofErr w:type="spellEnd"/>
      <w:r w:rsidR="000379C4">
        <w:t xml:space="preserve"> and Qmax)</w:t>
      </w:r>
      <w:r w:rsidR="0044222E">
        <w:t xml:space="preserve"> </w:t>
      </w:r>
      <w:r w:rsidR="000379C4">
        <w:t>(Table 6). SSY</w:t>
      </w:r>
      <w:r w:rsidR="000379C4">
        <w:rPr>
          <w:vertAlign w:val="subscript"/>
        </w:rPr>
        <w:t>EV</w:t>
      </w:r>
      <w:r w:rsidR="000379C4">
        <w:t xml:space="preserve"> is calculated from Q so it is expected that discharge metrics are more closely correlated, and this has also been observed in other studies </w:t>
      </w:r>
      <w:r w:rsidR="000379C4">
        <w:fldChar w:fldCharType="begin" w:fldLock="1"/>
      </w:r>
      <w:r w:rsidR="00AA70FE">
        <w:instrText>ADDIN CSL_CITATION { "citationItems" : [ { "id" : "ITEM-1", "itemData" : { "author" : [ { "dropping-particle" : "", "family" : "Rankl", "given" : "James G.", "non-dropping-particle" : "", "parse-names" : false, "suffix" : "" } ], "id" : "ITEM-1", "issued" : { "date-parts" : [ [ "2004" ] ] }, "publisher-place" : "Denver, CO", "title" : "Relations Between Total-Sediment Load and Peak Discharge for Rainstorm Runoff on Five Ephemeral Streams in Wyoming. U.S. Geological Survey Water-Resources Investigations Report 02-4150", "type" : "report" }, "uris" : [ "http://www.mendeley.com/documents/?uuid=8cf735a6-3369-474f-8f96-4346821808f5" ] }, { "id" : "ITEM-2", "itemData" : { "DOI" : "10.1016/j.geomorph.2010.07.016", "ISSN" : "0169555X", "author" : [ { "dropping-particle" : "", "family" : "Duvert", "given" : "Cl\u00e9ment", "non-dropping-particle" : "", "parse-names" : false, "suffix" : "" }, { "dropping-particle" : "", "family" : "Gratiot", "given" : "Nicolas", "non-dropping-particle" : "", "parse-names" : false, "suffix" : "" }, { "dropping-particle" : "", "family" : "Evrard", "given" : "Olivier", "non-dropping-particle" : "", "parse-names" : false, "suffix" : "" }, { "dropping-particle" : "", "family" : "Navratil", "given" : "Oldrich", "non-dropping-particle" : "", "parse-names" : false, "suffix" : "" }, { "dropping-particle" : "", "family" : "N\u00e9mery", "given" : "Julien", "non-dropping-particle" : "", "parse-names" : false, "suffix" : "" }, { "dropping-particle" : "", "family" : "Prat", "given" : "Christian", "non-dropping-particle" : "", "parse-names" : false, "suffix" : "" }, { "dropping-particle" : "", "family" : "Esteves", "given" : "Michel", "non-dropping-particle" : "", "parse-names" : false, "suffix" : "" } ], "container-title" : "Geomorphology", "id" : "ITEM-2", "issue" : "3-4", "issued" : { "date-parts" : [ [ "2010", "11" ] ] }, "page" : "243-256", "publisher" : "Elsevier B.V.", "title" : "Drivers of erosion and suspended sediment transport in three headwater catchments of the Mexican Central Highlands", "type" : "article-journal", "volume" : "123" }, "uris" : [ "http://www.mendeley.com/documents/?uuid=5acd2942-0495-4f32-b23d-b42a93aa4fca" ] } ], "mendeley" : { "formattedCitation" : "(Duvert et al., 2010; Rankl, 2004)", "plainTextFormattedCitation" : "(Duvert et al., 2010; Rankl, 2004)", "previouslyFormattedCitation" : "(Duvert et al., 2010; Rankl, 2004)" }, "properties" : { "noteIndex" : 0 }, "schema" : "https://github.com/citation-style-language/schema/raw/master/csl-citation.json" }</w:instrText>
      </w:r>
      <w:r w:rsidR="000379C4">
        <w:fldChar w:fldCharType="separate"/>
      </w:r>
      <w:r w:rsidR="000379C4" w:rsidRPr="00063DEE">
        <w:rPr>
          <w:noProof/>
        </w:rPr>
        <w:t>(Duvert et al., 2010; Rankl, 2004)</w:t>
      </w:r>
      <w:r w:rsidR="000379C4">
        <w:fldChar w:fldCharType="end"/>
      </w:r>
      <w:r w:rsidR="000379C4">
        <w:t xml:space="preserve">. Pearson and Spearman correlation coefficients were fairly similar, meaning the relationships were mostly linear in log-log space. </w:t>
      </w:r>
      <w:r w:rsidR="008D3141">
        <w:t xml:space="preserve">Significant scatter was observed </w:t>
      </w:r>
      <w:r w:rsidR="0044222E">
        <w:t>around</w:t>
      </w:r>
      <w:r w:rsidR="008D3141">
        <w:t xml:space="preserve"> all models, which reflects the changing sediment availability at the quarry and village, and the natural variability in the watershed response for different storm events.</w:t>
      </w:r>
    </w:p>
    <w:p w14:paraId="27D13B3E" w14:textId="720652B6" w:rsidR="000379C4" w:rsidRDefault="000379C4" w:rsidP="000379C4">
      <w:r>
        <w:t>Qmax was the best predictor of SSY</w:t>
      </w:r>
      <w:r>
        <w:rPr>
          <w:vertAlign w:val="subscript"/>
        </w:rPr>
        <w:t>EV</w:t>
      </w:r>
      <w:r>
        <w:t xml:space="preserve"> for both the UPPER and TOTAL watersheds. The Qmax model for both UPPER and TOTAL watersheds showed the highest coefficient of determination (r</w:t>
      </w:r>
      <w:r>
        <w:rPr>
          <w:vertAlign w:val="superscript"/>
        </w:rPr>
        <w:t>2</w:t>
      </w:r>
      <w:r>
        <w:t>), lowest RMSE, and highest Pearson and Spearman correlation coefficients</w:t>
      </w:r>
      <w:r w:rsidR="0044222E">
        <w:t xml:space="preserve"> (Table 6)</w:t>
      </w:r>
      <w:r>
        <w:t xml:space="preserve">. </w:t>
      </w:r>
      <w:proofErr w:type="spellStart"/>
      <w:r>
        <w:t>Qsum</w:t>
      </w:r>
      <w:proofErr w:type="spellEnd"/>
      <w:r>
        <w:t xml:space="preserve"> showed an equally high r</w:t>
      </w:r>
      <w:r>
        <w:rPr>
          <w:vertAlign w:val="superscript"/>
        </w:rPr>
        <w:t>2</w:t>
      </w:r>
      <w:r>
        <w:t xml:space="preserve">, but only for the UPPER subwatershed, and RMSE was higher in both subwatersheds for </w:t>
      </w:r>
      <w:proofErr w:type="spellStart"/>
      <w:r>
        <w:t>Qsum</w:t>
      </w:r>
      <w:proofErr w:type="spellEnd"/>
      <w:r>
        <w:t xml:space="preserve"> than for Qmax.</w:t>
      </w:r>
      <w:r w:rsidR="0044222E">
        <w:t xml:space="preserve"> </w:t>
      </w:r>
      <w:r w:rsidR="00B20346">
        <w:t>D</w:t>
      </w:r>
      <w:r>
        <w:t xml:space="preserve">ischarge metrics showed much higher correlation coefficients than the precipitation metrics in the UPPER subwatershed, but were more similar in the LOWER watershed. This suggests that sediment production </w:t>
      </w:r>
      <w:r w:rsidR="008D3141">
        <w:t>is</w:t>
      </w:r>
      <w:r>
        <w:t xml:space="preserve"> more related to discharge processes in the UPPER subwatershed, and more related to precipitation processes in the LOWER subwatershed</w:t>
      </w:r>
      <w:r w:rsidR="0044222E">
        <w:t>. P</w:t>
      </w:r>
      <w:r w:rsidR="00C47064">
        <w:t xml:space="preserve">recipitation was measured at the quarry, which may reflect precipitation </w:t>
      </w:r>
      <w:r w:rsidR="008D3141">
        <w:t xml:space="preserve">characteristics </w:t>
      </w:r>
      <w:r w:rsidR="0044222E">
        <w:t xml:space="preserve">more </w:t>
      </w:r>
      <w:r w:rsidR="00C47064">
        <w:t>accurately in the</w:t>
      </w:r>
      <w:r w:rsidR="0044222E">
        <w:t xml:space="preserve"> LOWER than the</w:t>
      </w:r>
      <w:r w:rsidR="00C47064">
        <w:t xml:space="preserve"> UPPER watershed</w:t>
      </w:r>
      <w:r>
        <w:t xml:space="preserve">. SSY from the LOWER subwatershed is hypothesized to be mostly generated by </w:t>
      </w:r>
      <w:r w:rsidR="00C47064">
        <w:t xml:space="preserve">hillslope </w:t>
      </w:r>
      <w:r>
        <w:t xml:space="preserve">erosion </w:t>
      </w:r>
      <w:r w:rsidR="00C47064">
        <w:t xml:space="preserve">by sheetwash and rill formation </w:t>
      </w:r>
      <w:r>
        <w:t>at the quarry</w:t>
      </w:r>
      <w:r w:rsidR="00C47064">
        <w:t xml:space="preserve"> and on </w:t>
      </w:r>
      <w:r>
        <w:t xml:space="preserve">dirt roads, and agricultural plots, whereas </w:t>
      </w:r>
      <w:r>
        <w:lastRenderedPageBreak/>
        <w:t>SSY from the UPPER subwatershed is hypothesized to be mainly from channel processes and mass wasting. Mass wasting can contribute large pulses of sediment which can be deposited near or in the streams and entrained at high discharges during later</w:t>
      </w:r>
      <w:r w:rsidR="0077313A">
        <w:t xml:space="preserve"> storm</w:t>
      </w:r>
      <w:r>
        <w:t xml:space="preserve"> events. Given the high correlation coefficients </w:t>
      </w:r>
      <w:r w:rsidR="00C47064">
        <w:t>between SSY</w:t>
      </w:r>
      <w:r w:rsidR="00C47064" w:rsidRPr="00486F0D">
        <w:rPr>
          <w:vertAlign w:val="subscript"/>
        </w:rPr>
        <w:t>EV</w:t>
      </w:r>
      <w:r w:rsidR="00C47064">
        <w:t xml:space="preserve"> and </w:t>
      </w:r>
      <w:r>
        <w:t>Qmax in both subwatersheds, Qmax may be a promising predictor that integrates both precipitation and discharge processes.</w:t>
      </w:r>
    </w:p>
    <w:p w14:paraId="20DA6F8D" w14:textId="77777777" w:rsidR="000379C4" w:rsidRDefault="000379C4" w:rsidP="000379C4"/>
    <w:p w14:paraId="76F62646" w14:textId="77777777" w:rsidR="00D758D4" w:rsidRDefault="000C26A7">
      <w:r>
        <w:rPr>
          <w:noProof/>
        </w:rPr>
        <w:drawing>
          <wp:inline distT="0" distB="0" distL="0" distR="0" wp14:anchorId="003DA6E6" wp14:editId="186837A9">
            <wp:extent cx="5486400" cy="4114799"/>
            <wp:effectExtent l="0" t="0" r="0" b="63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SY Models ALL pre-mitigation.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486400" cy="4114799"/>
                    </a:xfrm>
                    <a:prstGeom prst="rect">
                      <a:avLst/>
                    </a:prstGeom>
                  </pic:spPr>
                </pic:pic>
              </a:graphicData>
            </a:graphic>
          </wp:inline>
        </w:drawing>
      </w:r>
    </w:p>
    <w:p w14:paraId="5C273228" w14:textId="3903C3FB" w:rsidR="00040779" w:rsidRDefault="000C26A7" w:rsidP="00203DA9">
      <w:pPr>
        <w:ind w:firstLine="0"/>
      </w:pPr>
      <w:r>
        <w:t>Figure 10. SSY</w:t>
      </w:r>
      <w:r w:rsidR="00040779" w:rsidRPr="00040779">
        <w:rPr>
          <w:vertAlign w:val="subscript"/>
        </w:rPr>
        <w:t>EV</w:t>
      </w:r>
      <w:r w:rsidR="00040779">
        <w:t xml:space="preserve"> regression models for predictive storm metrics</w:t>
      </w:r>
      <w:r>
        <w:t>. Each point represents a different storm event. **=slopes and intercepts were statistically different, *=intercepts were statistically different.</w:t>
      </w:r>
    </w:p>
    <w:p w14:paraId="66BC0391" w14:textId="77777777" w:rsidR="00063DEE" w:rsidRDefault="00063DEE"/>
    <w:p w14:paraId="55E1C61D" w14:textId="77777777" w:rsidR="00D758D4" w:rsidRDefault="000C26A7">
      <w:r>
        <w:t>Insert Table 6 here</w:t>
      </w:r>
    </w:p>
    <w:p w14:paraId="517A2AB7" w14:textId="77777777" w:rsidR="00D758D4" w:rsidRDefault="000C26A7">
      <w:pPr>
        <w:ind w:firstLine="0"/>
      </w:pPr>
      <w:r>
        <w:t xml:space="preserve">Table 6. Goodness-of-fit statistics for </w:t>
      </w:r>
      <w:r w:rsidR="005D50D5">
        <w:t>SSY</w:t>
      </w:r>
      <w:r w:rsidR="005D50D5">
        <w:rPr>
          <w:vertAlign w:val="subscript"/>
        </w:rPr>
        <w:t>EV</w:t>
      </w:r>
      <w:r>
        <w:t>-storm metric relationships.</w:t>
      </w:r>
    </w:p>
    <w:p w14:paraId="56C582B3" w14:textId="77777777" w:rsidR="00063DEE" w:rsidRDefault="00063DEE">
      <w:pPr>
        <w:ind w:firstLine="0"/>
      </w:pPr>
    </w:p>
    <w:p w14:paraId="7233ED28" w14:textId="4F376C82" w:rsidR="00063DEE" w:rsidRDefault="00063DEE" w:rsidP="00063DEE">
      <w:r>
        <w:t>In all models, SSY</w:t>
      </w:r>
      <w:r>
        <w:rPr>
          <w:vertAlign w:val="subscript"/>
        </w:rPr>
        <w:t>EV</w:t>
      </w:r>
      <w:r>
        <w:t xml:space="preserve"> from the TOTAL watershed was higher than </w:t>
      </w:r>
      <w:r w:rsidR="00373017">
        <w:t xml:space="preserve">from </w:t>
      </w:r>
      <w:r>
        <w:t>the UPPER subwatershed for the full range of measured storms with the exception of a few events that are considered outliers. These events could be attributed to measurement error</w:t>
      </w:r>
      <w:r w:rsidR="00373017">
        <w:t xml:space="preserve"> or</w:t>
      </w:r>
      <w:r>
        <w:t xml:space="preserve"> to landslid</w:t>
      </w:r>
      <w:r w:rsidR="00373017">
        <w:t>es</w:t>
      </w:r>
      <w:r>
        <w:t xml:space="preserve"> in the UPPER subwatershed and the increased sediment supply for that specific event. Storm sequence and antecedent conditions may also play a role. While the climate on Tutuila is tropical, without strong seasonality, periods of low rainfall can persist for several weeks, </w:t>
      </w:r>
      <w:r w:rsidR="00373017">
        <w:t xml:space="preserve">perhaps </w:t>
      </w:r>
      <w:r>
        <w:t>altering the water and sediment dynamics in the subsequent storm events.</w:t>
      </w:r>
    </w:p>
    <w:p w14:paraId="4D1E1975" w14:textId="16308D09" w:rsidR="00D758D4" w:rsidRDefault="000C26A7">
      <w:r>
        <w:t>ANCOVA was used to compare regression coefficients</w:t>
      </w:r>
      <w:r w:rsidR="000379C4">
        <w:t xml:space="preserve"> (</w:t>
      </w:r>
      <w:r w:rsidR="000379C4">
        <w:rPr>
          <w:rFonts w:ascii="Cambria Math" w:hAnsi="Cambria Math"/>
        </w:rPr>
        <w:t>β</w:t>
      </w:r>
      <w:r w:rsidR="000379C4">
        <w:t xml:space="preserve">=slope and </w:t>
      </w:r>
      <w:r w:rsidR="000379C4">
        <w:rPr>
          <w:rFonts w:cs="Times"/>
        </w:rPr>
        <w:t>α</w:t>
      </w:r>
      <w:r w:rsidR="000379C4">
        <w:t>=intercept)</w:t>
      </w:r>
      <w:r>
        <w:t xml:space="preserve"> of the UPPER and TOTAL SSY models, to determine if the </w:t>
      </w:r>
      <w:r w:rsidR="0077313A">
        <w:t>relative</w:t>
      </w:r>
      <w:r>
        <w:t xml:space="preserve"> sediment contribution from </w:t>
      </w:r>
      <w:r w:rsidR="0077313A">
        <w:t xml:space="preserve">undisturbed and </w:t>
      </w:r>
      <w:r>
        <w:t xml:space="preserve">human-disturbed areas changed with storm size. </w:t>
      </w:r>
      <w:r w:rsidR="000379C4">
        <w:t xml:space="preserve">All model intercepts were </w:t>
      </w:r>
      <w:r w:rsidR="000379C4">
        <w:lastRenderedPageBreak/>
        <w:t xml:space="preserve">significantly different (p&lt;0.05), but only the </w:t>
      </w:r>
      <w:proofErr w:type="spellStart"/>
      <w:r w:rsidR="000379C4">
        <w:t>Psum</w:t>
      </w:r>
      <w:proofErr w:type="spellEnd"/>
      <w:r w:rsidR="000379C4">
        <w:t>-SSY</w:t>
      </w:r>
      <w:r w:rsidR="000379C4">
        <w:rPr>
          <w:vertAlign w:val="subscript"/>
        </w:rPr>
        <w:t>EV</w:t>
      </w:r>
      <w:r w:rsidR="000379C4">
        <w:t xml:space="preserve"> model showed </w:t>
      </w:r>
      <w:r>
        <w:t xml:space="preserve">significantly different (p&lt;0.05) </w:t>
      </w:r>
      <w:r w:rsidR="000379C4">
        <w:t>slopes</w:t>
      </w:r>
      <w:r>
        <w:t xml:space="preserve">. It was hypothesized that for large storms, </w:t>
      </w:r>
      <w:r w:rsidR="005D50D5">
        <w:t>SSY</w:t>
      </w:r>
      <w:r w:rsidR="005D50D5">
        <w:rPr>
          <w:vertAlign w:val="subscript"/>
        </w:rPr>
        <w:t>EV</w:t>
      </w:r>
      <w:r>
        <w:t xml:space="preserve"> from the UPPER watershed may become relatively more important for SSY</w:t>
      </w:r>
      <w:r w:rsidR="00373017">
        <w:t xml:space="preserve"> at the outlet</w:t>
      </w:r>
      <w:r>
        <w:t xml:space="preserve">, however, the models show conflicting results. The </w:t>
      </w:r>
      <w:proofErr w:type="spellStart"/>
      <w:r>
        <w:t>Psum</w:t>
      </w:r>
      <w:proofErr w:type="spellEnd"/>
      <w:r>
        <w:t>-</w:t>
      </w:r>
      <w:r w:rsidR="005D50D5">
        <w:t>SSY</w:t>
      </w:r>
      <w:r w:rsidR="005D50D5">
        <w:rPr>
          <w:vertAlign w:val="subscript"/>
        </w:rPr>
        <w:t>EV</w:t>
      </w:r>
      <w:r>
        <w:t xml:space="preserve"> models indicate that for larger storm events SSY from the UPPER and TOTAL watersheds are more similar, as the regression lines converge at higher </w:t>
      </w:r>
      <w:proofErr w:type="spellStart"/>
      <w:r>
        <w:t>Psum</w:t>
      </w:r>
      <w:proofErr w:type="spellEnd"/>
      <w:r>
        <w:t xml:space="preserve"> values. Conversely, the </w:t>
      </w:r>
      <w:proofErr w:type="spellStart"/>
      <w:r>
        <w:t>Qsum</w:t>
      </w:r>
      <w:proofErr w:type="spellEnd"/>
      <w:r>
        <w:t>- and Qmax-</w:t>
      </w:r>
      <w:r w:rsidR="005D50D5">
        <w:t>SSY</w:t>
      </w:r>
      <w:r w:rsidR="005D50D5">
        <w:rPr>
          <w:vertAlign w:val="subscript"/>
        </w:rPr>
        <w:t>EV</w:t>
      </w:r>
      <w:r>
        <w:t xml:space="preserve"> models show no change in relative contributions of SSY over the range of storm sizes (Figure 10). In that case, the discharge models (</w:t>
      </w:r>
      <w:proofErr w:type="spellStart"/>
      <w:r>
        <w:t>Qsum</w:t>
      </w:r>
      <w:proofErr w:type="spellEnd"/>
      <w:r>
        <w:t xml:space="preserve"> and Qmax) support the conclusion that human disturbance </w:t>
      </w:r>
      <w:r w:rsidR="00373017">
        <w:t xml:space="preserve">as a fraction of total SSY </w:t>
      </w:r>
      <w:r>
        <w:t xml:space="preserve">does not diminish with storm size, while the </w:t>
      </w:r>
      <w:proofErr w:type="spellStart"/>
      <w:r>
        <w:t>Psum</w:t>
      </w:r>
      <w:proofErr w:type="spellEnd"/>
      <w:r>
        <w:t xml:space="preserve"> model supports the conclusion that human-disturbance </w:t>
      </w:r>
      <w:r w:rsidR="00373017">
        <w:t xml:space="preserve">as a fraction of total SSY </w:t>
      </w:r>
      <w:r>
        <w:t xml:space="preserve">does </w:t>
      </w:r>
      <w:r w:rsidR="007960EB">
        <w:t>diminish</w:t>
      </w:r>
      <w:r>
        <w:t xml:space="preserve"> with storm size.</w:t>
      </w:r>
    </w:p>
    <w:p w14:paraId="63983EB5" w14:textId="1262F24F" w:rsidR="002F6D6A" w:rsidRDefault="000C26A7" w:rsidP="00635465">
      <w:pPr>
        <w:pStyle w:val="Heading3"/>
      </w:pPr>
      <w:r>
        <w:t>Annual estimates of SSY and sSSY</w:t>
      </w:r>
    </w:p>
    <w:p w14:paraId="62AA9AB7" w14:textId="77777777" w:rsidR="002F6D6A" w:rsidRDefault="002F6D6A" w:rsidP="002F6D6A"/>
    <w:p w14:paraId="45FE4D13" w14:textId="77777777" w:rsidR="002F6D6A" w:rsidRDefault="002F6D6A" w:rsidP="002F6D6A">
      <w:r>
        <w:t>Insert Table 7 here</w:t>
      </w:r>
    </w:p>
    <w:p w14:paraId="47DFAFA3" w14:textId="46F6E856" w:rsidR="002F6D6A" w:rsidRDefault="002F6D6A" w:rsidP="002F6D6A">
      <w:pPr>
        <w:ind w:firstLine="0"/>
      </w:pPr>
      <w:r>
        <w:t xml:space="preserve">Table 7. </w:t>
      </w:r>
      <w:r w:rsidR="00CB61F2">
        <w:t xml:space="preserve">Estimates of Annual SSY and sSSY calculated using four different methods.  </w:t>
      </w:r>
    </w:p>
    <w:p w14:paraId="6B61E2F8" w14:textId="77777777" w:rsidR="002F6D6A" w:rsidRPr="002F6D6A" w:rsidRDefault="002F6D6A" w:rsidP="002F6D6A"/>
    <w:p w14:paraId="254D2D5F" w14:textId="17EAFB0B" w:rsidR="00D758D4" w:rsidRDefault="000C26A7">
      <w:pPr>
        <w:pStyle w:val="Heading4"/>
      </w:pPr>
      <w:r>
        <w:t>Annual estimates of SSY and sSSY</w:t>
      </w:r>
    </w:p>
    <w:p w14:paraId="1CD250EF" w14:textId="0DA1AEDA" w:rsidR="00D758D4" w:rsidRDefault="000C26A7">
      <w:r>
        <w:t>The Qmax-SSY relationships were used to predict SSY from Qmax of 60 storms in 2014</w:t>
      </w:r>
      <w:r w:rsidR="002F6D6A">
        <w:t>, the only year with a continuous Q record</w:t>
      </w:r>
      <w:r>
        <w:t xml:space="preserve"> (Table 7). Predicted annual SSY in 2014 from the UPPER and TOTAL watersheds was 29 and 392 tons/year</w:t>
      </w:r>
      <w:r w:rsidR="00373017">
        <w:t xml:space="preserve"> (</w:t>
      </w:r>
      <w:r>
        <w:t>33 and 220 tons/</w:t>
      </w:r>
      <w:r w:rsidR="005D50D5">
        <w:t>km</w:t>
      </w:r>
      <w:r w:rsidR="005D50D5">
        <w:rPr>
          <w:vertAlign w:val="superscript"/>
        </w:rPr>
        <w:t xml:space="preserve">2 </w:t>
      </w:r>
      <w:r>
        <w:t>/year</w:t>
      </w:r>
      <w:r w:rsidR="00373017">
        <w:t>)</w:t>
      </w:r>
      <w:r>
        <w:t>.</w:t>
      </w:r>
    </w:p>
    <w:p w14:paraId="116E860A" w14:textId="060F8DE9" w:rsidR="00D758D4" w:rsidRDefault="009A056D" w:rsidP="00486F0D">
      <w:commentRangeStart w:id="27"/>
      <w:r>
        <w:t>Annual SSY was also calculated using Equation 5 for three sets of storm events:  a) all events</w:t>
      </w:r>
      <w:r w:rsidR="00635465">
        <w:t xml:space="preserve"> with SSY</w:t>
      </w:r>
      <w:r w:rsidR="00635465" w:rsidRPr="00635465">
        <w:rPr>
          <w:vertAlign w:val="subscript"/>
        </w:rPr>
        <w:t>EV</w:t>
      </w:r>
      <w:r w:rsidR="00635465">
        <w:t xml:space="preserve"> data</w:t>
      </w:r>
      <w:r>
        <w:t>, including those where SSY</w:t>
      </w:r>
      <w:r w:rsidR="00DE45A9" w:rsidRPr="00DE45A9">
        <w:rPr>
          <w:vertAlign w:val="subscript"/>
        </w:rPr>
        <w:t>EV</w:t>
      </w:r>
      <w:r>
        <w:t xml:space="preserve"> data were only available for a single site;</w:t>
      </w:r>
      <w:commentRangeEnd w:id="27"/>
      <w:r>
        <w:rPr>
          <w:rStyle w:val="CommentReference"/>
        </w:rPr>
        <w:commentReference w:id="27"/>
      </w:r>
      <w:r>
        <w:t xml:space="preserve"> b) only events where data was available for both UPPER (FG1) and </w:t>
      </w:r>
      <w:r w:rsidR="009A2D49">
        <w:t>TOTAL</w:t>
      </w:r>
      <w:r>
        <w:t xml:space="preserve"> (FG3) and c) only events where data was available for UPPER (FG1), LOWER_QUARRY (FG2)</w:t>
      </w:r>
      <w:r w:rsidR="00DE45A9">
        <w:t>,</w:t>
      </w:r>
      <w:r>
        <w:t xml:space="preserve"> and </w:t>
      </w:r>
      <w:r w:rsidR="009A2D49">
        <w:t>TOTAL</w:t>
      </w:r>
      <w:r>
        <w:t xml:space="preserve"> (FG3).  Including all storms (method a) will provide the best estimate at a given location, while b) and c) allow more direct compari</w:t>
      </w:r>
      <w:r w:rsidR="009A2D49">
        <w:t>son of different subwatersheds.</w:t>
      </w:r>
      <w:r>
        <w:t xml:space="preserve"> </w:t>
      </w:r>
      <w:r w:rsidR="002F6D6A">
        <w:t xml:space="preserve">Continuous records of </w:t>
      </w:r>
      <w:r w:rsidR="00486F0D">
        <w:t xml:space="preserve">Q and </w:t>
      </w:r>
      <w:r w:rsidR="002F6D6A">
        <w:t xml:space="preserve">precipitation in 2014 showed </w:t>
      </w:r>
      <w:r w:rsidR="00B2681F">
        <w:t xml:space="preserve">annual </w:t>
      </w:r>
      <w:r w:rsidR="002F6D6A">
        <w:t>storm precipitation (</w:t>
      </w:r>
      <w:proofErr w:type="spellStart"/>
      <w:r w:rsidR="008B55A5">
        <w:t>P</w:t>
      </w:r>
      <w:r w:rsidR="00B2681F">
        <w:rPr>
          <w:vertAlign w:val="subscript"/>
        </w:rPr>
        <w:t>sann</w:t>
      </w:r>
      <w:proofErr w:type="spellEnd"/>
      <w:r w:rsidR="0077313A">
        <w:t>) was 2,279 mm</w:t>
      </w:r>
      <w:r w:rsidR="002F6D6A">
        <w:t xml:space="preserve">, representing </w:t>
      </w:r>
      <w:commentRangeStart w:id="28"/>
      <w:commentRangeStart w:id="29"/>
      <w:r w:rsidR="002F6D6A">
        <w:t>57%</w:t>
      </w:r>
      <w:commentRangeEnd w:id="28"/>
      <w:r w:rsidR="008150AC">
        <w:rPr>
          <w:rStyle w:val="CommentReference"/>
        </w:rPr>
        <w:commentReference w:id="28"/>
      </w:r>
      <w:commentRangeEnd w:id="29"/>
      <w:r w:rsidR="00486F0D">
        <w:rPr>
          <w:rStyle w:val="CommentReference"/>
        </w:rPr>
        <w:commentReference w:id="29"/>
      </w:r>
      <w:r w:rsidR="002F6D6A">
        <w:t xml:space="preserve"> of</w:t>
      </w:r>
      <w:r w:rsidR="009A2D49">
        <w:t xml:space="preserve"> total</w:t>
      </w:r>
      <w:r w:rsidR="002F6D6A">
        <w:t xml:space="preserve"> annual precipitation (3,765 mm). </w:t>
      </w:r>
      <w:r w:rsidR="000C26A7">
        <w:t>All storms with measured SSY at FG1 from 2012-2014 included 2,780 mm of precipitation</w:t>
      </w:r>
      <w:r w:rsidR="00B8018A">
        <w:t xml:space="preserve"> (</w:t>
      </w:r>
      <w:proofErr w:type="spellStart"/>
      <w:r w:rsidR="00B8018A">
        <w:t>P</w:t>
      </w:r>
      <w:r w:rsidR="00B8018A" w:rsidRPr="00B8018A">
        <w:rPr>
          <w:vertAlign w:val="subscript"/>
        </w:rPr>
        <w:t>smeas</w:t>
      </w:r>
      <w:proofErr w:type="spellEnd"/>
      <w:r w:rsidR="00B8018A">
        <w:t>)</w:t>
      </w:r>
      <w:r w:rsidR="000C26A7">
        <w:t xml:space="preserve">, or 122% of </w:t>
      </w:r>
      <w:proofErr w:type="spellStart"/>
      <w:r w:rsidR="00B2681F">
        <w:t>P</w:t>
      </w:r>
      <w:r w:rsidR="00B2681F" w:rsidRPr="00B2681F">
        <w:rPr>
          <w:vertAlign w:val="subscript"/>
        </w:rPr>
        <w:t>sann</w:t>
      </w:r>
      <w:proofErr w:type="spellEnd"/>
      <w:r w:rsidR="000C26A7">
        <w:t xml:space="preserve">, so estimated annual SSY from the UPPER subwatershed </w:t>
      </w:r>
      <w:r w:rsidR="00B8018A">
        <w:t xml:space="preserve">from Equation 5 </w:t>
      </w:r>
      <w:r w:rsidR="000C26A7">
        <w:t>w</w:t>
      </w:r>
      <w:r>
        <w:t>as</w:t>
      </w:r>
      <w:r w:rsidR="000C26A7">
        <w:t xml:space="preserve"> 4</w:t>
      </w:r>
      <w:r w:rsidR="00486F0D">
        <w:t>4</w:t>
      </w:r>
      <w:r w:rsidR="000C26A7">
        <w:t xml:space="preserve"> tons</w:t>
      </w:r>
      <w:r>
        <w:t>/yr</w:t>
      </w:r>
      <w:r w:rsidR="000C26A7">
        <w:t xml:space="preserve"> </w:t>
      </w:r>
      <w:r>
        <w:t>(</w:t>
      </w:r>
      <w:r w:rsidR="00DE45A9">
        <w:t>49</w:t>
      </w:r>
      <w:r w:rsidR="000C26A7">
        <w:t xml:space="preserve"> tons/</w:t>
      </w:r>
      <w:r w:rsidR="005D50D5">
        <w:t>km</w:t>
      </w:r>
      <w:r w:rsidR="005D50D5">
        <w:rPr>
          <w:vertAlign w:val="superscript"/>
        </w:rPr>
        <w:t xml:space="preserve">2 </w:t>
      </w:r>
      <w:r w:rsidR="000C26A7">
        <w:t>/yr</w:t>
      </w:r>
      <w:r>
        <w:t>)</w:t>
      </w:r>
      <w:r w:rsidR="000C26A7">
        <w:t>. All storms with measured SSY at FG3 from 2012-2014 included 2,766 mm of precipitation, or 121% of expected annual storm precipitation</w:t>
      </w:r>
      <w:r w:rsidR="00054126">
        <w:t xml:space="preserve"> so e</w:t>
      </w:r>
      <w:r w:rsidR="000C26A7">
        <w:t>stimated annual SSY</w:t>
      </w:r>
      <w:r>
        <w:t xml:space="preserve"> </w:t>
      </w:r>
      <w:r w:rsidR="000C26A7">
        <w:t>from the TOTAL watershed w</w:t>
      </w:r>
      <w:r>
        <w:t>as</w:t>
      </w:r>
      <w:r w:rsidR="000C26A7">
        <w:t xml:space="preserve"> 341 tons</w:t>
      </w:r>
      <w:r>
        <w:t>/yr</w:t>
      </w:r>
      <w:r w:rsidR="000C26A7">
        <w:t xml:space="preserve"> </w:t>
      </w:r>
      <w:r>
        <w:t>(</w:t>
      </w:r>
      <w:r w:rsidR="000C26A7">
        <w:t>191 tons/</w:t>
      </w:r>
      <w:r w:rsidR="005D50D5">
        <w:t>km</w:t>
      </w:r>
      <w:r w:rsidR="005D50D5">
        <w:rPr>
          <w:vertAlign w:val="superscript"/>
        </w:rPr>
        <w:t xml:space="preserve">2 </w:t>
      </w:r>
      <w:r w:rsidR="000C26A7">
        <w:t>/yr</w:t>
      </w:r>
      <w:r>
        <w:t>)</w:t>
      </w:r>
      <w:r w:rsidR="000C26A7">
        <w:t>.</w:t>
      </w:r>
    </w:p>
    <w:p w14:paraId="5818DD5C" w14:textId="15BCEA81" w:rsidR="00D758D4" w:rsidRDefault="009A2D49" w:rsidP="008B55A5">
      <w:r>
        <w:t>For s</w:t>
      </w:r>
      <w:r w:rsidR="000C26A7">
        <w:t xml:space="preserve">torms with measured SSY </w:t>
      </w:r>
      <w:r w:rsidR="007960EB">
        <w:t>at both</w:t>
      </w:r>
      <w:r w:rsidR="000C26A7">
        <w:t xml:space="preserve"> FG1 and FG3 (Table 2) </w:t>
      </w:r>
      <w:proofErr w:type="spellStart"/>
      <w:r>
        <w:t>P</w:t>
      </w:r>
      <w:r w:rsidRPr="009A2D49">
        <w:rPr>
          <w:vertAlign w:val="subscript"/>
        </w:rPr>
        <w:t>smeas</w:t>
      </w:r>
      <w:proofErr w:type="spellEnd"/>
      <w:r>
        <w:t xml:space="preserve"> was</w:t>
      </w:r>
      <w:r w:rsidR="000C26A7">
        <w:t xml:space="preserve"> 1,123 mm, or 49% </w:t>
      </w:r>
      <w:r>
        <w:t xml:space="preserve">of </w:t>
      </w:r>
      <w:proofErr w:type="spellStart"/>
      <w:r>
        <w:t>P</w:t>
      </w:r>
      <w:r w:rsidRPr="009A2D49">
        <w:rPr>
          <w:vertAlign w:val="subscript"/>
        </w:rPr>
        <w:t>sann</w:t>
      </w:r>
      <w:proofErr w:type="spellEnd"/>
      <w:r w:rsidR="000C26A7">
        <w:t xml:space="preserve">. </w:t>
      </w:r>
      <w:r>
        <w:t>Using Equation 5, e</w:t>
      </w:r>
      <w:r w:rsidR="000C26A7">
        <w:t>stimated annual SSY from the UPPER, LOWER, and TOTAL watersheds was 40, 390, and 450 tons/year, respectively. Estimated annual sSSY from the UPPER, LOWER, and TOTAL watersheds was 50, 300, and 170 tons/</w:t>
      </w:r>
      <w:r w:rsidR="005D50D5">
        <w:t>km</w:t>
      </w:r>
      <w:r w:rsidR="005D50D5">
        <w:rPr>
          <w:vertAlign w:val="superscript"/>
        </w:rPr>
        <w:t xml:space="preserve">2 </w:t>
      </w:r>
      <w:r w:rsidR="000C26A7">
        <w:t>/year, respectively.</w:t>
      </w:r>
    </w:p>
    <w:p w14:paraId="55B24953" w14:textId="12D9ADFC" w:rsidR="00D758D4" w:rsidRDefault="009A2D49">
      <w:r>
        <w:t>For s</w:t>
      </w:r>
      <w:r w:rsidR="000C26A7">
        <w:t xml:space="preserve">torms with measured SSY at FG1, FG2, and FG3 (Table 4) </w:t>
      </w:r>
      <w:proofErr w:type="spellStart"/>
      <w:r>
        <w:t>P</w:t>
      </w:r>
      <w:r w:rsidRPr="009A2D49">
        <w:rPr>
          <w:vertAlign w:val="subscript"/>
        </w:rPr>
        <w:t>smeas</w:t>
      </w:r>
      <w:proofErr w:type="spellEnd"/>
      <w:r>
        <w:t xml:space="preserve"> was </w:t>
      </w:r>
      <w:r w:rsidR="000C26A7">
        <w:t xml:space="preserve">537 mm, or 24% of </w:t>
      </w:r>
      <w:proofErr w:type="spellStart"/>
      <w:r>
        <w:t>P</w:t>
      </w:r>
      <w:r w:rsidRPr="009A2D49">
        <w:rPr>
          <w:vertAlign w:val="subscript"/>
        </w:rPr>
        <w:t>sann</w:t>
      </w:r>
      <w:proofErr w:type="spellEnd"/>
      <w:r w:rsidR="000C26A7">
        <w:t xml:space="preserve">. </w:t>
      </w:r>
      <w:r>
        <w:t>Using Equation 5, estimated a</w:t>
      </w:r>
      <w:r w:rsidR="000C26A7">
        <w:t>nnual SSY from the UPPER, LOWER_QUARRY, LOWER_VILLAGE, and TOTAL watersheds were estimated to be 70, 190, 120, and 380 tons/year, respectively. Annual sSSY from the UPPER, LOWER_QUARRY, LOWER_VILLAGE, and TOTAL watersheds were estimated to be 80, 710, 190, and 210 tons/</w:t>
      </w:r>
      <w:r w:rsidR="005D50D5">
        <w:t>km</w:t>
      </w:r>
      <w:r w:rsidR="005D50D5">
        <w:rPr>
          <w:vertAlign w:val="superscript"/>
        </w:rPr>
        <w:t xml:space="preserve">2 </w:t>
      </w:r>
      <w:r w:rsidR="000C26A7">
        <w:t>/year, respectively. These values are likely the least accurate since they are based on the fewest storms. They are presented here to provide an estimate of annual SSY f</w:t>
      </w:r>
      <w:r>
        <w:t xml:space="preserve">rom the </w:t>
      </w:r>
      <w:r w:rsidR="00296713">
        <w:t xml:space="preserve">LOWER_QUARRY and LOWER_VILLAGE </w:t>
      </w:r>
      <w:r>
        <w:t>subwatersheds separately</w:t>
      </w:r>
      <w:r w:rsidR="00DD48D5">
        <w:t>.</w:t>
      </w:r>
      <w:r w:rsidR="000C26A7">
        <w:t xml:space="preserve"> Excluding these values, the range of annual SSY estimates is relatively small for the UPPER subwatershed (29-44 tons/year) and TOTAL watershed </w:t>
      </w:r>
      <w:r w:rsidR="007960EB">
        <w:t>(341</w:t>
      </w:r>
      <w:r w:rsidR="000C26A7">
        <w:t>-450 tons/year).</w:t>
      </w:r>
    </w:p>
    <w:p w14:paraId="33B3D703" w14:textId="77777777" w:rsidR="001920D6" w:rsidRDefault="001920D6" w:rsidP="001920D6"/>
    <w:p w14:paraId="154C4A1C" w14:textId="77777777" w:rsidR="00D758D4" w:rsidRDefault="000C26A7">
      <w:pPr>
        <w:pStyle w:val="Heading2"/>
      </w:pPr>
      <w:r>
        <w:t>Discussion</w:t>
      </w:r>
    </w:p>
    <w:p w14:paraId="2AC3DA9B" w14:textId="77777777" w:rsidR="00D758D4" w:rsidRDefault="000C26A7">
      <w:pPr>
        <w:pStyle w:val="Heading3"/>
      </w:pPr>
      <w:r>
        <w:t>Methods for quantifying human impact</w:t>
      </w:r>
    </w:p>
    <w:p w14:paraId="36A63C42" w14:textId="0A750520" w:rsidR="00D758D4" w:rsidRDefault="000C26A7">
      <w:r>
        <w:t>In contrast to other methods like USLE-based models</w:t>
      </w:r>
      <w:r w:rsidR="00360DC0">
        <w:t xml:space="preserve"> or </w:t>
      </w:r>
      <w:r>
        <w:t>traditional sediment rating curves</w:t>
      </w:r>
      <w:r w:rsidR="00360DC0">
        <w:t xml:space="preserve"> (SSC-Q)</w:t>
      </w:r>
      <w:r>
        <w:t>, event-wise correlation of SSY</w:t>
      </w:r>
      <w:r w:rsidR="00401819" w:rsidRPr="00401819">
        <w:rPr>
          <w:vertAlign w:val="subscript"/>
        </w:rPr>
        <w:t>EV</w:t>
      </w:r>
      <w:r>
        <w:t xml:space="preserve"> and storm metrics was advantageous for quantifying increased sediment loading</w:t>
      </w:r>
      <w:r w:rsidR="004A13FB">
        <w:t xml:space="preserve"> from human-disturbed areas</w:t>
      </w:r>
      <w:r w:rsidR="00360DC0">
        <w:t xml:space="preserve"> </w:t>
      </w:r>
      <w:r>
        <w:t>in the study watershed. USLE-based models are not well-calibrated for use in steep, tropical wat</w:t>
      </w:r>
      <w:r w:rsidR="00054126">
        <w:t xml:space="preserve">ersheds with human disturbance </w:t>
      </w:r>
      <w:r w:rsidR="00054126">
        <w:fldChar w:fldCharType="begin" w:fldLock="1"/>
      </w:r>
      <w:r w:rsidR="00DD1CCE">
        <w:instrText>ADDIN CSL_CITATION { "citationItems" : [ { "id" : "ITEM-1", "itemData" : { "ISBN" : "0169-555X", "author" : [ { "dropping-particle" : "", "family" : "Calhoun", "given" : "R Scott", "non-dropping-particle" : "", "parse-names" : false, "suffix" : "" }, { "dropping-particle" : "", "family" : "Fletcher", "given" : "C H", "non-dropping-particle" : "", "parse-names" : false, "suffix" : "" } ], "container-title" : "Geomorphology", "id" : "ITEM-1", "issue" : "3", "issued" : { "date-parts" : [ [ "1999" ] ] }, "page" : "213-226", "title" : "Measured and predicted sediment yield from a subtropical, heavy rainfall, steep-sided river basin: Hanalei, Kauai, Hawaiian Islands", "type" : "article-journal", "volume" : "30" }, "uris" : [ "http://www.mendeley.com/documents/?uuid=a22500eb-4c0c-4421-8d1c-bd2ddb3d7e0b" ] }, { "id" : "ITEM-2", "itemData" : { "DOI" : "10.1007/s10310-007-0017-9", "ISSN" : "1341-6979", "author" : [ { "dropping-particle" : "", "family" : "Sadeghi", "given" : "S. H. R.", "non-dropping-particle" : "", "parse-names" : false, "suffix" : "" }, { "dropping-particle" : "", "family" : "Mizuyama", "given" : "T.", "non-dropping-particle" : "", "parse-names" : false, "suffix" : "" }, { "dropping-particle" : "", "family" : "Miyata", "given" : "S.", "non-dropping-particle" : "", "parse-names" : false, "suffix" : "" }, { "dropping-particle" : "", "family" : "Gomi", "given" : "T.", "non-dropping-particle" : "", "parse-names" : false, "suffix" : "" }, { "dropping-particle" : "", "family" : "Kosugi", "given" : "K.", "non-dropping-particle" : "", "parse-names" : false, "suffix" : "" }, { "dropping-particle" : "", "family" : "Mizugaki", "given" : "S.", "non-dropping-particle" : "", "parse-names" : false, "suffix" : "" }, { "dropping-particle" : "", "family" : "Onda", "given" : "Y.", "non-dropping-particle" : "", "parse-names" : false, "suffix" : "" } ], "container-title" : "Journal of Forest Research", "id" : "ITEM-2", "issue" : "4", "issued" : { "date-parts" : [ [ "2007", "6", "2" ] ] }, "page" : "270-277", "title" : "Is MUSLE apt to small steeply reforested watershed?", "type" : "article-journal", "volume" : "12" }, "uris" : [ "http://www.mendeley.com/documents/?uuid=7157efe2-b703-4323-8c95-85e65d4be1fe" ] } ], "mendeley" : { "formattedCitation" : "(Calhoun and Fletcher, 1999; Sadeghi et al., 2007)", "plainTextFormattedCitation" : "(Calhoun and Fletcher, 1999; Sadeghi et al., 2007)", "previouslyFormattedCitation" : "(Calhoun and Fletcher, 1999; Sadeghi et al., 2007)" }, "properties" : { "noteIndex" : 0 }, "schema" : "https://github.com/citation-style-language/schema/raw/master/csl-citation.json" }</w:instrText>
      </w:r>
      <w:r w:rsidR="00054126">
        <w:fldChar w:fldCharType="separate"/>
      </w:r>
      <w:r w:rsidR="00C41C60" w:rsidRPr="00C41C60">
        <w:rPr>
          <w:noProof/>
        </w:rPr>
        <w:t>(Calhoun and Fletcher, 1999; Sadeghi et al., 2007)</w:t>
      </w:r>
      <w:r w:rsidR="00054126">
        <w:fldChar w:fldCharType="end"/>
      </w:r>
      <w:r>
        <w:t xml:space="preserve">, and have high uncertainty in the sediment delivery ratio. Using a traditional relationship between </w:t>
      </w:r>
      <w:r w:rsidR="004A13FB">
        <w:t>Q</w:t>
      </w:r>
      <w:r>
        <w:t xml:space="preserve"> and </w:t>
      </w:r>
      <w:r w:rsidR="004A13FB">
        <w:t>SSC</w:t>
      </w:r>
      <w:r>
        <w:t xml:space="preserve"> to estimate continuous sediment load was problematic in the study watershed, due to the significant hysteresis and changing sediment availability. While the Q-SSC relationship</w:t>
      </w:r>
      <w:r w:rsidR="00360DC0">
        <w:t xml:space="preserve"> </w:t>
      </w:r>
      <w:r>
        <w:t>illustrate</w:t>
      </w:r>
      <w:r w:rsidR="00360DC0">
        <w:t>d</w:t>
      </w:r>
      <w:r>
        <w:t xml:space="preserve"> large differences in SSC downstream of the quarry and </w:t>
      </w:r>
      <w:r w:rsidR="00322DA9">
        <w:t>reduced</w:t>
      </w:r>
      <w:r w:rsidR="00360DC0">
        <w:t xml:space="preserve"> </w:t>
      </w:r>
      <w:r>
        <w:t>SSC at low Q</w:t>
      </w:r>
      <w:r w:rsidR="00360DC0">
        <w:t xml:space="preserve"> following mitigation activities</w:t>
      </w:r>
      <w:r>
        <w:t xml:space="preserve">, </w:t>
      </w:r>
      <w:r w:rsidR="00360DC0">
        <w:t>the Q-SSC method would not provide accurate estimates of sediment load</w:t>
      </w:r>
      <w:r w:rsidR="00322DA9">
        <w:t>ing to the coast and coral reef ecosystem</w:t>
      </w:r>
      <w:r>
        <w:t>.</w:t>
      </w:r>
    </w:p>
    <w:p w14:paraId="2262828D" w14:textId="7346D692" w:rsidR="00D758D4" w:rsidRDefault="00054126">
      <w:r>
        <w:fldChar w:fldCharType="begin" w:fldLock="1"/>
      </w:r>
      <w:r w:rsidR="00BC5C68">
        <w:instrText>ADDIN CSL_CITATION { "citationItems" : [ { "id" : "ITEM-1", "itemData" : { "ISBN" : "3923381395", "author" : [ { "dropping-particle" : "", "family" : "Reid", "given" : "L M", "non-dropping-particle" : "", "parse-names" : false, "suffix" : "" }, { "dropping-particle" : "", "family" : "Dunne", "given" : "T", "non-dropping-particle" : "", "parse-names" : false, "suffix" : "" } ], "id" : "ITEM-1", "issued" : { "date-parts" : [ [ "1996" ] ] }, "publisher" : "Catena Verlag", "publisher-place" : "Reiskirchen, Germany", "title" : "Rapid evaluation of sediment budgets", "type" : "book" }, "uris" : [ "http://www.mendeley.com/documents/?uuid=db24fe95-3318-4c34-aa9e-4ee3d511d489" ] } ], "mendeley" : { "formattedCitation" : "(Reid and Dunne, 1996)", "manualFormatting" : "Reid and Dunne (1996)", "plainTextFormattedCitation" : "(Reid and Dunne, 1996)", "previouslyFormattedCitation" : "(Reid and Dunne, 1996)" }, "properties" : { "noteIndex" : 0 }, "schema" : "https://github.com/citation-style-language/schema/raw/master/csl-citation.json" }</w:instrText>
      </w:r>
      <w:r>
        <w:fldChar w:fldCharType="separate"/>
      </w:r>
      <w:r>
        <w:rPr>
          <w:noProof/>
        </w:rPr>
        <w:t>Reid and Dunne</w:t>
      </w:r>
      <w:r w:rsidRPr="00054126">
        <w:rPr>
          <w:noProof/>
        </w:rPr>
        <w:t xml:space="preserve"> </w:t>
      </w:r>
      <w:r>
        <w:rPr>
          <w:noProof/>
        </w:rPr>
        <w:t>(</w:t>
      </w:r>
      <w:r w:rsidRPr="00054126">
        <w:rPr>
          <w:noProof/>
        </w:rPr>
        <w:t>1996)</w:t>
      </w:r>
      <w:r>
        <w:fldChar w:fldCharType="end"/>
      </w:r>
      <w:r>
        <w:t xml:space="preserve"> </w:t>
      </w:r>
      <w:r w:rsidR="000C26A7">
        <w:t xml:space="preserve">argue that in cases where there is a clear management question and the study area can be divided into sub-units, a sediment budget can be rapidly developed with only a few field measurements and limited </w:t>
      </w:r>
      <w:r w:rsidR="004A13FB">
        <w:t xml:space="preserve">periods of </w:t>
      </w:r>
      <w:r w:rsidR="000C26A7">
        <w:t xml:space="preserve">field monitoring. In Faga'alu watershed, and other similar steep watersheds, human-disturbance is </w:t>
      </w:r>
      <w:r w:rsidR="00360DC0">
        <w:t xml:space="preserve">often </w:t>
      </w:r>
      <w:r w:rsidR="000C26A7">
        <w:t>constrained to the lower watershed, and sediment yields from these key sources can be measured separately</w:t>
      </w:r>
      <w:r w:rsidR="004A13FB">
        <w:t xml:space="preserve"> from the undisturbed forest upstream</w:t>
      </w:r>
      <w:r w:rsidR="000C26A7">
        <w:t xml:space="preserve">. Sampling in Faga'alu watershed targeted key sediment sources, and the disturbance signal was very large. </w:t>
      </w:r>
      <w:commentRangeStart w:id="30"/>
      <w:r w:rsidR="000C26A7">
        <w:t>Analyzing</w:t>
      </w:r>
      <w:commentRangeEnd w:id="30"/>
      <w:r w:rsidR="00ED2CC2">
        <w:rPr>
          <w:rStyle w:val="CommentReference"/>
        </w:rPr>
        <w:commentReference w:id="30"/>
      </w:r>
      <w:r w:rsidR="000C26A7">
        <w:t xml:space="preserve"> event-wise SSY allows comparison of similar size storms to determine change over time without problems of interannual variability in precipitation totals, and eliminates the need for long-term continuous fie</w:t>
      </w:r>
      <w:r w:rsidR="00401819">
        <w:t>ld work to measure annual total yields</w:t>
      </w:r>
      <w:r w:rsidR="000C26A7">
        <w:t xml:space="preserve">. From a management perspective, this approach is </w:t>
      </w:r>
      <w:r w:rsidR="00360DC0">
        <w:t>less expensive</w:t>
      </w:r>
      <w:r w:rsidR="000C26A7">
        <w:t xml:space="preserve"> since it does not require multiple or even a single full year of monitoring, and can be rapidly conducted if mitigation or disturbance activities are already planned. By developing a predictive model of SSY</w:t>
      </w:r>
      <w:r w:rsidR="00401819" w:rsidRPr="00401819">
        <w:rPr>
          <w:vertAlign w:val="subscript"/>
        </w:rPr>
        <w:t>EV</w:t>
      </w:r>
      <w:r w:rsidR="000C26A7">
        <w:t xml:space="preserve"> from an easily monitored storm metric like maximum event discharge, SSY</w:t>
      </w:r>
      <w:r w:rsidR="00401819" w:rsidRPr="00401819">
        <w:rPr>
          <w:vertAlign w:val="subscript"/>
        </w:rPr>
        <w:t>EV</w:t>
      </w:r>
      <w:r w:rsidR="000C26A7">
        <w:t xml:space="preserve"> can be modeled in the future to compare with either post-mitigation or post-disturbance SSY</w:t>
      </w:r>
      <w:r w:rsidR="00401819" w:rsidRPr="00401819">
        <w:rPr>
          <w:vertAlign w:val="subscript"/>
        </w:rPr>
        <w:t>EV</w:t>
      </w:r>
      <w:r w:rsidR="000C26A7">
        <w:t>.</w:t>
      </w:r>
    </w:p>
    <w:p w14:paraId="38371525" w14:textId="77777777" w:rsidR="00D758D4" w:rsidRDefault="000C26A7">
      <w:pPr>
        <w:pStyle w:val="Heading3"/>
      </w:pPr>
      <w:r>
        <w:t>Interpreting slope and intercept of the Qmax-SSY relationship</w:t>
      </w:r>
    </w:p>
    <w:p w14:paraId="3432EF94" w14:textId="183ADBE8" w:rsidR="00D758D4" w:rsidRDefault="000C26A7">
      <w:r>
        <w:t xml:space="preserve">Several researchers have attempted to explain </w:t>
      </w:r>
      <w:r w:rsidR="00360DC0">
        <w:t>values of</w:t>
      </w:r>
      <w:r>
        <w:t xml:space="preserve"> the intercept (</w:t>
      </w:r>
      <w:r w:rsidR="005D50D5">
        <w:rPr>
          <w:rFonts w:cs="Times"/>
        </w:rPr>
        <w:t>α</w:t>
      </w:r>
      <w:r>
        <w:t>) and slope (</w:t>
      </w:r>
      <w:r w:rsidR="005D50D5">
        <w:rPr>
          <w:rFonts w:ascii="Cambria Math" w:hAnsi="Cambria Math"/>
        </w:rPr>
        <w:t>β</w:t>
      </w:r>
      <w:r>
        <w:t xml:space="preserve">) coefficients of the sediment rating curve </w:t>
      </w:r>
      <w:r w:rsidR="00360DC0">
        <w:t>as a function of</w:t>
      </w:r>
      <w:r>
        <w:t xml:space="preserve"> watershed characteristics. A traditional sediment rating curve (Q-SSC) is considered a 'black box' model, and though the slope and intercept have no physical meaning, some physical interpretation has been ascribed to them</w:t>
      </w:r>
      <w:r w:rsidR="00054126">
        <w:t xml:space="preserve"> </w:t>
      </w:r>
      <w:r w:rsidR="00054126">
        <w:fldChar w:fldCharType="begin" w:fldLock="1"/>
      </w:r>
      <w:r w:rsidR="00054126">
        <w:instrText>ADDIN CSL_CITATION { "citationItems" : [ { "id" : "ITEM-1", "itemData" : { "DOI" : "10.1016/S0022-1694(00)00253-5", "ISSN" : "00221694", "abstract" : "A large part of the sediment in lowland rivers is transported as wash load. As wash load is a non-capacity load it often is modelled using empirical relations, such as the rating curve technique. Sediment rating curves in the form of a power function are derived for several locations along the river Rhine and its main tributaries, using different fitting procedures. Inaccuracies in estimated sediment loads are analysed, and spatial differences in the shapes of the fitted rating curves are related to watershed characteristics. Rating curves obtained by least squares regression on logarithmic transformed data underestimate long-term sediment transport rates by 10\u201350%. Better estimates are obtained when nonlinear least squares regression is applied. The steepness of the fitted rating curves decreases along the main channel of the Rhine in a downstream direction. Contrary to what is generally believed this is not related to changes in the sediment transport regime. A better indication of the sediment transport regime is obtained when the slope/intercept pairs of the fitted rating curves are plotted in a graph. All locations that plot on the same line have a common discharge-concentration value and appear to be characterised by a similar sediment transport regime. At locations of which the slope/intercept pairs plot on higher lines, a larger part of the annual sediment load is transported during high discharge. ?", "author" : [ { "dropping-particle" : "", "family" : "Asselman", "given" : "N.E.M.", "non-dropping-particle" : "", "parse-names" : false, "suffix" : "" } ], "container-title" : "Journal of Hydrology", "id" : "ITEM-1", "issue" : "3-4", "issued" : { "date-parts" : [ [ "2000", "7" ] ] }, "page" : "228-248", "title" : "Fitting and interpretation of sediment rating curves", "type" : "article-journal", "volume" : "234" }, "uris" : [ "http://www.mendeley.com/documents/?uuid=62a6b660-3d41-46a7-b53f-5f84582d6aa4" ] } ], "mendeley" : { "formattedCitation" : "(Asselman, 2000)", "plainTextFormattedCitation" : "(Asselman, 2000)", "previouslyFormattedCitation" : "(Asselman, 2000)" }, "properties" : { "noteIndex" : 0 }, "schema" : "https://github.com/citation-style-language/schema/raw/master/csl-citation.json" }</w:instrText>
      </w:r>
      <w:r w:rsidR="00054126">
        <w:fldChar w:fldCharType="separate"/>
      </w:r>
      <w:r w:rsidR="00054126" w:rsidRPr="00054126">
        <w:rPr>
          <w:noProof/>
        </w:rPr>
        <w:t>(Asselman, 2000)</w:t>
      </w:r>
      <w:r w:rsidR="00054126">
        <w:fldChar w:fldCharType="end"/>
      </w:r>
      <w:r>
        <w:t xml:space="preserve">. </w:t>
      </w:r>
      <w:r w:rsidR="00054126">
        <w:fldChar w:fldCharType="begin" w:fldLock="1"/>
      </w:r>
      <w:r w:rsidR="00AA70FE">
        <w:instrText>ADDIN CSL_CITATION { "citationItems" : [ { "id" : "ITEM-1", "itemData" : { "author" : [ { "dropping-particle" : "", "family" : "Rankl", "given" : "James G.", "non-dropping-particle" : "", "parse-names" : false, "suffix" : "" } ], "id" : "ITEM-1", "issued" : { "date-parts" : [ [ "2004" ] ] }, "publisher-place" : "Denver, CO", "title" : "Relations Between Total-Sediment Load and Peak Discharge for Rainstorm Runoff on Five Ephemeral Streams in Wyoming. U.S. Geological Survey Water-Resources Investigations Report 02-4150", "type" : "report" }, "uris" : [ "http://www.mendeley.com/documents/?uuid=8cf735a6-3369-474f-8f96-4346821808f5" ] } ], "mendeley" : { "formattedCitation" : "(Rankl, 2004)", "manualFormatting" : "Rankl (2004)", "plainTextFormattedCitation" : "(Rankl, 2004)", "previouslyFormattedCitation" : "(Rankl, 2004)" }, "properties" : { "noteIndex" : 0 }, "schema" : "https://github.com/citation-style-language/schema/raw/master/csl-citation.json" }</w:instrText>
      </w:r>
      <w:r w:rsidR="00054126">
        <w:fldChar w:fldCharType="separate"/>
      </w:r>
      <w:r w:rsidR="00054126">
        <w:rPr>
          <w:noProof/>
        </w:rPr>
        <w:t>Rankl</w:t>
      </w:r>
      <w:r w:rsidR="00054126" w:rsidRPr="00054126">
        <w:rPr>
          <w:noProof/>
        </w:rPr>
        <w:t xml:space="preserve"> </w:t>
      </w:r>
      <w:r w:rsidR="00054126">
        <w:rPr>
          <w:noProof/>
        </w:rPr>
        <w:t>(</w:t>
      </w:r>
      <w:r w:rsidR="00054126" w:rsidRPr="00054126">
        <w:rPr>
          <w:noProof/>
        </w:rPr>
        <w:t>2004)</w:t>
      </w:r>
      <w:r w:rsidR="00054126">
        <w:fldChar w:fldCharType="end"/>
      </w:r>
      <w:r>
        <w:t xml:space="preserve"> hypothesized that the intercept </w:t>
      </w:r>
      <w:r w:rsidR="00950C0F">
        <w:t>in the Qmax-SSY</w:t>
      </w:r>
      <w:r w:rsidR="00950C0F" w:rsidRPr="00950C0F">
        <w:rPr>
          <w:vertAlign w:val="subscript"/>
        </w:rPr>
        <w:t>EV</w:t>
      </w:r>
      <w:r w:rsidR="00950C0F">
        <w:t xml:space="preserve"> relationship </w:t>
      </w:r>
      <w:r>
        <w:t xml:space="preserve">varied with sediment availability and </w:t>
      </w:r>
      <w:proofErr w:type="spellStart"/>
      <w:r>
        <w:t>erodibility</w:t>
      </w:r>
      <w:proofErr w:type="spellEnd"/>
      <w:r>
        <w:t xml:space="preserve"> in watersheds. </w:t>
      </w:r>
      <w:r w:rsidR="0006407F">
        <w:fldChar w:fldCharType="begin" w:fldLock="1"/>
      </w:r>
      <w:r w:rsidR="0006407F">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formattedCitation" : "(Duvert et al., 2012)", "manualFormatting" : "Duvert et al. (2012)", "plainTextFormattedCitation" : "(Duvert et al., 2012)", "previouslyFormattedCitation" : "(Duvert et al., 2012)" }, "properties" : { "noteIndex" : 0 }, "schema" : "https://github.com/citation-style-language/schema/raw/master/csl-citation.json" }</w:instrText>
      </w:r>
      <w:r w:rsidR="0006407F">
        <w:fldChar w:fldCharType="separate"/>
      </w:r>
      <w:r w:rsidR="0006407F">
        <w:rPr>
          <w:noProof/>
        </w:rPr>
        <w:t>Duvert et al.</w:t>
      </w:r>
      <w:r w:rsidR="0006407F" w:rsidRPr="0006407F">
        <w:rPr>
          <w:noProof/>
        </w:rPr>
        <w:t xml:space="preserve"> </w:t>
      </w:r>
      <w:r w:rsidR="0006407F">
        <w:rPr>
          <w:noProof/>
        </w:rPr>
        <w:t>(</w:t>
      </w:r>
      <w:r w:rsidR="0006407F" w:rsidRPr="0006407F">
        <w:rPr>
          <w:noProof/>
        </w:rPr>
        <w:t>2012)</w:t>
      </w:r>
      <w:r w:rsidR="0006407F">
        <w:fldChar w:fldCharType="end"/>
      </w:r>
      <w:r w:rsidR="0006407F">
        <w:t xml:space="preserve"> </w:t>
      </w:r>
      <w:r w:rsidR="004A13FB">
        <w:t>found</w:t>
      </w:r>
      <w:r>
        <w:t xml:space="preserve"> that intercepts </w:t>
      </w:r>
      <w:r w:rsidR="00401819">
        <w:t>of</w:t>
      </w:r>
      <w:r w:rsidR="00B8018A" w:rsidRPr="00B8018A">
        <w:t xml:space="preserve"> </w:t>
      </w:r>
      <w:r w:rsidR="00B8018A">
        <w:t>the Qmax-SSY</w:t>
      </w:r>
      <w:r w:rsidR="00B8018A" w:rsidRPr="00950C0F">
        <w:rPr>
          <w:vertAlign w:val="subscript"/>
        </w:rPr>
        <w:t>EV</w:t>
      </w:r>
      <w:r w:rsidR="00B8018A">
        <w:t xml:space="preserve"> relationship </w:t>
      </w:r>
      <w:r>
        <w:t>are also dependent on the regression fitting method. While slopes in log-log space can be compared directly</w:t>
      </w:r>
      <w:r w:rsidR="0006407F">
        <w:t xml:space="preserve"> </w:t>
      </w:r>
      <w:r w:rsidR="0006407F">
        <w:fldChar w:fldCharType="begin" w:fldLock="1"/>
      </w:r>
      <w:r w:rsidR="0006407F">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formattedCitation" : "(Duvert et al., 2012)", "plainTextFormattedCitation" : "(Duvert et al., 2012)", "previouslyFormattedCitation" : "(Duvert et al., 2012)" }, "properties" : { "noteIndex" : 0 }, "schema" : "https://github.com/citation-style-language/schema/raw/master/csl-citation.json" }</w:instrText>
      </w:r>
      <w:r w:rsidR="0006407F">
        <w:fldChar w:fldCharType="separate"/>
      </w:r>
      <w:r w:rsidR="0006407F" w:rsidRPr="0006407F">
        <w:rPr>
          <w:noProof/>
        </w:rPr>
        <w:t>(Duvert et al., 2012)</w:t>
      </w:r>
      <w:r w:rsidR="0006407F">
        <w:fldChar w:fldCharType="end"/>
      </w:r>
      <w:r>
        <w:t xml:space="preserve">, intercepts must be plotted in similar units, and similarly normalized by watershed area. In five semi-arid to arid watersheds (2.1-1,538 </w:t>
      </w:r>
      <w:r w:rsidR="005D50D5">
        <w:t>km</w:t>
      </w:r>
      <w:r w:rsidR="005D50D5">
        <w:rPr>
          <w:vertAlign w:val="superscript"/>
        </w:rPr>
        <w:t>2</w:t>
      </w:r>
      <w:r>
        <w:t xml:space="preserve">) in Wyoming, United States, </w:t>
      </w:r>
      <w:r w:rsidR="0006407F">
        <w:fldChar w:fldCharType="begin" w:fldLock="1"/>
      </w:r>
      <w:r w:rsidR="00AA70FE">
        <w:instrText>ADDIN CSL_CITATION { "citationItems" : [ { "id" : "ITEM-1", "itemData" : { "author" : [ { "dropping-particle" : "", "family" : "Rankl", "given" : "James G.", "non-dropping-particle" : "", "parse-names" : false, "suffix" : "" } ], "id" : "ITEM-1", "issued" : { "date-parts" : [ [ "2004" ] ] }, "publisher-place" : "Denver, CO", "title" : "Relations Between Total-Sediment Load and Peak Discharge for Rainstorm Runoff on Five Ephemeral Streams in Wyoming. U.S. Geological Survey Water-Resources Investigations Report 02-4150", "type" : "report" }, "uris" : [ "http://www.mendeley.com/documents/?uuid=8cf735a6-3369-474f-8f96-4346821808f5" ] } ], "mendeley" : { "formattedCitation" : "(Rankl, 2004)", "manualFormatting" : "Rankl (2004)", "plainTextFormattedCitation" : "(Rankl, 2004)", "previouslyFormattedCitation" : "(Rankl, 2004)" }, "properties" : { "noteIndex" : 0 }, "schema" : "https://github.com/citation-style-language/schema/raw/master/csl-citation.json" }</w:instrText>
      </w:r>
      <w:r w:rsidR="0006407F">
        <w:fldChar w:fldCharType="separate"/>
      </w:r>
      <w:r w:rsidR="0006407F">
        <w:rPr>
          <w:noProof/>
        </w:rPr>
        <w:t>Rankl (</w:t>
      </w:r>
      <w:r w:rsidR="0006407F" w:rsidRPr="0006407F">
        <w:rPr>
          <w:noProof/>
        </w:rPr>
        <w:t>2004)</w:t>
      </w:r>
      <w:r w:rsidR="0006407F">
        <w:fldChar w:fldCharType="end"/>
      </w:r>
      <w:r w:rsidR="00B52CC5">
        <w:t xml:space="preserve"> </w:t>
      </w:r>
      <w:r>
        <w:t xml:space="preserve">found intercepts </w:t>
      </w:r>
      <w:r w:rsidR="00360DC0">
        <w:t>of the SSY</w:t>
      </w:r>
      <w:r w:rsidR="00360DC0">
        <w:rPr>
          <w:vertAlign w:val="subscript"/>
        </w:rPr>
        <w:t>EV</w:t>
      </w:r>
      <w:r w:rsidR="00360DC0">
        <w:t xml:space="preserve">-Qmax relationship </w:t>
      </w:r>
      <w:r>
        <w:t xml:space="preserve">ranged from 111-4,320 (Qmax </w:t>
      </w:r>
      <w:r w:rsidR="00360DC0">
        <w:t xml:space="preserve">in </w:t>
      </w:r>
      <w:r w:rsidR="005D50D5">
        <w:t>m</w:t>
      </w:r>
      <w:r w:rsidR="005D50D5">
        <w:rPr>
          <w:vertAlign w:val="superscript"/>
        </w:rPr>
        <w:t xml:space="preserve">3 </w:t>
      </w:r>
      <w:r>
        <w:t>/s/</w:t>
      </w:r>
      <w:r w:rsidR="005D50D5">
        <w:t>km</w:t>
      </w:r>
      <w:r w:rsidR="005D50D5">
        <w:rPr>
          <w:vertAlign w:val="superscript"/>
        </w:rPr>
        <w:t xml:space="preserve">2 </w:t>
      </w:r>
      <w:r w:rsidR="00360DC0">
        <w:t xml:space="preserve">, </w:t>
      </w:r>
      <w:r>
        <w:t xml:space="preserve">SSY </w:t>
      </w:r>
      <w:r w:rsidR="00360DC0">
        <w:t xml:space="preserve">in </w:t>
      </w:r>
      <w:r>
        <w:t>Mg/</w:t>
      </w:r>
      <w:r w:rsidR="005D50D5">
        <w:t>km</w:t>
      </w:r>
      <w:r w:rsidR="005D50D5">
        <w:rPr>
          <w:vertAlign w:val="superscript"/>
        </w:rPr>
        <w:t xml:space="preserve">2 </w:t>
      </w:r>
      <w:r>
        <w:t xml:space="preserve">). In eight sub-humid to semi-arid watersheds (0.45-22 </w:t>
      </w:r>
      <w:r w:rsidR="005D50D5">
        <w:t>km</w:t>
      </w:r>
      <w:r w:rsidR="005D50D5">
        <w:rPr>
          <w:vertAlign w:val="superscript"/>
        </w:rPr>
        <w:t>2</w:t>
      </w:r>
      <w:r>
        <w:t>),</w:t>
      </w:r>
      <w:r w:rsidR="0006407F">
        <w:t xml:space="preserve"> </w:t>
      </w:r>
      <w:r w:rsidR="0006407F">
        <w:fldChar w:fldCharType="begin" w:fldLock="1"/>
      </w:r>
      <w:r w:rsidR="0006407F">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formattedCitation" : "(Duvert et al., 2012)", "manualFormatting" : "Duvert et al. (2012)", "plainTextFormattedCitation" : "(Duvert et al., 2012)", "previouslyFormattedCitation" : "(Duvert et al., 2012)" }, "properties" : { "noteIndex" : 0 }, "schema" : "https://github.com/citation-style-language/schema/raw/master/csl-citation.json" }</w:instrText>
      </w:r>
      <w:r w:rsidR="0006407F">
        <w:fldChar w:fldCharType="separate"/>
      </w:r>
      <w:r w:rsidR="0006407F">
        <w:rPr>
          <w:noProof/>
        </w:rPr>
        <w:t>Duvert et al.</w:t>
      </w:r>
      <w:r w:rsidR="0006407F" w:rsidRPr="0006407F">
        <w:rPr>
          <w:noProof/>
        </w:rPr>
        <w:t xml:space="preserve"> </w:t>
      </w:r>
      <w:r w:rsidR="0006407F">
        <w:rPr>
          <w:noProof/>
        </w:rPr>
        <w:t>(</w:t>
      </w:r>
      <w:r w:rsidR="0006407F" w:rsidRPr="0006407F">
        <w:rPr>
          <w:noProof/>
        </w:rPr>
        <w:t>2012)</w:t>
      </w:r>
      <w:r w:rsidR="0006407F">
        <w:fldChar w:fldCharType="end"/>
      </w:r>
      <w:r w:rsidR="0006407F">
        <w:t xml:space="preserve"> </w:t>
      </w:r>
      <w:r>
        <w:t xml:space="preserve"> found the intercepts ranged from 25-5,039. In Faga'alu, the intercept in the undisturbed, UPPER subwatershed was 0.35, and in the disturbed, TOTAL watershed the intercept was 1.38, which are an order of magnitude or two lower than the lowest intercepts in </w:t>
      </w:r>
      <w:r w:rsidR="00CB1906">
        <w:fldChar w:fldCharType="begin" w:fldLock="1"/>
      </w:r>
      <w:r w:rsidR="00AA70FE">
        <w:instrText>ADDIN CSL_CITATION { "citationItems" : [ { "id" : "ITEM-1", "itemData" : { "author" : [ { "dropping-particle" : "", "family" : "Rankl", "given" : "James G.", "non-dropping-particle" : "", "parse-names" : false, "suffix" : "" } ], "id" : "ITEM-1", "issued" : { "date-parts" : [ [ "2004" ] ] }, "publisher-place" : "Denver, CO", "title" : "Relations Between Total-Sediment Load and Peak Discharge for Rainstorm Runoff on Five Ephemeral Streams in Wyoming. U.S. Geological Survey Water-Resources Investigations Report 02-4150", "type" : "report" }, "uris" : [ "http://www.mendeley.com/documents/?uuid=8cf735a6-3369-474f-8f96-4346821808f5" ] } ], "mendeley" : { "formattedCitation" : "(Rankl, 2004)", "manualFormatting" : "Rankl (2004)", "plainTextFormattedCitation" : "(Rankl, 2004)", "previouslyFormattedCitation" : "(Rankl, 2004)" }, "properties" : { "noteIndex" : 0 }, "schema" : "https://github.com/citation-style-language/schema/raw/master/csl-citation.json" }</w:instrText>
      </w:r>
      <w:r w:rsidR="00CB1906">
        <w:fldChar w:fldCharType="separate"/>
      </w:r>
      <w:r w:rsidR="00CB1906">
        <w:rPr>
          <w:noProof/>
        </w:rPr>
        <w:t>Rankl (</w:t>
      </w:r>
      <w:r w:rsidR="00CB1906" w:rsidRPr="0006407F">
        <w:rPr>
          <w:noProof/>
        </w:rPr>
        <w:t>2004)</w:t>
      </w:r>
      <w:r w:rsidR="00CB1906">
        <w:fldChar w:fldCharType="end"/>
      </w:r>
      <w:r w:rsidR="00CB1906">
        <w:t xml:space="preserve"> </w:t>
      </w:r>
      <w:r>
        <w:t xml:space="preserve">and </w:t>
      </w:r>
      <w:r w:rsidR="00CB1906">
        <w:fldChar w:fldCharType="begin" w:fldLock="1"/>
      </w:r>
      <w:r w:rsidR="00CB1906">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formattedCitation" : "(Duvert et al., 2012)", "manualFormatting" : "Duvert et al. (2012)", "plainTextFormattedCitation" : "(Duvert et al., 2012)", "previouslyFormattedCitation" : "(Duvert et al., 2012)" }, "properties" : { "noteIndex" : 0 }, "schema" : "https://github.com/citation-style-language/schema/raw/master/csl-citation.json" }</w:instrText>
      </w:r>
      <w:r w:rsidR="00CB1906">
        <w:fldChar w:fldCharType="separate"/>
      </w:r>
      <w:r w:rsidR="00CB1906">
        <w:rPr>
          <w:noProof/>
        </w:rPr>
        <w:t>Duvert et al.</w:t>
      </w:r>
      <w:r w:rsidR="00CB1906" w:rsidRPr="0006407F">
        <w:rPr>
          <w:noProof/>
        </w:rPr>
        <w:t xml:space="preserve"> </w:t>
      </w:r>
      <w:r w:rsidR="00CB1906">
        <w:rPr>
          <w:noProof/>
        </w:rPr>
        <w:t>(</w:t>
      </w:r>
      <w:r w:rsidR="00CB1906" w:rsidRPr="0006407F">
        <w:rPr>
          <w:noProof/>
        </w:rPr>
        <w:t>2012)</w:t>
      </w:r>
      <w:r w:rsidR="00CB1906">
        <w:fldChar w:fldCharType="end"/>
      </w:r>
      <w:r>
        <w:t>. This suggests that sediment availability is relatively low in Faga'alu, under natural and human-disturbed conditions, likely due to the dense forest cover.</w:t>
      </w:r>
    </w:p>
    <w:p w14:paraId="211DD104" w14:textId="397EB6BB" w:rsidR="00D758D4" w:rsidRDefault="000C26A7">
      <w:r>
        <w:lastRenderedPageBreak/>
        <w:t>High slope values  in the log-log plots (</w:t>
      </w:r>
      <w:r w:rsidR="005D50D5">
        <w:rPr>
          <w:rFonts w:ascii="Cambria Math" w:hAnsi="Cambria Math"/>
        </w:rPr>
        <w:t>β</w:t>
      </w:r>
      <w:r>
        <w:t xml:space="preserve"> coefficient) suggest that small changes in stream discharge lead to large increases in sediment load due to the erosive power of the river or the availability of new sediment sources at high Q</w:t>
      </w:r>
      <w:r w:rsidR="00C4512B">
        <w:t xml:space="preserve"> </w:t>
      </w:r>
      <w:r w:rsidR="00C4512B">
        <w:fldChar w:fldCharType="begin" w:fldLock="1"/>
      </w:r>
      <w:r w:rsidR="003A016D">
        <w:instrText>ADDIN CSL_CITATION { "citationItems" : [ { "id" : "ITEM-1", "itemData" : { "DOI" : "10.1016/S0022-1694(00)00253-5", "ISSN" : "00221694", "abstract" : "A large part of the sediment in lowland rivers is transported as wash load. As wash load is a non-capacity load it often is modelled using empirical relations, such as the rating curve technique. Sediment rating curves in the form of a power function are derived for several locations along the river Rhine and its main tributaries, using different fitting procedures. Inaccuracies in estimated sediment loads are analysed, and spatial differences in the shapes of the fitted rating curves are related to watershed characteristics. Rating curves obtained by least squares regression on logarithmic transformed data underestimate long-term sediment transport rates by 10\u201350%. Better estimates are obtained when nonlinear least squares regression is applied. The steepness of the fitted rating curves decreases along the main channel of the Rhine in a downstream direction. Contrary to what is generally believed this is not related to changes in the sediment transport regime. A better indication of the sediment transport regime is obtained when the slope/intercept pairs of the fitted rating curves are plotted in a graph. All locations that plot on the same line have a common discharge-concentration value and appear to be characterised by a similar sediment transport regime. At locations of which the slope/intercept pairs plot on higher lines, a larger part of the annual sediment load is transported during high discharge. ?", "author" : [ { "dropping-particle" : "", "family" : "Asselman", "given" : "N.E.M.", "non-dropping-particle" : "", "parse-names" : false, "suffix" : "" } ], "container-title" : "Journal of Hydrology", "id" : "ITEM-1", "issue" : "3-4", "issued" : { "date-parts" : [ [ "2000", "7" ] ] }, "page" : "228-248", "title" : "Fitting and interpretation of sediment rating curves", "type" : "article-journal", "volume" : "234" }, "uris" : [ "http://www.mendeley.com/documents/?uuid=62a6b660-3d41-46a7-b53f-5f84582d6aa4" ] } ], "mendeley" : { "formattedCitation" : "(Asselman, 2000)", "plainTextFormattedCitation" : "(Asselman, 2000)", "previouslyFormattedCitation" : "(Asselman, 2000)" }, "properties" : { "noteIndex" : 0 }, "schema" : "https://github.com/citation-style-language/schema/raw/master/csl-citation.json" }</w:instrText>
      </w:r>
      <w:r w:rsidR="00C4512B">
        <w:fldChar w:fldCharType="separate"/>
      </w:r>
      <w:r w:rsidR="00C4512B" w:rsidRPr="00C4512B">
        <w:rPr>
          <w:noProof/>
        </w:rPr>
        <w:t>(Asselman, 2000)</w:t>
      </w:r>
      <w:r w:rsidR="00C4512B">
        <w:fldChar w:fldCharType="end"/>
      </w:r>
      <w:r>
        <w:t>.</w:t>
      </w:r>
      <w:r w:rsidR="00C4512B">
        <w:t xml:space="preserve"> </w:t>
      </w:r>
      <w:r w:rsidR="00C4512B">
        <w:fldChar w:fldCharType="begin" w:fldLock="1"/>
      </w:r>
      <w:r w:rsidR="00AA70FE">
        <w:instrText>ADDIN CSL_CITATION { "citationItems" : [ { "id" : "ITEM-1", "itemData" : { "author" : [ { "dropping-particle" : "", "family" : "Rankl", "given" : "James G.", "non-dropping-particle" : "", "parse-names" : false, "suffix" : "" } ], "id" : "ITEM-1", "issued" : { "date-parts" : [ [ "2004" ] ] }, "publisher-place" : "Denver, CO", "title" : "Relations Between Total-Sediment Load and Peak Discharge for Rainstorm Runoff on Five Ephemeral Streams in Wyoming. U.S. Geological Survey Water-Resources Investigations Report 02-4150", "type" : "report" }, "uris" : [ "http://www.mendeley.com/documents/?uuid=8cf735a6-3369-474f-8f96-4346821808f5" ] } ], "mendeley" : { "formattedCitation" : "(Rankl, 2004)", "manualFormatting" : "Rankl (2004)", "plainTextFormattedCitation" : "(Rankl, 2004)", "previouslyFormattedCitation" : "(Rankl, 2004)" }, "properties" : { "noteIndex" : 0 }, "schema" : "https://github.com/citation-style-language/schema/raw/master/csl-citation.json" }</w:instrText>
      </w:r>
      <w:r w:rsidR="00C4512B">
        <w:fldChar w:fldCharType="separate"/>
      </w:r>
      <w:r w:rsidR="00C4512B">
        <w:rPr>
          <w:noProof/>
        </w:rPr>
        <w:t>Rankl (</w:t>
      </w:r>
      <w:r w:rsidR="00C4512B" w:rsidRPr="0006407F">
        <w:rPr>
          <w:noProof/>
        </w:rPr>
        <w:t>2004)</w:t>
      </w:r>
      <w:r w:rsidR="00C4512B">
        <w:fldChar w:fldCharType="end"/>
      </w:r>
      <w:r>
        <w:t xml:space="preserve"> assumed that the slope was a function of rainfall intensity on hillslopes, and found that the slopes </w:t>
      </w:r>
      <w:r w:rsidR="00401819">
        <w:t>ranged from 1.07-1.29</w:t>
      </w:r>
      <w:r w:rsidR="00401819">
        <w:t xml:space="preserve"> </w:t>
      </w:r>
      <w:r>
        <w:t xml:space="preserve">in five semi-arid to arid watersheds in Wyoming, and were not statistically different </w:t>
      </w:r>
      <w:r w:rsidR="003A016D">
        <w:t>among</w:t>
      </w:r>
      <w:r>
        <w:t xml:space="preserve"> watersheds. In the watersheds in</w:t>
      </w:r>
      <w:r w:rsidR="003A016D">
        <w:t xml:space="preserve"> </w:t>
      </w:r>
      <w:r w:rsidR="003A016D">
        <w:fldChar w:fldCharType="begin" w:fldLock="1"/>
      </w:r>
      <w:r w:rsidR="003A016D">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formattedCitation" : "(Duvert et al., 2012)", "manualFormatting" : "Duvert et al. (2012)", "plainTextFormattedCitation" : "(Duvert et al., 2012)", "previouslyFormattedCitation" : "(Duvert et al., 2012)" }, "properties" : { "noteIndex" : 0 }, "schema" : "https://github.com/citation-style-language/schema/raw/master/csl-citation.json" }</w:instrText>
      </w:r>
      <w:r w:rsidR="003A016D">
        <w:fldChar w:fldCharType="separate"/>
      </w:r>
      <w:r w:rsidR="003A016D">
        <w:rPr>
          <w:noProof/>
        </w:rPr>
        <w:t>Duvert et al. (</w:t>
      </w:r>
      <w:r w:rsidR="003A016D" w:rsidRPr="003A016D">
        <w:rPr>
          <w:noProof/>
        </w:rPr>
        <w:t>2012)</w:t>
      </w:r>
      <w:r w:rsidR="003A016D">
        <w:fldChar w:fldCharType="end"/>
      </w:r>
      <w:r>
        <w:t xml:space="preserve">, slopes ranged from 0.95-1.82, and from 1.06-2.45 in eighteen other watersheds (0.60-1,538 </w:t>
      </w:r>
      <w:r w:rsidR="005D50D5">
        <w:t>km</w:t>
      </w:r>
      <w:r w:rsidR="005D50D5">
        <w:rPr>
          <w:vertAlign w:val="superscript"/>
        </w:rPr>
        <w:t xml:space="preserve">2 </w:t>
      </w:r>
      <w:r>
        <w:t>) in diverse geographical settings</w:t>
      </w:r>
      <w:r w:rsidR="00E3209D">
        <w:t xml:space="preserve"> </w:t>
      </w:r>
      <w:r w:rsidR="00B52CC5">
        <w:fldChar w:fldCharType="begin" w:fldLock="1"/>
      </w:r>
      <w:r w:rsidR="001C41C3">
        <w:instrText>ADDIN CSL_CITATION { "citationItems" : [ { "id" : "ITEM-1", "itemData" : { "author" : [ { "dropping-particle" : "", "family" : "Tropeano", "given" : "D.", "non-dropping-particle" : "", "parse-names" : false, "suffix" : "" } ], "container-title" : "Earth Surface Processes and Landforms", "id" : "ITEM-1", "issued" : { "date-parts" : [ [ "1991" ] ] }, "page" : "323-339", "title" : "High flow events, sediment transport in a small streams in the \"Tertiary Basin\" area in Piedmont (northwest Italy)", "type" : "article-journal", "volume" : "16" }, "uris" : [ "http://www.mendeley.com/documents/?uuid=564b7133-06a7-4229-81dd-31b70d559266" ] }, { "id" : "ITEM-2", "itemData" : { "author" : [ { "dropping-particle" : "", "family" : "Basher", "given" : "L.R.", "non-dropping-particle" : "", "parse-names" : false, "suffix" : "" }, { "dropping-particle" : "", "family" : "Hicks", "given" : "D.M.", "non-dropping-particle" : "", "parse-names" : false, "suffix" : "" }, { "dropping-particle" : "", "family" : "Handyside", "given" : "B.", "non-dropping-particle" : "", "parse-names" : false, "suffix" : "" }, { "dropping-particle" : "", "family" : "Ross", "given" : "C.W.", "non-dropping-particle" : "", "parse-names" : false, "suffix" : "" } ], "container-title" : "Journal of Hydrology (NZ)", "id" : "ITEM-2", "issued" : { "date-parts" : [ [ "1997" ] ] }, "page" : "73-95", "title" : "Erosion and sediment transport from the market gardening lands at Pukekohe, Auckland, New Zealand", "type" : "article-journal", "volume" : "36" }, "uris" : [ "http://www.mendeley.com/documents/?uuid=01a202d4-0300-4781-8441-a414c3f1a9cf" ] }, { "id" : "ITEM-3", "itemData" : { "author" : [ { "dropping-particle" : "", "family" : "Fahey", "given" : "B.D.", "non-dropping-particle" : "", "parse-names" : false, "suffix" : "" }, { "dropping-particle" : "", "family" : "Marden", "given" : "M.", "non-dropping-particle" : "", "parse-names" : false, "suffix" : "" } ], "container-title" : "Journal of Hydrology (NZ)", "id" : "ITEM-3", "issued" : { "date-parts" : [ [ "2000" ] ] }, "page" : "49-63", "title" : "Sediment yields from a forested and a pasture catchment, coastal Hawke's Bay, North Island, New Zealand", "type" : "article-journal", "volume" : "39" }, "uris" : [ "http://www.mendeley.com/documents/?uuid=e4acead2-6c88-4075-bb84-191606e5270e" ] }, { "id" : "ITEM-4", "itemData" : { "author" : [ { "dropping-particle" : "", "family" : "Rankl", "given" : "James G.", "non-dropping-particle" : "", "parse-names" : false, "suffix" : "" } ], "id" : "ITEM-4", "issued" : { "date-parts" : [ [ "2004" ] ] }, "publisher-place" : "Denver, CO", "title" : "Relations Between Total-Sediment Load and Peak Discharge for Rainstorm Runoff on Five Ephemeral Streams in Wyoming. U.S. Geological Survey Water-Resources Investigations Report 02-4150", "type" : "report" }, "uris" : [ "http://www.mendeley.com/documents/?uuid=8cf735a6-3369-474f-8f96-4346821808f5" ] }, { "id" : "ITEM-5", "itemData" : { "author" : [ { "dropping-particle" : "", "family" : "Hicks", "given" : "D.M.", "non-dropping-particle" : "", "parse-names" : false, "suffix" : "" }, { "dropping-particle" : "", "family" : "Hoyle", "given" : "J.", "non-dropping-particle" : "", "parse-names" : false, "suffix" : "" }, { "dropping-particle" : "", "family" : "Roulston", "given" : "H.", "non-dropping-particle" : "", "parse-names" : false, "suffix" : "" } ], "id" : "ITEM-5", "issued" : { "date-parts" : [ [ "2009" ] ] }, "number-of-pages" : "89", "publisher" : "Prepared by NIWA for Auckland Regional Council", "title" : "Analysis of sediment yields within Auckland region. ARC Technical Report 2009/064", "type" : "report" }, "uris" : [ "http://www.mendeley.com/documents/?uuid=e5622ac6-90bd-4a49-a6ba-323310b17267" ] } ], "mendeley" : { "formattedCitation" : "(Basher et al., 1997; Fahey and Marden, 2000; Hicks et al., 2009; Rankl, 2004; Tropeano, 1991)", "plainTextFormattedCitation" : "(Basher et al., 1997; Fahey and Marden, 2000; Hicks et al., 2009; Rankl, 2004; Tropeano, 1991)", "previouslyFormattedCitation" : "(Basher et al., 1997; Fahey and Marden, 2000; Hicks et al., 2009; Rankl, 2004; Tropeano, 1991)" }, "properties" : { "noteIndex" : 0 }, "schema" : "https://github.com/citation-style-language/schema/raw/master/csl-citation.json" }</w:instrText>
      </w:r>
      <w:r w:rsidR="00B52CC5">
        <w:fldChar w:fldCharType="separate"/>
      </w:r>
      <w:r w:rsidR="00B52CC5" w:rsidRPr="00B52CC5">
        <w:rPr>
          <w:noProof/>
        </w:rPr>
        <w:t>(Basher et al., 1997; Fahey and Marden, 2000; Hicks et al., 2009; Rankl, 2004; Tropeano, 1991)</w:t>
      </w:r>
      <w:r w:rsidR="00B52CC5">
        <w:fldChar w:fldCharType="end"/>
      </w:r>
      <w:r>
        <w:t xml:space="preserve"> compiled by </w:t>
      </w:r>
      <w:r w:rsidR="003A016D">
        <w:fldChar w:fldCharType="begin" w:fldLock="1"/>
      </w:r>
      <w:r w:rsidR="003A016D">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formattedCitation" : "(Duvert et al., 2012)", "manualFormatting" : "Duvert et al. (2012)", "plainTextFormattedCitation" : "(Duvert et al., 2012)", "previouslyFormattedCitation" : "(Duvert et al., 2012)" }, "properties" : { "noteIndex" : 0 }, "schema" : "https://github.com/citation-style-language/schema/raw/master/csl-citation.json" }</w:instrText>
      </w:r>
      <w:r w:rsidR="003A016D">
        <w:fldChar w:fldCharType="separate"/>
      </w:r>
      <w:r w:rsidR="003A016D">
        <w:rPr>
          <w:noProof/>
        </w:rPr>
        <w:t>Duvert et al. (</w:t>
      </w:r>
      <w:r w:rsidR="003A016D" w:rsidRPr="003A016D">
        <w:rPr>
          <w:noProof/>
        </w:rPr>
        <w:t>2012)</w:t>
      </w:r>
      <w:r w:rsidR="003A016D">
        <w:fldChar w:fldCharType="end"/>
      </w:r>
      <w:r>
        <w:t xml:space="preserve">. In Faga'alu, slopes were </w:t>
      </w:r>
      <w:r w:rsidR="003A016D">
        <w:t>1.4 and 1.8</w:t>
      </w:r>
      <w:r>
        <w:t xml:space="preserve"> in the UPPER and TOTAL Faga'alu watersheds, respectively, which are very consistent with the watersheds presented in</w:t>
      </w:r>
      <w:r w:rsidR="00401819">
        <w:t xml:space="preserve"> </w:t>
      </w:r>
      <w:r w:rsidR="00401819">
        <w:fldChar w:fldCharType="begin" w:fldLock="1"/>
      </w:r>
      <w:r w:rsidR="00401819">
        <w:instrText>ADDIN CSL_CITATION { "citationItems" : [ { "id" : "ITEM-1", "itemData" : { "author" : [ { "dropping-particle" : "", "family" : "Rankl", "given" : "James G.", "non-dropping-particle" : "", "parse-names" : false, "suffix" : "" } ], "id" : "ITEM-1", "issued" : { "date-parts" : [ [ "2004" ] ] }, "publisher-place" : "Denver, CO", "title" : "Relations Between Total-Sediment Load and Peak Discharge for Rainstorm Runoff on Five Ephemeral Streams in Wyoming. U.S. Geological Survey Water-Resources Investigations Report 02-4150", "type" : "report" }, "uris" : [ "http://www.mendeley.com/documents/?uuid=8cf735a6-3369-474f-8f96-4346821808f5" ] } ], "mendeley" : { "formattedCitation" : "(Rankl, 2004)", "manualFormatting" : "Rankl (2004)", "plainTextFormattedCitation" : "(Rankl, 2004)", "previouslyFormattedCitation" : "(Rankl, 2004)" }, "properties" : { "noteIndex" : 0 }, "schema" : "https://github.com/citation-style-language/schema/raw/master/csl-citation.json" }</w:instrText>
      </w:r>
      <w:r w:rsidR="00401819">
        <w:fldChar w:fldCharType="separate"/>
      </w:r>
      <w:r w:rsidR="00401819" w:rsidRPr="004A13FB">
        <w:rPr>
          <w:noProof/>
        </w:rPr>
        <w:t>Ra</w:t>
      </w:r>
      <w:r w:rsidR="00401819">
        <w:rPr>
          <w:noProof/>
        </w:rPr>
        <w:t>nkl (</w:t>
      </w:r>
      <w:r w:rsidR="00401819" w:rsidRPr="004A13FB">
        <w:rPr>
          <w:noProof/>
        </w:rPr>
        <w:t>2004)</w:t>
      </w:r>
      <w:r w:rsidR="00401819">
        <w:fldChar w:fldCharType="end"/>
      </w:r>
      <w:r>
        <w:t xml:space="preserve"> </w:t>
      </w:r>
      <w:r w:rsidR="00401819">
        <w:t xml:space="preserve">and </w:t>
      </w:r>
      <w:r w:rsidR="003A016D">
        <w:fldChar w:fldCharType="begin" w:fldLock="1"/>
      </w:r>
      <w:r w:rsidR="003A016D">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formattedCitation" : "(Duvert et al., 2012)", "manualFormatting" : "Duvert et al. (2012)", "plainTextFormattedCitation" : "(Duvert et al., 2012)", "previouslyFormattedCitation" : "(Duvert et al., 2012)" }, "properties" : { "noteIndex" : 0 }, "schema" : "https://github.com/citation-style-language/schema/raw/master/csl-citation.json" }</w:instrText>
      </w:r>
      <w:r w:rsidR="003A016D">
        <w:fldChar w:fldCharType="separate"/>
      </w:r>
      <w:r w:rsidR="003A016D">
        <w:rPr>
          <w:noProof/>
        </w:rPr>
        <w:t>Duvert et al. (</w:t>
      </w:r>
      <w:r w:rsidR="003A016D" w:rsidRPr="003A016D">
        <w:rPr>
          <w:noProof/>
        </w:rPr>
        <w:t>2012)</w:t>
      </w:r>
      <w:r w:rsidR="003A016D">
        <w:fldChar w:fldCharType="end"/>
      </w:r>
      <w:r>
        <w:t>.</w:t>
      </w:r>
    </w:p>
    <w:p w14:paraId="0FE84E8A" w14:textId="690DABFA" w:rsidR="00D758D4" w:rsidRDefault="000C26A7">
      <w:r>
        <w:t>In Faga'alu, SSY</w:t>
      </w:r>
      <w:r w:rsidR="00221DA1" w:rsidRPr="00401819">
        <w:rPr>
          <w:vertAlign w:val="subscript"/>
        </w:rPr>
        <w:t>EV</w:t>
      </w:r>
      <w:r>
        <w:t xml:space="preserve"> was least correlated with the Erosivity Index (EI30). </w:t>
      </w:r>
      <w:r w:rsidR="003A016D">
        <w:fldChar w:fldCharType="begin" w:fldLock="1"/>
      </w:r>
      <w:r w:rsidR="003A016D">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formattedCitation" : "(Duvert et al., 2012)", "manualFormatting" : "Duvert et al. (2012)", "plainTextFormattedCitation" : "(Duvert et al., 2012)", "previouslyFormattedCitation" : "(Duvert et al., 2012)" }, "properties" : { "noteIndex" : 0 }, "schema" : "https://github.com/citation-style-language/schema/raw/master/csl-citation.json" }</w:instrText>
      </w:r>
      <w:r w:rsidR="003A016D">
        <w:fldChar w:fldCharType="separate"/>
      </w:r>
      <w:r w:rsidR="003A016D">
        <w:rPr>
          <w:noProof/>
        </w:rPr>
        <w:t>Duvert et al. (</w:t>
      </w:r>
      <w:r w:rsidR="003A016D" w:rsidRPr="003A016D">
        <w:rPr>
          <w:noProof/>
        </w:rPr>
        <w:t>2012)</w:t>
      </w:r>
      <w:r w:rsidR="003A016D">
        <w:fldChar w:fldCharType="end"/>
      </w:r>
      <w:r w:rsidR="003A016D">
        <w:t xml:space="preserve"> </w:t>
      </w:r>
      <w:r>
        <w:t xml:space="preserve">also found low correlation coefficients with 5 min rainfall intensity for 8 watersheds in France and Mexico. </w:t>
      </w:r>
      <w:r w:rsidR="003A016D">
        <w:fldChar w:fldCharType="begin" w:fldLock="1"/>
      </w:r>
      <w:r w:rsidR="004A13FB">
        <w:instrText>ADDIN CSL_CITATION { "citationItems" : [ { "id" : "ITEM-1", "itemData" : { "author" : [ { "dropping-particle" : "", "family" : "Rodrigues", "given" : "Joseilson Oliveira", "non-dropping-particle" : "", "parse-names" : false, "suffix" : "" }, { "dropping-particle" : "", "family" : "Andrade", "given" : "Eunice Maia", "non-dropping-particle" : "", "parse-names" : false, "suffix" : "" }, { "dropping-particle" : "", "family" : "Ribeiro", "given" : "Luiz Alberto", "non-dropping-particle" : "", "parse-names" : false, "suffix" : "" } ], "container-title" : "Revista Ci\u00eancia Agron\u00f4mica", "id" : "ITEM-1", "issue" : "3", "issued" : { "date-parts" : [ [ "2013" ] ] }, "page" : "488-498", "title" : "Sediment loss in semiarid small watershed due to the land use", "type" : "article-journal", "volume" : "44" }, "uris" : [ "http://www.mendeley.com/documents/?uuid=798a9caf-fe1a-489b-bbfc-ce846579021d" ] } ], "mendeley" : { "formattedCitation" : "(Rodrigues et al., 2013)", "manualFormatting" : "Rodrigues et al. (2013)", "plainTextFormattedCitation" : "(Rodrigues et al., 2013)", "previouslyFormattedCitation" : "(Rodrigues et al., 2013)" }, "properties" : { "noteIndex" : 0 }, "schema" : "https://github.com/citation-style-language/schema/raw/master/csl-citation.json" }</w:instrText>
      </w:r>
      <w:r w:rsidR="003A016D">
        <w:fldChar w:fldCharType="separate"/>
      </w:r>
      <w:r w:rsidR="003A016D">
        <w:rPr>
          <w:noProof/>
        </w:rPr>
        <w:t>Rodrigues et al. (</w:t>
      </w:r>
      <w:r w:rsidR="003A016D" w:rsidRPr="003A016D">
        <w:rPr>
          <w:noProof/>
        </w:rPr>
        <w:t>2013)</w:t>
      </w:r>
      <w:r w:rsidR="003A016D">
        <w:fldChar w:fldCharType="end"/>
      </w:r>
      <w:r>
        <w:t xml:space="preserve"> hypothesized that EI30 is poorly correlated with SSY due to the effect of previous events on antecedent moisture conditions and in-channel sediment storage.</w:t>
      </w:r>
      <w:r w:rsidR="003A016D">
        <w:t xml:space="preserve"> </w:t>
      </w:r>
      <w:r w:rsidR="003A016D">
        <w:fldChar w:fldCharType="begin" w:fldLock="1"/>
      </w:r>
      <w:r w:rsidR="00E5494F">
        <w:instrText>ADDIN CSL_CITATION { "citationItems" : [ { "id" : "ITEM-1", "itemData" : { "DOI" : "10.1002/ldr.694", "ISBN" : "1085-3278", "ISSN" : "1085-3278", "abstract" : "The influence of land use on runoff and soil loss was assessed on two small watersheds in the Eastern Caribbean island of St Lucia, under contrasting land management regimes. The data generated from these watersheds revealed that the soil losses from an intensively cultivated agricultural watershed were 20-times higher in magnitude than that of a forested watershed both for peak rainfall event and for total duration of analysis. This was due to higher surface runoff rates and exposure of soil to direct raindrop impact within cultivated areas. Whereas the forest canopy cover in combination with higher infiltration capacities of the forested land reduced the erosive runoff from the forest watershed and thus the soil loss. Moreover, the energy intensities of large storms in excess of 40 mm were estimated and found to range between 400 MJ mm ha(-1) h(-1) and 1834MJ mm ha(-1)h(-1).' Soil loss from the agricultural watershed was strongly correlated (R-2 = 0.85) to storm energy-intensity (EI30). However, the correlation of soil loss with the EI30 (R-2 = 0.71) was poor for the forest watershed due to the effect of canopy vegetation, which significantly reduced the energy of raindrop imp, act. Over the study period, cumulative soil losses were 10.0 ha(-)1 for the agricultural site and 0(.)5t ha(-1) for the forest site. The largest storm observed during the study period resulted in erosion losses of 3-78 t ha(-1) and 0.2t ha(-1) from the agricultural and forest sites respectively. The regression models were developed using the measured data for prediction of runoff and soil loss over the watersheds of St Lucia under similar conditions. This study contributed towards efficient watershed management planning and implementation of suitable water conservation measures in St Lucia. Copyright (c) 2005 John Wiley &amp; Sons, Ltd.", "author" : [ { "dropping-particle" : "", "family" : "Cox", "given" : "C.A.", "non-dropping-particle" : "", "parse-names" : false, "suffix" : "" }, { "dropping-particle" : "", "family" : "Sarangi", "given" : "A.", "non-dropping-particle" : "", "parse-names" : false, "suffix" : "" }, { "dropping-particle" : "", "family" : "Madramootoo", "given" : "C.A.", "non-dropping-particle" : "", "parse-names" : false, "suffix" : "" } ], "container-title" : "Land Degradation &amp; Development", "id" : "ITEM-1", "issue" : "1", "issued" : { "date-parts" : [ [ "2006" ] ] }, "page" : "55-72", "title" : "Effect of land management on runoff and soil losses from two small watersheds in St Lucia", "type" : "article-journal", "volume" : "17" }, "uris" : [ "http://www.mendeley.com/documents/?uuid=4a153b5a-0ad8-4d89-b686-575790ae04bf" ] } ], "mendeley" : { "formattedCitation" : "(Cox et al., 2006)", "manualFormatting" : "Cox et al. (2006)", "plainTextFormattedCitation" : "(Cox et al., 2006)", "previouslyFormattedCitation" : "(Cox et al., 2006)" }, "properties" : { "noteIndex" : 0 }, "schema" : "https://github.com/citation-style-language/schema/raw/master/csl-citation.json" }</w:instrText>
      </w:r>
      <w:r w:rsidR="003A016D">
        <w:fldChar w:fldCharType="separate"/>
      </w:r>
      <w:r w:rsidR="003A016D">
        <w:rPr>
          <w:noProof/>
        </w:rPr>
        <w:t>Cox et al.</w:t>
      </w:r>
      <w:r w:rsidR="003A016D" w:rsidRPr="003A016D">
        <w:rPr>
          <w:noProof/>
        </w:rPr>
        <w:t xml:space="preserve"> </w:t>
      </w:r>
      <w:r w:rsidR="003A016D">
        <w:rPr>
          <w:noProof/>
        </w:rPr>
        <w:t>(</w:t>
      </w:r>
      <w:r w:rsidR="003A016D" w:rsidRPr="003A016D">
        <w:rPr>
          <w:noProof/>
        </w:rPr>
        <w:t>2006)</w:t>
      </w:r>
      <w:r w:rsidR="003A016D">
        <w:fldChar w:fldCharType="end"/>
      </w:r>
      <w:r>
        <w:t xml:space="preserve"> found EI30 was more correlated with soil loss in an agricultural </w:t>
      </w:r>
      <w:r w:rsidR="003A016D">
        <w:t>watershed</w:t>
      </w:r>
      <w:r>
        <w:t xml:space="preserve"> than a forested watershed, and Faga'alu is mainly covered in dense forest. Similar to other studies</w:t>
      </w:r>
      <w:r w:rsidR="003A016D">
        <w:t xml:space="preserve"> </w:t>
      </w:r>
      <w:r w:rsidR="003A016D">
        <w:fldChar w:fldCharType="begin" w:fldLock="1"/>
      </w:r>
      <w:r w:rsidR="004A13FB">
        <w:instrText>ADDIN CSL_CITATION { "citationItems" : [ { "id" : "ITEM-1", "itemData" : { "author" : [ { "dropping-particle" : "", "family" : "Hicks", "given" : "D Murray", "non-dropping-particle" : "", "parse-names" : false, "suffix" : "" } ], "container-title" : "Proceedings of the New-Zealand Hydrological Society Symposium", "id" : "ITEM-1", "issued" : { "date-parts" : [ [ "1990" ] ] }, "publisher-place" : "Auckland, New Zealand", "title" : "Suspended sediment yields from pasture and exotic forest basins", "type" : "paper-conference" }, "uris" : [ "http://www.mendeley.com/documents/?uuid=e9a5c909-e5a8-4596-bfb2-bffc88b36ffa" ] }, { "id" : "ITEM-2", "itemData" : { "author" : [ { "dropping-particle" : "", "family" : "Fahey", "given" : "B.D.", "non-dropping-particle" : "", "parse-names" : false, "suffix" : "" }, { "dropping-particle" : "", "family" : "Marden", "given" : "M.", "non-dropping-particle" : "", "parse-names" : false, "suffix" : "" }, { "dropping-particle" : "", "family" : "Phillips", "given" : "C.J.", "non-dropping-particle" : "", "parse-names" : false, "suffix" : "" } ], "container-title" : "Journal of Hydrology (NZ)", "id" : "ITEM-2", "issue" : "1", "issued" : { "date-parts" : [ [ "2003" ] ] }, "page" : "27-38", "title" : "Sediment yields from plantation forestry and pastoral farming, coastal Hawke's Bay, North Island, New Zealand", "type" : "article-journal", "volume" : "42" }, "uris" : [ "http://www.mendeley.com/documents/?uuid=3171324e-44a1-4b3c-9404-ff8099105a7c" ] }, { "id" : "ITEM-3", "itemData" : { "author" : [ { "dropping-particle" : "", "family" : "Rankl", "given" : "James G.", "non-dropping-particle" : "", "parse-names" : false, "suffix" : "" } ], "id" : "ITEM-3", "issued" : { "date-parts" : [ [ "2004" ] ] }, "publisher-place" : "Denver, CO", "title" : "Relations Between Total-Sediment Load and Peak Discharge for Rainstorm Runoff on Five Ephemeral Streams in Wyoming. U.S. Geological Survey Water-Resources Investigations Report 02-4150", "type" : "report" }, "uris" : [ "http://www.mendeley.com/documents/?uuid=8cf735a6-3369-474f-8f96-4346821808f5" ] }, { "id" : "ITEM-4", "itemData" : { "DOI" : "10.1080/00288330.2011.570350", "ISSN" : "0028-8330", "author" : [ { "dropping-particle" : "", "family" : "Basher", "given" : "Lr", "non-dropping-particle" : "", "parse-names" : false, "suffix" : "" }, { "dropping-particle" : "", "family" : "Hicks", "given" : "Dm", "non-dropping-particle" : "", "parse-names" : false, "suffix" : "" }, { "dropping-particle" : "", "family" : "Clapp", "given" : "B", "non-dropping-particle" : "", "parse-names" : false, "suffix" : "" }, { "dropping-particle" : "", "family" : "Hewitt", "given" : "T", "non-dropping-particle" : "", "parse-names" : false, "suffix" : "" } ], "container-title" : "New Zealand Journal of Marine and Freshwater Research", "id" : "ITEM-4", "issue" : "3", "issued" : { "date-parts" : [ [ "2011", "9" ] ] }, "page" : "333-356", "title" : "Sediment yield response to large storm events and forest harvesting, Motueka River, New Zealand", "type" : "article-journal", "volume" : "45" }, "uris" : [ "http://www.mendeley.com/documents/?uuid=6bc2684b-87fb-454c-afee-27dc666c3670" ] }, { "id" : "ITEM-5",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5",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id" : "ITEM-6", "itemData" : { "author" : [ { "dropping-particle" : "", "family" : "Rodrigues", "given" : "Joseilson Oliveira", "non-dropping-particle" : "", "parse-names" : false, "suffix" : "" }, { "dropping-particle" : "", "family" : "Andrade", "given" : "Eunice Maia", "non-dropping-particle" : "", "parse-names" : false, "suffix" : "" }, { "dropping-particle" : "", "family" : "Ribeiro", "given" : "Luiz Alberto", "non-dropping-particle" : "", "parse-names" : false, "suffix" : "" } ], "container-title" : "Revista Ci\u00eancia Agron\u00f4mica", "id" : "ITEM-6", "issue" : "3", "issued" : { "date-parts" : [ [ "2013" ] ] }, "page" : "488-498", "title" : "Sediment loss in semiarid small watershed due to the land use", "type" : "article-journal", "volume" : "44" }, "uris" : [ "http://www.mendeley.com/documents/?uuid=798a9caf-fe1a-489b-bbfc-ce846579021d" ] } ], "mendeley" : { "formattedCitation" : "(Basher et al., 2011; Duvert et al., 2012; Fahey et al., 2003; Hicks, 1990; Rankl, 2004; Rodrigues et al., 2013)", "plainTextFormattedCitation" : "(Basher et al., 2011; Duvert et al., 2012; Fahey et al., 2003; Hicks, 1990; Rankl, 2004; Rodrigues et al., 2013)", "previouslyFormattedCitation" : "(Basher et al., 2011; Duvert et al., 2012; Fahey et al., 2003; Hicks, 1990; Rankl, 2004; Rodrigues et al., 2013)" }, "properties" : { "noteIndex" : 0 }, "schema" : "https://github.com/citation-style-language/schema/raw/master/csl-citation.json" }</w:instrText>
      </w:r>
      <w:r w:rsidR="003A016D">
        <w:fldChar w:fldCharType="separate"/>
      </w:r>
      <w:r w:rsidR="003A016D" w:rsidRPr="003A016D">
        <w:rPr>
          <w:noProof/>
        </w:rPr>
        <w:t>(Basher et al., 2011; Duvert et al., 2012; Fahey et al., 2003; Hicks, 1990; Rankl, 2004; Rodrigues et al., 2013)</w:t>
      </w:r>
      <w:r w:rsidR="003A016D">
        <w:fldChar w:fldCharType="end"/>
      </w:r>
      <w:r>
        <w:t xml:space="preserve"> the highest correlations with SSY</w:t>
      </w:r>
      <w:r w:rsidR="003A016D" w:rsidRPr="003A016D">
        <w:rPr>
          <w:vertAlign w:val="subscript"/>
        </w:rPr>
        <w:t>EV</w:t>
      </w:r>
      <w:r>
        <w:t xml:space="preserve"> </w:t>
      </w:r>
      <w:r w:rsidR="002229DB">
        <w:t xml:space="preserve">at Faga’alu </w:t>
      </w:r>
      <w:r>
        <w:t>were observed for discharge metrics, particula</w:t>
      </w:r>
      <w:r w:rsidR="008F33F6">
        <w:t>rly Qmax which had the highest</w:t>
      </w:r>
      <w:r>
        <w:t xml:space="preserve"> correlation</w:t>
      </w:r>
      <w:r w:rsidR="008F33F6">
        <w:t xml:space="preserve"> of the tested storm metrics</w:t>
      </w:r>
      <w:r>
        <w:t>.</w:t>
      </w:r>
    </w:p>
    <w:p w14:paraId="5E19AD91" w14:textId="77777777" w:rsidR="00D758D4" w:rsidRDefault="000C26A7">
      <w:pPr>
        <w:pStyle w:val="Heading3"/>
      </w:pPr>
      <w:r>
        <w:t>Comparing sSSY and SSC in other small Pacific Island watersheds</w:t>
      </w:r>
    </w:p>
    <w:p w14:paraId="1A247EAD" w14:textId="4E24361D" w:rsidR="00D758D4" w:rsidRDefault="000C26A7">
      <w:r>
        <w:t xml:space="preserve">Sediment yield is highly variable among individual watersheds, but </w:t>
      </w:r>
      <w:r w:rsidR="007A5C76">
        <w:t xml:space="preserve">is </w:t>
      </w:r>
      <w:r>
        <w:t>generally controlled by climate, vegetation cover, and geology, with human disturbance playing an incre</w:t>
      </w:r>
      <w:r w:rsidR="003A016D">
        <w:t xml:space="preserve">asing role in the 20th century </w:t>
      </w:r>
      <w:r w:rsidR="003A016D">
        <w:fldChar w:fldCharType="begin" w:fldLock="1"/>
      </w:r>
      <w:r w:rsidR="00804ACF">
        <w:instrText>ADDIN CSL_CITATION { "citationItems" : [ { "id" : "ITEM-1", "itemData" : { "DOI" : "10.1126/science.1109454", "author" : [ { "dropping-particle" : "", "family" : "Syvitski", "given" : "J P M", "non-dropping-particle" : "", "parse-names" : false, "suffix" : "" }, { "dropping-particle" : "", "family" : "V\u00f6r\u00f6smarty", "given" : "C J", "non-dropping-particle" : "", "parse-names" : false, "suffix" : "" }, { "dropping-particle" : "", "family" : "Kettner", "given" : "A J", "non-dropping-particle" : "", "parse-names" : false, "suffix" : "" }, { "dropping-particle" : "", "family" : "Green", "given" : "P", "non-dropping-particle" : "", "parse-names" : false, "suffix" : "" } ], "container-title" : "Science", "id" : "ITEM-1", "issue" : "5720", "issued" : { "date-parts" : [ [ "2005" ] ] }, "page" : "376-380", "title" : "Impact of humans on the flux of terrestrial sediment to the global coastal ocean", "type" : "article-journal", "volume" : "308" }, "uris" : [ "http://www.mendeley.com/documents/?uuid=8ce93f26-b951-4188-9191-d6b46b5c7acd" ] } ], "mendeley" : { "formattedCitation" : "(Syvitski et al., 2005)", "plainTextFormattedCitation" : "(Syvitski et al., 2005)", "previouslyFormattedCitation" : "(Syvitski et al., 2005)" }, "properties" : { "noteIndex" : 0 }, "schema" : "https://github.com/citation-style-language/schema/raw/master/csl-citation.json" }</w:instrText>
      </w:r>
      <w:r w:rsidR="003A016D">
        <w:fldChar w:fldCharType="separate"/>
      </w:r>
      <w:r w:rsidR="003A016D" w:rsidRPr="003A016D">
        <w:rPr>
          <w:noProof/>
        </w:rPr>
        <w:t>(Syvitski et al., 2005)</w:t>
      </w:r>
      <w:r w:rsidR="003A016D">
        <w:fldChar w:fldCharType="end"/>
      </w:r>
      <w:r>
        <w:t>. Sediment yields in tropical Southeast Asia and high-standing islands between Asia and Australia range from ~10 tons/</w:t>
      </w:r>
      <w:r w:rsidR="005D50D5">
        <w:t>km</w:t>
      </w:r>
      <w:r w:rsidR="005D50D5">
        <w:rPr>
          <w:vertAlign w:val="superscript"/>
        </w:rPr>
        <w:t xml:space="preserve">2 </w:t>
      </w:r>
      <w:r>
        <w:t>/yr in the granitic Malaysian Peninsula to ~10,000 tons/</w:t>
      </w:r>
      <w:r w:rsidR="005D50D5">
        <w:t>km</w:t>
      </w:r>
      <w:r w:rsidR="005D50D5">
        <w:rPr>
          <w:vertAlign w:val="superscript"/>
        </w:rPr>
        <w:t xml:space="preserve">2 </w:t>
      </w:r>
      <w:r>
        <w:t>/yr in the tectonically active, steeply sloped island of Papua New Guinea</w:t>
      </w:r>
      <w:r w:rsidR="00261537">
        <w:t xml:space="preserve"> </w:t>
      </w:r>
      <w:r w:rsidR="00261537">
        <w:fldChar w:fldCharType="begin" w:fldLock="1"/>
      </w:r>
      <w:r w:rsidR="00261537">
        <w:instrText>ADDIN CSL_CITATION { "citationItems" : [ { "id" : "ITEM-1", "itemData" : { "ISSN" : "0144-7815", "abstract" : "The Southeast Asian region provides an excellent range of tectonic styles within the humid tropics against which to test ideas of geologic and climatic controls of sediment yields in tropical forests and in which to examine the increase in sediment yield following clearance. The available data on sediment yields for Southeast Asian catchments are diverse and varied, with many reliant on spot samples and estimation of storm-period yields from rating curves. Recent data obtained using automatic sampling during storms may give better estimates. Volcanic activity and associated mass movements undoubtedly greatly affect sediment yields, but landslides are also a significant contributor to sediment yields in natural forests on the Tertiary sedimentary rocks of Borneo. Malaysian data shows increases in sediment yield under logging regimes of up to 20 time the undisturbed rate. Shifting cultivation does not increase sediment yields significantly, largely because so much organic debris is left on the ground. Urbanization and mining increase sediment yield in stable terrain by two to three orders of magnitudes in catchments of several km2, but yields from construction sites can exceed those from the most unstable, tectonically active natural environments in Southeast Asia.", "author" : [ { "dropping-particle" : "", "family" : "Douglas", "given" : "I", "non-dropping-particle" : "", "parse-names" : false, "suffix" : "" } ], "container-title" : "IAHS-AISH Publication", "id" : "ITEM-1", "issue" : "236", "issued" : { "date-parts" : [ [ "1996" ] ] }, "page" : "463-471", "title" : "The impact of land-use changes, especially logging, shifting cultivation, mining and urbanization on sediment yields in humid tropical Southeast Asia: A review with special reference to Borneo", "type" : "article-journal", "volume" : "236" }, "uris" : [ "http://www.mendeley.com/documents/?uuid=55e3645f-1776-47c0-81ee-d3802057e08a" ] } ], "mendeley" : { "formattedCitation" : "(Douglas, 1996)", "plainTextFormattedCitation" : "(Douglas, 1996)", "previouslyFormattedCitation" : "(Douglas, 1996)" }, "properties" : { "noteIndex" : 0 }, "schema" : "https://github.com/citation-style-language/schema/raw/master/csl-citation.json" }</w:instrText>
      </w:r>
      <w:r w:rsidR="00261537">
        <w:fldChar w:fldCharType="separate"/>
      </w:r>
      <w:r w:rsidR="00261537" w:rsidRPr="00261537">
        <w:rPr>
          <w:noProof/>
        </w:rPr>
        <w:t>(Douglas, 1996)</w:t>
      </w:r>
      <w:r w:rsidR="00261537">
        <w:fldChar w:fldCharType="end"/>
      </w:r>
      <w:r w:rsidR="00964105">
        <w:t xml:space="preserve">. </w:t>
      </w:r>
      <w:r>
        <w:t>Sediment yields from Faga'alu are on the lower end of the range, with sSSY of 33-80 tons/</w:t>
      </w:r>
      <w:r w:rsidR="005D50D5">
        <w:t>km</w:t>
      </w:r>
      <w:r w:rsidR="005D50D5">
        <w:rPr>
          <w:vertAlign w:val="superscript"/>
        </w:rPr>
        <w:t xml:space="preserve">2 </w:t>
      </w:r>
      <w:r>
        <w:t>/yr from the undisturbed UPPER watershed, and 170-380 tons/</w:t>
      </w:r>
      <w:r w:rsidR="005D50D5">
        <w:t>km</w:t>
      </w:r>
      <w:r w:rsidR="005D50D5">
        <w:rPr>
          <w:vertAlign w:val="superscript"/>
        </w:rPr>
        <w:t xml:space="preserve">2 </w:t>
      </w:r>
      <w:r>
        <w:t>/yr from the disturbed TOTAL watershed.</w:t>
      </w:r>
    </w:p>
    <w:commentRangeStart w:id="31"/>
    <w:commentRangeStart w:id="32"/>
    <w:p w14:paraId="051C7503" w14:textId="278A83DC" w:rsidR="00D758D4" w:rsidRDefault="00261537">
      <w:r>
        <w:fldChar w:fldCharType="begin" w:fldLock="1"/>
      </w:r>
      <w:r w:rsidR="00804ACF">
        <w:instrText>ADDIN CSL_CITATION { "citationItems" : [ { "id" : "ITEM-1", "itemData" : { "ISBN" : "0022-1376", "author" : [ { "dropping-particle" : "", "family" : "Milliman", "given" : "J D", "non-dropping-particle" : "", "parse-names" : false, "suffix" : "" }, { "dropping-particle" : "", "family" : "Syvitski", "given" : "J P M", "non-dropping-particle" : "", "parse-names" : false, "suffix" : "" } ], "container-title" : "The Journal of Geology", "id" : "ITEM-1", "issue" : "5", "issued" : { "date-parts" : [ [ "1992" ] ] }, "page" : "525-544", "title" : "Geomorphic/tectonic control of sediment discharge to the ocean: the importance of small mountainous rivers", "type" : "article-journal", "volume" : "100" }, "uris" : [ "http://www.mendeley.com/documents/?uuid=78a2dfc6-cfc3-4dfb-be1b-10eb55240e69" ] } ], "mendeley" : { "formattedCitation" : "(Milliman and Syvitski, 1992)", "manualFormatting" : "Milliman and Syvitski (1992)", "plainTextFormattedCitation" : "(Milliman and Syvitski, 1992)", "previouslyFormattedCitation" : "(Milliman and Syvitski, 1992)" }, "properties" : { "noteIndex" : 0 }, "schema" : "https://github.com/citation-style-language/schema/raw/master/csl-citation.json" }</w:instrText>
      </w:r>
      <w:r>
        <w:fldChar w:fldCharType="separate"/>
      </w:r>
      <w:r w:rsidRPr="00261537">
        <w:rPr>
          <w:noProof/>
        </w:rPr>
        <w:t>Mill</w:t>
      </w:r>
      <w:r>
        <w:rPr>
          <w:noProof/>
        </w:rPr>
        <w:t>iman and Syvitski</w:t>
      </w:r>
      <w:r w:rsidRPr="00261537">
        <w:rPr>
          <w:noProof/>
        </w:rPr>
        <w:t xml:space="preserve"> </w:t>
      </w:r>
      <w:r>
        <w:rPr>
          <w:noProof/>
        </w:rPr>
        <w:t>(</w:t>
      </w:r>
      <w:r w:rsidRPr="00261537">
        <w:rPr>
          <w:noProof/>
        </w:rPr>
        <w:t>1992)</w:t>
      </w:r>
      <w:r>
        <w:fldChar w:fldCharType="end"/>
      </w:r>
      <w:r w:rsidR="000C26A7">
        <w:t xml:space="preserve"> report there is an unusually high average sSSY of 1,000-3,000 tons/</w:t>
      </w:r>
      <w:r w:rsidR="005D50D5">
        <w:t>km</w:t>
      </w:r>
      <w:r w:rsidR="005D50D5">
        <w:rPr>
          <w:vertAlign w:val="superscript"/>
        </w:rPr>
        <w:t xml:space="preserve">2 </w:t>
      </w:r>
      <w:r w:rsidR="000C26A7">
        <w:t xml:space="preserve">/year, from watersheds (10-100,000 </w:t>
      </w:r>
      <w:r w:rsidR="005D50D5">
        <w:t>km</w:t>
      </w:r>
      <w:r w:rsidR="005D50D5">
        <w:rPr>
          <w:vertAlign w:val="superscript"/>
        </w:rPr>
        <w:t>2</w:t>
      </w:r>
      <w:r w:rsidR="00950C0F">
        <w:t>) in tropical Asia and Oceania</w:t>
      </w:r>
      <w:r w:rsidR="00221DA1">
        <w:t>. However,</w:t>
      </w:r>
      <w:r w:rsidR="000C26A7">
        <w:t xml:space="preserve"> </w:t>
      </w:r>
      <w:r>
        <w:fldChar w:fldCharType="begin" w:fldLock="1"/>
      </w:r>
      <w:r w:rsidR="00804ACF">
        <w:instrText>ADDIN CSL_CITATION { "citationItems" : [ { "id" : "ITEM-1", "itemData" : { "ISBN" : "0022-1376", "author" : [ { "dropping-particle" : "", "family" : "Milliman", "given" : "J D", "non-dropping-particle" : "", "parse-names" : false, "suffix" : "" }, { "dropping-particle" : "", "family" : "Syvitski", "given" : "J P M", "non-dropping-particle" : "", "parse-names" : false, "suffix" : "" } ], "container-title" : "The Journal of Geology", "id" : "ITEM-1", "issue" : "5", "issued" : { "date-parts" : [ [ "1992" ] ] }, "page" : "525-544", "title" : "Geomorphic/tectonic control of sediment discharge to the ocean: the importance of small mountainous rivers", "type" : "article-journal", "volume" : "100" }, "uris" : [ "http://www.mendeley.com/documents/?uuid=78a2dfc6-cfc3-4dfb-be1b-10eb55240e69" ] } ], "mendeley" : { "formattedCitation" : "(Milliman and Syvitski, 1992)", "manualFormatting" : "Milliman and Syvitski's (1992)", "plainTextFormattedCitation" : "(Milliman and Syvitski, 1992)", "previouslyFormattedCitation" : "(Milliman and Syvitski, 1992)" }, "properties" : { "noteIndex" : 0 }, "schema" : "https://github.com/citation-style-language/schema/raw/master/csl-citation.json" }</w:instrText>
      </w:r>
      <w:r>
        <w:fldChar w:fldCharType="separate"/>
      </w:r>
      <w:r w:rsidRPr="00261537">
        <w:rPr>
          <w:noProof/>
        </w:rPr>
        <w:t>Mill</w:t>
      </w:r>
      <w:r>
        <w:rPr>
          <w:noProof/>
        </w:rPr>
        <w:t>iman and Syvitski's</w:t>
      </w:r>
      <w:r w:rsidRPr="00261537">
        <w:rPr>
          <w:noProof/>
        </w:rPr>
        <w:t xml:space="preserve"> </w:t>
      </w:r>
      <w:r>
        <w:rPr>
          <w:noProof/>
        </w:rPr>
        <w:t>(</w:t>
      </w:r>
      <w:r w:rsidRPr="00261537">
        <w:rPr>
          <w:noProof/>
        </w:rPr>
        <w:t>1992)</w:t>
      </w:r>
      <w:r>
        <w:fldChar w:fldCharType="end"/>
      </w:r>
      <w:r w:rsidR="000C26A7">
        <w:t xml:space="preserve"> regional models of sSSY as a function of basin size and maximum elevation predict only 13 tons/</w:t>
      </w:r>
      <w:r w:rsidR="005D50D5">
        <w:t>km</w:t>
      </w:r>
      <w:r w:rsidR="005D50D5">
        <w:rPr>
          <w:vertAlign w:val="superscript"/>
        </w:rPr>
        <w:t xml:space="preserve">2 </w:t>
      </w:r>
      <w:r w:rsidR="000C26A7">
        <w:t>/year from watersheds with peak elevation 500-1,000 m (highest point of UPPER Faga'alu subwatershed is 653 m), but 68 tons/</w:t>
      </w:r>
      <w:r w:rsidR="005D50D5">
        <w:t>km</w:t>
      </w:r>
      <w:r w:rsidR="005D50D5">
        <w:rPr>
          <w:vertAlign w:val="superscript"/>
        </w:rPr>
        <w:t xml:space="preserve">2 </w:t>
      </w:r>
      <w:r w:rsidR="000C26A7">
        <w:t>/year for max elevations of 1,000-3,000 m</w:t>
      </w:r>
      <w:r w:rsidR="008F33F6">
        <w:t>,</w:t>
      </w:r>
      <w:commentRangeEnd w:id="31"/>
      <w:r w:rsidR="007A5C76">
        <w:rPr>
          <w:rStyle w:val="CommentReference"/>
        </w:rPr>
        <w:commentReference w:id="31"/>
      </w:r>
      <w:commentRangeEnd w:id="32"/>
      <w:r w:rsidR="00950C0F">
        <w:rPr>
          <w:rStyle w:val="CommentReference"/>
        </w:rPr>
        <w:commentReference w:id="32"/>
      </w:r>
      <w:r w:rsidR="008F33F6">
        <w:t xml:space="preserve"> which is comparable to SSY measured from UPPER Faga’alu watershed (33-80 tons/km</w:t>
      </w:r>
      <w:r w:rsidR="008F33F6">
        <w:rPr>
          <w:vertAlign w:val="superscript"/>
        </w:rPr>
        <w:t xml:space="preserve">2 </w:t>
      </w:r>
      <w:r w:rsidR="008F33F6">
        <w:t>/yr)</w:t>
      </w:r>
      <w:r w:rsidR="00964105">
        <w:t xml:space="preserve"> (Table 8)</w:t>
      </w:r>
      <w:r w:rsidR="000C26A7">
        <w:t xml:space="preserve">. Given the high vegetation cover and lack of human activity in the UPPER Faga'alu subwatershed, it is assumed that sSSY should be several orders of magnitude </w:t>
      </w:r>
      <w:commentRangeStart w:id="33"/>
      <w:commentRangeStart w:id="34"/>
      <w:r w:rsidR="000C26A7">
        <w:t xml:space="preserve">lower than watersheds presented in </w:t>
      </w:r>
      <w:r>
        <w:fldChar w:fldCharType="begin" w:fldLock="1"/>
      </w:r>
      <w:r w:rsidR="00804ACF">
        <w:instrText>ADDIN CSL_CITATION { "citationItems" : [ { "id" : "ITEM-1", "itemData" : { "ISBN" : "0022-1376", "author" : [ { "dropping-particle" : "", "family" : "Milliman", "given" : "J D", "non-dropping-particle" : "", "parse-names" : false, "suffix" : "" }, { "dropping-particle" : "", "family" : "Syvitski", "given" : "J P M", "non-dropping-particle" : "", "parse-names" : false, "suffix" : "" } ], "container-title" : "The Journal of Geology", "id" : "ITEM-1", "issue" : "5", "issued" : { "date-parts" : [ [ "1992" ] ] }, "page" : "525-544", "title" : "Geomorphic/tectonic control of sediment discharge to the ocean: the importance of small mountainous rivers", "type" : "article-journal", "volume" : "100" }, "uris" : [ "http://www.mendeley.com/documents/?uuid=78a2dfc6-cfc3-4dfb-be1b-10eb55240e69" ] } ], "mendeley" : { "formattedCitation" : "(Milliman and Syvitski, 1992)", "manualFormatting" : "Milliman and Syvitski (1992)", "plainTextFormattedCitation" : "(Milliman and Syvitski, 1992)", "previouslyFormattedCitation" : "(Milliman and Syvitski, 1992)" }, "properties" : { "noteIndex" : 0 }, "schema" : "https://github.com/citation-style-language/schema/raw/master/csl-citation.json" }</w:instrText>
      </w:r>
      <w:r>
        <w:fldChar w:fldCharType="separate"/>
      </w:r>
      <w:r w:rsidRPr="00261537">
        <w:rPr>
          <w:noProof/>
        </w:rPr>
        <w:t>Mill</w:t>
      </w:r>
      <w:r>
        <w:rPr>
          <w:noProof/>
        </w:rPr>
        <w:t>iman and Syvitski</w:t>
      </w:r>
      <w:r w:rsidRPr="00261537">
        <w:rPr>
          <w:noProof/>
        </w:rPr>
        <w:t xml:space="preserve"> </w:t>
      </w:r>
      <w:r>
        <w:rPr>
          <w:noProof/>
        </w:rPr>
        <w:t>(</w:t>
      </w:r>
      <w:r w:rsidRPr="00261537">
        <w:rPr>
          <w:noProof/>
        </w:rPr>
        <w:t>1992)</w:t>
      </w:r>
      <w:r>
        <w:fldChar w:fldCharType="end"/>
      </w:r>
      <w:commentRangeEnd w:id="33"/>
      <w:r w:rsidR="007A5C76">
        <w:rPr>
          <w:rStyle w:val="CommentReference"/>
        </w:rPr>
        <w:commentReference w:id="33"/>
      </w:r>
      <w:commentRangeEnd w:id="34"/>
      <w:r w:rsidR="00950C0F">
        <w:rPr>
          <w:rStyle w:val="CommentReference"/>
        </w:rPr>
        <w:commentReference w:id="34"/>
      </w:r>
      <w:r w:rsidR="000C26A7">
        <w:t xml:space="preserve"> but sSSY from the forested UPPER Faga'alu subwatershed was approximately two times higher. However, the UPPER subwatershed is a smaller watershed than included in </w:t>
      </w:r>
      <w:r w:rsidR="00812C9B">
        <w:t>Milliman and Syvi</w:t>
      </w:r>
      <w:r w:rsidR="009F3941">
        <w:t>t</w:t>
      </w:r>
      <w:r w:rsidR="00812C9B">
        <w:t>s</w:t>
      </w:r>
      <w:r w:rsidR="009F3941">
        <w:t>ki (1992)</w:t>
      </w:r>
      <w:r w:rsidR="000C26A7">
        <w:t xml:space="preserve"> (smallest 100 </w:t>
      </w:r>
      <w:r w:rsidR="005D50D5">
        <w:t>km</w:t>
      </w:r>
      <w:r w:rsidR="005D50D5">
        <w:rPr>
          <w:vertAlign w:val="superscript"/>
        </w:rPr>
        <w:t>2</w:t>
      </w:r>
      <w:r w:rsidR="000C26A7">
        <w:t>)</w:t>
      </w:r>
      <w:r w:rsidR="00221DA1">
        <w:t>,</w:t>
      </w:r>
      <w:r w:rsidR="000C26A7">
        <w:t xml:space="preserve"> </w:t>
      </w:r>
      <w:r w:rsidR="00221DA1">
        <w:t>with</w:t>
      </w:r>
      <w:r w:rsidR="000C26A7">
        <w:t xml:space="preserve"> less sed</w:t>
      </w:r>
      <w:r>
        <w:t>i</w:t>
      </w:r>
      <w:r w:rsidR="000C26A7">
        <w:t>ment storage</w:t>
      </w:r>
      <w:r w:rsidR="00221DA1">
        <w:t>, and o</w:t>
      </w:r>
      <w:r w:rsidR="00E01EB7">
        <w:t xml:space="preserve">rders of magnitude </w:t>
      </w:r>
      <w:r w:rsidR="000C26A7">
        <w:t>scatter a</w:t>
      </w:r>
      <w:r w:rsidR="00E01EB7">
        <w:t>round</w:t>
      </w:r>
      <w:r w:rsidR="000C26A7">
        <w:t xml:space="preserve"> their model is observed for smaller watersheds </w:t>
      </w:r>
      <w:r w:rsidR="007A5C76">
        <w:t>(</w:t>
      </w:r>
      <w:r w:rsidR="000C26A7">
        <w:t>Figures 5e and 6e</w:t>
      </w:r>
      <w:r w:rsidR="007A5C76">
        <w:t xml:space="preserve"> in Milliman and Syvitski 1992)</w:t>
      </w:r>
      <w:r w:rsidR="000C26A7">
        <w:t>.</w:t>
      </w:r>
    </w:p>
    <w:p w14:paraId="2FC1B67A" w14:textId="6B51D7AE" w:rsidR="00D758D4" w:rsidRDefault="000C26A7">
      <w:r>
        <w:t>Few examples of sediment yield studies on volcanic, Pacific Islands similar to Tutuila were found in the literature for comparison</w:t>
      </w:r>
      <w:r w:rsidR="00261537">
        <w:t>, except for studies in two Hawaiian watersheds</w:t>
      </w:r>
      <w:r w:rsidR="00ED2CC2">
        <w:t xml:space="preserve"> </w:t>
      </w:r>
      <w:r w:rsidR="00ED2CC2">
        <w:fldChar w:fldCharType="begin" w:fldLock="1"/>
      </w:r>
      <w:r w:rsidR="00ED2CC2">
        <w:instrText>ADDIN CSL_CITATION { "citationItems" : [ { "id" : "ITEM-1", "itemData" : { "author" : [ { "dropping-particle" : "", "family" : "Stock", "given" : "J. D.", "non-dropping-particle" : "", "parse-names" : false, "suffix" : "" }, { "dropping-particle" : "", "family" : "Tribble", "given" : "Gordon", "non-dropping-particle" : "", "parse-names" : false, "suffix" : "" } ], "container-title" : "2nd Joint Federal Interagency Conference", "id" : "ITEM-1", "issued" : { "date-parts" : [ [ "2010" ] ] }, "publisher-place" : "Las Vegas, NV", "title" : "Erosion and sediment loads from two Hawaiian watersheds", "type" : "paper-conference" }, "uris" : [ "http://www.mendeley.com/documents/?uuid=b86d28cc-7348-46e3-be74-bab537db2ef4" ] } ], "mendeley" : { "formattedCitation" : "(Stock and Tribble, 2010)", "plainTextFormattedCitation" : "(Stock and Tribble, 2010)" }, "properties" : { "noteIndex" : 0 }, "schema" : "https://github.com/citation-style-language/schema/raw/master/csl-citation.json" }</w:instrText>
      </w:r>
      <w:r w:rsidR="00ED2CC2">
        <w:fldChar w:fldCharType="separate"/>
      </w:r>
      <w:r w:rsidR="00ED2CC2" w:rsidRPr="00ED2CC2">
        <w:rPr>
          <w:noProof/>
        </w:rPr>
        <w:t>(Stock and Tribble, 2010)</w:t>
      </w:r>
      <w:r w:rsidR="00ED2CC2">
        <w:fldChar w:fldCharType="end"/>
      </w:r>
      <w:r w:rsidR="00261537">
        <w:t>: Hanalei watershed on Kauai, and Kawela watershed on Molokai</w:t>
      </w:r>
      <w:r w:rsidR="00964105">
        <w:t xml:space="preserve"> </w:t>
      </w:r>
      <w:r w:rsidR="00964105">
        <w:lastRenderedPageBreak/>
        <w:t>(Table 8)</w:t>
      </w:r>
      <w:r>
        <w:t xml:space="preserve">. Where mean and maximum SSC values were similar to Faga'alu, sSSY was also similar. Hanalei watershed on Kauai (54 </w:t>
      </w:r>
      <w:r w:rsidR="005D50D5">
        <w:t>km</w:t>
      </w:r>
      <w:r w:rsidR="005D50D5">
        <w:rPr>
          <w:vertAlign w:val="superscript"/>
        </w:rPr>
        <w:t>2</w:t>
      </w:r>
      <w:r>
        <w:t xml:space="preserve">), has similarly steep relief and high rainfall (varies with elevation from 2,000-11,000 mm), </w:t>
      </w:r>
      <w:r w:rsidR="00261537">
        <w:t>with</w:t>
      </w:r>
      <w:r>
        <w:t xml:space="preserve"> average SSC of 63 mg/</w:t>
      </w:r>
      <w:r w:rsidR="00261537">
        <w:t>L and maximum SSC of 2,750 mg/l.</w:t>
      </w:r>
      <w:r>
        <w:t xml:space="preserve"> </w:t>
      </w:r>
      <w:r w:rsidR="00606813">
        <w:fldChar w:fldCharType="begin" w:fldLock="1"/>
      </w:r>
      <w:r w:rsidR="00354099">
        <w:instrText>ADDIN CSL_CITATION { "citationItems" : [ { "id" : "ITEM-1", "itemData" : { "ISBN" : "0169-555X", "author" : [ { "dropping-particle" : "", "family" : "Calhoun", "given" : "R Scott", "non-dropping-particle" : "", "parse-names" : false, "suffix" : "" }, { "dropping-particle" : "", "family" : "Fletcher", "given" : "C H", "non-dropping-particle" : "", "parse-names" : false, "suffix" : "" } ], "container-title" : "Geomorphology", "id" : "ITEM-1", "issue" : "3", "issued" : { "date-parts" : [ [ "1999" ] ] }, "page" : "213-226", "title" : "Measured and predicted sediment yield from a subtropical, heavy rainfall, steep-sided river basin: Hanalei, Kauai, Hawaiian Islands", "type" : "article-journal", "volume" : "30" }, "uris" : [ "http://www.mendeley.com/documents/?uuid=a22500eb-4c0c-4421-8d1c-bd2ddb3d7e0b" ] } ], "mendeley" : { "formattedCitation" : "(Calhoun and Fletcher, 1999)", "manualFormatting" : "Calhoun and Fletcher (1999)", "plainTextFormattedCitation" : "(Calhoun and Fletcher, 1999)", "previouslyFormattedCitation" : "(Calhoun and Fletcher, 1999)" }, "properties" : { "noteIndex" : 0 }, "schema" : "https://github.com/citation-style-language/schema/raw/master/csl-citation.json" }</w:instrText>
      </w:r>
      <w:r w:rsidR="00606813">
        <w:fldChar w:fldCharType="separate"/>
      </w:r>
      <w:r w:rsidR="00606813">
        <w:rPr>
          <w:noProof/>
        </w:rPr>
        <w:t>Calhoun and Fletcher (</w:t>
      </w:r>
      <w:r w:rsidR="00606813" w:rsidRPr="00606813">
        <w:rPr>
          <w:noProof/>
        </w:rPr>
        <w:t>1999)</w:t>
      </w:r>
      <w:r w:rsidR="00606813">
        <w:fldChar w:fldCharType="end"/>
      </w:r>
      <w:r w:rsidR="00606813">
        <w:t xml:space="preserve"> previously estimated sSSY from Hanalei was 140</w:t>
      </w:r>
      <w:r w:rsidR="00606813">
        <w:rPr>
          <w:rFonts w:cs="Times"/>
        </w:rPr>
        <w:t>±</w:t>
      </w:r>
      <w:r w:rsidR="00606813">
        <w:t>55 tons/km</w:t>
      </w:r>
      <w:r w:rsidR="00606813">
        <w:rPr>
          <w:vertAlign w:val="superscript"/>
        </w:rPr>
        <w:t xml:space="preserve">2 </w:t>
      </w:r>
      <w:r w:rsidR="00606813">
        <w:t xml:space="preserve">/year, but had fewer data than </w:t>
      </w:r>
      <w:r w:rsidR="00261537">
        <w:fldChar w:fldCharType="begin" w:fldLock="1"/>
      </w:r>
      <w:r w:rsidR="00261537">
        <w:instrText>ADDIN CSL_CITATION { "citationItems" : [ { "id" : "ITEM-1", "itemData" : { "author" : [ { "dropping-particle" : "", "family" : "Stock", "given" : "J. D.", "non-dropping-particle" : "", "parse-names" : false, "suffix" : "" }, { "dropping-particle" : "", "family" : "Tribble", "given" : "Gordon", "non-dropping-particle" : "", "parse-names" : false, "suffix" : "" } ], "container-title" : "2nd Joint Federal Interagency Conference", "id" : "ITEM-1", "issued" : { "date-parts" : [ [ "2010" ] ] }, "publisher-place" : "Las Vegas, NV", "title" : "Erosion and sediment loads from two Hawaiian watersheds", "type" : "paper-conference" }, "uris" : [ "http://www.mendeley.com/documents/?uuid=b86d28cc-7348-46e3-be74-bab537db2ef4" ] } ], "mendeley" : { "formattedCitation" : "(Stock and Tribble, 2010)", "manualFormatting" : "Stock and Tribble (2010)", "plainTextFormattedCitation" : "(Stock and Tribble, 2010)", "previouslyFormattedCitation" : "(Stock and Tribble, 2010)" }, "properties" : { "noteIndex" : 0 }, "schema" : "https://github.com/citation-style-language/schema/raw/master/csl-citation.json" }</w:instrText>
      </w:r>
      <w:r w:rsidR="00261537">
        <w:fldChar w:fldCharType="separate"/>
      </w:r>
      <w:r w:rsidR="00261537">
        <w:rPr>
          <w:noProof/>
        </w:rPr>
        <w:t>Stock and Tribble</w:t>
      </w:r>
      <w:r w:rsidR="00261537" w:rsidRPr="00261537">
        <w:rPr>
          <w:noProof/>
        </w:rPr>
        <w:t xml:space="preserve"> </w:t>
      </w:r>
      <w:r w:rsidR="00261537">
        <w:rPr>
          <w:noProof/>
        </w:rPr>
        <w:t>(</w:t>
      </w:r>
      <w:r w:rsidR="00261537" w:rsidRPr="00261537">
        <w:rPr>
          <w:noProof/>
        </w:rPr>
        <w:t>2010)</w:t>
      </w:r>
      <w:r w:rsidR="00261537">
        <w:fldChar w:fldCharType="end"/>
      </w:r>
      <w:r w:rsidR="00606813">
        <w:t>, who</w:t>
      </w:r>
      <w:r w:rsidR="00261537">
        <w:t xml:space="preserve"> </w:t>
      </w:r>
      <w:r>
        <w:t>estimated sSSY was 525 tons/</w:t>
      </w:r>
      <w:r w:rsidR="005D50D5">
        <w:t>km</w:t>
      </w:r>
      <w:r w:rsidR="005D50D5">
        <w:rPr>
          <w:vertAlign w:val="superscript"/>
        </w:rPr>
        <w:t xml:space="preserve">2 </w:t>
      </w:r>
      <w:r>
        <w:t>/yr</w:t>
      </w:r>
      <w:r w:rsidR="00ED2CC2">
        <w:t xml:space="preserve">. </w:t>
      </w:r>
      <w:r>
        <w:t xml:space="preserve">In Kawela watershed on Molokai (14 </w:t>
      </w:r>
      <w:r w:rsidR="005D50D5">
        <w:t>km</w:t>
      </w:r>
      <w:r w:rsidR="005D50D5">
        <w:rPr>
          <w:vertAlign w:val="superscript"/>
        </w:rPr>
        <w:t xml:space="preserve">2 </w:t>
      </w:r>
      <w:r>
        <w:t xml:space="preserve">), a grazing-disturbed sub-humid watershed (precipitation varies with elevation from 500-3,000 mm), </w:t>
      </w:r>
      <w:r w:rsidR="00606813">
        <w:fldChar w:fldCharType="begin" w:fldLock="1"/>
      </w:r>
      <w:r w:rsidR="00606813">
        <w:instrText>ADDIN CSL_CITATION { "citationItems" : [ { "id" : "ITEM-1", "itemData" : { "author" : [ { "dropping-particle" : "", "family" : "Stock", "given" : "J. D.", "non-dropping-particle" : "", "parse-names" : false, "suffix" : "" }, { "dropping-particle" : "", "family" : "Tribble", "given" : "Gordon", "non-dropping-particle" : "", "parse-names" : false, "suffix" : "" } ], "container-title" : "2nd Joint Federal Interagency Conference", "id" : "ITEM-1", "issued" : { "date-parts" : [ [ "2010" ] ] }, "publisher-place" : "Las Vegas, NV", "title" : "Erosion and sediment loads from two Hawaiian watersheds", "type" : "paper-conference" }, "uris" : [ "http://www.mendeley.com/documents/?uuid=b86d28cc-7348-46e3-be74-bab537db2ef4" ] } ], "mendeley" : { "formattedCitation" : "(Stock and Tribble, 2010)", "manualFormatting" : "Stock and Tribble (2010)", "plainTextFormattedCitation" : "(Stock and Tribble, 2010)", "previouslyFormattedCitation" : "(Stock and Tribble, 2010)" }, "properties" : { "noteIndex" : 0 }, "schema" : "https://github.com/citation-style-language/schema/raw/master/csl-citation.json" }</w:instrText>
      </w:r>
      <w:r w:rsidR="00606813">
        <w:fldChar w:fldCharType="separate"/>
      </w:r>
      <w:r w:rsidR="00606813">
        <w:rPr>
          <w:noProof/>
        </w:rPr>
        <w:t>Stock and Tribble</w:t>
      </w:r>
      <w:r w:rsidR="00606813" w:rsidRPr="00261537">
        <w:rPr>
          <w:noProof/>
        </w:rPr>
        <w:t xml:space="preserve"> </w:t>
      </w:r>
      <w:r w:rsidR="00606813">
        <w:rPr>
          <w:noProof/>
        </w:rPr>
        <w:t>(</w:t>
      </w:r>
      <w:r w:rsidR="00606813" w:rsidRPr="00261537">
        <w:rPr>
          <w:noProof/>
        </w:rPr>
        <w:t>2010)</w:t>
      </w:r>
      <w:r w:rsidR="00606813">
        <w:fldChar w:fldCharType="end"/>
      </w:r>
      <w:r w:rsidR="00606813">
        <w:t xml:space="preserve"> </w:t>
      </w:r>
      <w:r>
        <w:t>estimated sSSY</w:t>
      </w:r>
      <w:r w:rsidR="00ED2CC2">
        <w:t xml:space="preserve"> was</w:t>
      </w:r>
      <w:r>
        <w:t xml:space="preserve"> 459 tons/</w:t>
      </w:r>
      <w:r w:rsidR="005D50D5">
        <w:t>km</w:t>
      </w:r>
      <w:r w:rsidR="005D50D5">
        <w:rPr>
          <w:vertAlign w:val="superscript"/>
        </w:rPr>
        <w:t xml:space="preserve">2 </w:t>
      </w:r>
      <w:r>
        <w:t xml:space="preserve">/yr. In Kawela, Molokai, SSC was much higher than measured in Faga'alu and occurred at relatively lower flow, with average SSC of 3,490 mg/L, and a maximum value of 54,000 mg/L at an instantaneous flow of 1.614 </w:t>
      </w:r>
      <w:r w:rsidR="005D50D5">
        <w:t>m</w:t>
      </w:r>
      <w:r w:rsidR="005D50D5">
        <w:rPr>
          <w:vertAlign w:val="superscript"/>
        </w:rPr>
        <w:t xml:space="preserve">3 </w:t>
      </w:r>
      <w:r>
        <w:t>/sec.</w:t>
      </w:r>
      <w:r w:rsidR="00ED2CC2">
        <w:t xml:space="preserve"> </w:t>
      </w:r>
      <w:r w:rsidR="00ED2CC2">
        <w:t>In the disturbed, TOTAL Faga'alu watershed where average SSC was 152 mg/L and maximum SSC was 3,500 mg/L, sSSY was estimated to be 170-380 tons/km</w:t>
      </w:r>
      <w:r w:rsidR="00ED2CC2">
        <w:rPr>
          <w:vertAlign w:val="superscript"/>
        </w:rPr>
        <w:t xml:space="preserve">2 </w:t>
      </w:r>
      <w:r w:rsidR="00ED2CC2">
        <w:t>/yr, similar to Hanalei watershed.</w:t>
      </w:r>
    </w:p>
    <w:p w14:paraId="35823D9D" w14:textId="77777777" w:rsidR="00E3209D" w:rsidRDefault="000C26A7" w:rsidP="00E3209D">
      <w:r>
        <w:t>Annual sSSY from the disturbed quarry was estimated to be approximately 9,800 tons/</w:t>
      </w:r>
      <w:r w:rsidR="005D50D5">
        <w:t>km</w:t>
      </w:r>
      <w:r w:rsidR="005D50D5">
        <w:rPr>
          <w:vertAlign w:val="superscript"/>
        </w:rPr>
        <w:t xml:space="preserve">2 </w:t>
      </w:r>
      <w:r w:rsidR="00606813">
        <w:t>/y</w:t>
      </w:r>
      <w:r>
        <w:t>r. The quarry surfaces are comprised of haul roads, piles of overburden, and steep rock faces which can be described as a mix of unpaved roads and cut-slopes. Literature values show measured sSSY from cutslopes varying from 0.01 tons/</w:t>
      </w:r>
      <w:r w:rsidR="005D50D5">
        <w:t>km</w:t>
      </w:r>
      <w:r w:rsidR="005D50D5">
        <w:rPr>
          <w:vertAlign w:val="superscript"/>
        </w:rPr>
        <w:t xml:space="preserve">2 </w:t>
      </w:r>
      <w:r>
        <w:t>/yr in Idaho</w:t>
      </w:r>
      <w:r w:rsidR="00E3209D">
        <w:t xml:space="preserve"> </w:t>
      </w:r>
      <w:r w:rsidR="00E3209D">
        <w:fldChar w:fldCharType="begin" w:fldLock="1"/>
      </w:r>
      <w:r w:rsidR="00B52CC5">
        <w:instrText>ADDIN CSL_CITATION { "citationItems" : [ { "id" : "ITEM-1", "itemData" : { "author" : [ { "dropping-particle" : "", "family" : "Megahan", "given" : "W.F.", "non-dropping-particle" : "", "parse-names" : false, "suffix" : "" } ], "container-title" : "Proceedings Cordilleran sections of the Geological Society of America, 76th Annual Meeting", "id" : "ITEM-1", "issued" : { "date-parts" : [ [ "1980" ] ] }, "page" : "120", "publisher-place" : "Oregon State University, Corvallis, OR", "title" : "Erosion from roadcuts in granitic slopes of the Idaho Batholith", "type" : "paper-conference" }, "uris" : [ "http://www.mendeley.com/documents/?uuid=5604fb20-e1ec-4757-9484-5a96214bab80" ] } ], "mendeley" : { "formattedCitation" : "(Megahan, 1980)", "plainTextFormattedCitation" : "(Megahan, 1980)", "previouslyFormattedCitation" : "(Megahan, 1980)" }, "properties" : { "noteIndex" : 0 }, "schema" : "https://github.com/citation-style-language/schema/raw/master/csl-citation.json" }</w:instrText>
      </w:r>
      <w:r w:rsidR="00E3209D">
        <w:fldChar w:fldCharType="separate"/>
      </w:r>
      <w:r w:rsidR="00E3209D" w:rsidRPr="00E3209D">
        <w:rPr>
          <w:noProof/>
        </w:rPr>
        <w:t>(Megahan, 1980)</w:t>
      </w:r>
      <w:r w:rsidR="00E3209D">
        <w:fldChar w:fldCharType="end"/>
      </w:r>
      <w:r>
        <w:t xml:space="preserve"> to 105,000 tons/</w:t>
      </w:r>
      <w:r w:rsidR="005D50D5">
        <w:t>km</w:t>
      </w:r>
      <w:r w:rsidR="005D50D5">
        <w:rPr>
          <w:vertAlign w:val="superscript"/>
        </w:rPr>
        <w:t xml:space="preserve">2 </w:t>
      </w:r>
      <w:r>
        <w:t>/yr in Papua New Guinea</w:t>
      </w:r>
      <w:r w:rsidR="00E3209D">
        <w:t xml:space="preserve"> </w:t>
      </w:r>
      <w:r w:rsidR="00E3209D">
        <w:fldChar w:fldCharType="begin" w:fldLock="1"/>
      </w:r>
      <w:r w:rsidR="00E3209D">
        <w:instrText>ADDIN CSL_CITATION { "citationItems" : [ { "id" : "ITEM-1", "itemData" : { "author" : [ { "dropping-particle" : "", "family" : "Blong", "given" : "R.J.", "non-dropping-particle" : "", "parse-names" : false, "suffix" : "" }, { "dropping-particle" : "", "family" : "Humphreys", "given" : "G.S.", "non-dropping-particle" : "", "parse-names" : false, "suffix" : "" } ], "container-title" : "Civil Engineering Transactions, Institution Engineers Australia CE24", "id" : "ITEM-1", "issued" : { "date-parts" : [ [ "1982" ] ] }, "page" : "62-68", "title" : "Erosion of road batters in Chim Shale, Papua New Guinea", "type" : "article-journal", "volume" : "1" }, "uris" : [ "http://www.mendeley.com/documents/?uuid=f5dde5cb-4040-42fb-991b-ce81dfcb5f1c" ] } ], "mendeley" : { "formattedCitation" : "(Blong and Humphreys, 1982)", "plainTextFormattedCitation" : "(Blong and Humphreys, 1982)", "previouslyFormattedCitation" : "(Blong and Humphreys, 1982)" }, "properties" : { "noteIndex" : 0 }, "schema" : "https://github.com/citation-style-language/schema/raw/master/csl-citation.json" }</w:instrText>
      </w:r>
      <w:r w:rsidR="00E3209D">
        <w:fldChar w:fldCharType="separate"/>
      </w:r>
      <w:r w:rsidR="00E3209D" w:rsidRPr="00E3209D">
        <w:rPr>
          <w:noProof/>
        </w:rPr>
        <w:t>(Blong and Humphreys, 1982)</w:t>
      </w:r>
      <w:r w:rsidR="00E3209D">
        <w:fldChar w:fldCharType="end"/>
      </w:r>
      <w:r w:rsidR="00E3209D">
        <w:t xml:space="preserve">, </w:t>
      </w:r>
      <w:r>
        <w:t>so the sSSY ranges measured in this study are well within the ranges found in the literature.</w:t>
      </w:r>
    </w:p>
    <w:p w14:paraId="25E7AB44" w14:textId="77777777" w:rsidR="00964105" w:rsidRDefault="00964105" w:rsidP="00E3209D"/>
    <w:p w14:paraId="3B569E8B" w14:textId="29DED662" w:rsidR="00964105" w:rsidRDefault="00964105" w:rsidP="00E3209D">
      <w:r>
        <w:t>Insert Table 8 here.</w:t>
      </w:r>
    </w:p>
    <w:p w14:paraId="77A2568A" w14:textId="57B24D64" w:rsidR="00964105" w:rsidRDefault="00964105" w:rsidP="00964105">
      <w:pPr>
        <w:ind w:firstLine="0"/>
      </w:pPr>
      <w:r>
        <w:t xml:space="preserve">Table 8. </w:t>
      </w:r>
      <w:r w:rsidR="00ED2CC2">
        <w:t xml:space="preserve">Annual </w:t>
      </w:r>
      <w:r>
        <w:t>Specific Suspended Sediment Yield (sSSY) from steep, volcanic islands in the tropical Pacific.</w:t>
      </w:r>
    </w:p>
    <w:p w14:paraId="36E22599" w14:textId="77777777" w:rsidR="00964105" w:rsidRDefault="00964105" w:rsidP="00964105">
      <w:pPr>
        <w:ind w:firstLine="0"/>
      </w:pPr>
    </w:p>
    <w:p w14:paraId="60827AF6" w14:textId="77777777" w:rsidR="00D758D4" w:rsidRDefault="000C26A7">
      <w:pPr>
        <w:pStyle w:val="Heading3"/>
      </w:pPr>
      <w:r>
        <w:t>Comparison with other kinds of sediment disturbance</w:t>
      </w:r>
    </w:p>
    <w:p w14:paraId="08B421C9" w14:textId="065AF56A" w:rsidR="00D758D4" w:rsidRDefault="000C26A7">
      <w:r>
        <w:t>Other studies in small, mountainous watersheds have documented one to several order</w:t>
      </w:r>
      <w:r w:rsidR="00354099">
        <w:t>s</w:t>
      </w:r>
      <w:r>
        <w:t xml:space="preserve"> of magnitude increases in SSY from</w:t>
      </w:r>
      <w:r w:rsidR="005444B9">
        <w:t xml:space="preserve"> </w:t>
      </w:r>
      <w:r>
        <w:t xml:space="preserve">land use </w:t>
      </w:r>
      <w:r w:rsidR="005444B9">
        <w:t>that disturbs a small fraction of the watershed area</w:t>
      </w:r>
      <w:r>
        <w:t xml:space="preserve">. Urbanization and mining increase sediment yield in stable terrain by two to three orders of magnitudes in catchments of several </w:t>
      </w:r>
      <w:r w:rsidR="005D50D5">
        <w:t>km</w:t>
      </w:r>
      <w:r w:rsidR="005D50D5">
        <w:rPr>
          <w:vertAlign w:val="superscript"/>
        </w:rPr>
        <w:t>2</w:t>
      </w:r>
      <w:r w:rsidR="00950C0F">
        <w:t xml:space="preserve">. </w:t>
      </w:r>
      <w:r w:rsidR="005444B9">
        <w:t>Y</w:t>
      </w:r>
      <w:r>
        <w:t xml:space="preserve">ields from construction sites can exceed those from the most unstable, tectonically active natural </w:t>
      </w:r>
      <w:r w:rsidR="008F33F6">
        <w:t>envir</w:t>
      </w:r>
      <w:r w:rsidR="00354099">
        <w:t xml:space="preserve">onments of Southeast Asia </w:t>
      </w:r>
      <w:r w:rsidR="00354099">
        <w:fldChar w:fldCharType="begin" w:fldLock="1"/>
      </w:r>
      <w:r w:rsidR="00354099">
        <w:instrText>ADDIN CSL_CITATION { "citationItems" : [ { "id" : "ITEM-1", "itemData" : { "ISSN" : "0144-7815", "abstract" : "The Southeast Asian region provides an excellent range of tectonic styles within the humid tropics against which to test ideas of geologic and climatic controls of sediment yields in tropical forests and in which to examine the increase in sediment yield following clearance. The available data on sediment yields for Southeast Asian catchments are diverse and varied, with many reliant on spot samples and estimation of storm-period yields from rating curves. Recent data obtained using automatic sampling during storms may give better estimates. Volcanic activity and associated mass movements undoubtedly greatly affect sediment yields, but landslides are also a significant contributor to sediment yields in natural forests on the Tertiary sedimentary rocks of Borneo. Malaysian data shows increases in sediment yield under logging regimes of up to 20 time the undisturbed rate. Shifting cultivation does not increase sediment yields significantly, largely because so much organic debris is left on the ground. Urbanization and mining increase sediment yield in stable terrain by two to three orders of magnitudes in catchments of several km2, but yields from construction sites can exceed those from the most unstable, tectonically active natural environments in Southeast Asia.", "author" : [ { "dropping-particle" : "", "family" : "Douglas", "given" : "I", "non-dropping-particle" : "", "parse-names" : false, "suffix" : "" } ], "container-title" : "IAHS-AISH Publication", "id" : "ITEM-1", "issue" : "236", "issued" : { "date-parts" : [ [ "1996" ] ] }, "page" : "463-471", "title" : "The impact of land-use changes, especially logging, shifting cultivation, mining and urbanization on sediment yields in humid tropical Southeast Asia: A review with special reference to Borneo", "type" : "article-journal", "volume" : "236" }, "uris" : [ "http://www.mendeley.com/documents/?uuid=55e3645f-1776-47c0-81ee-d3802057e08a" ] } ], "mendeley" : { "formattedCitation" : "(Douglas, 1996)", "plainTextFormattedCitation" : "(Douglas, 1996)", "previouslyFormattedCitation" : "(Douglas, 1996)" }, "properties" : { "noteIndex" : 0 }, "schema" : "https://github.com/citation-style-language/schema/raw/master/csl-citation.json" }</w:instrText>
      </w:r>
      <w:r w:rsidR="00354099">
        <w:fldChar w:fldCharType="separate"/>
      </w:r>
      <w:r w:rsidR="00354099" w:rsidRPr="00354099">
        <w:rPr>
          <w:noProof/>
        </w:rPr>
        <w:t>(Douglas, 1996)</w:t>
      </w:r>
      <w:r w:rsidR="00354099">
        <w:fldChar w:fldCharType="end"/>
      </w:r>
      <w:r>
        <w:t xml:space="preserve">. In Kawela watershed on Molokai, </w:t>
      </w:r>
      <w:commentRangeStart w:id="35"/>
      <w:commentRangeStart w:id="36"/>
      <w:commentRangeStart w:id="37"/>
      <w:r>
        <w:t xml:space="preserve">less than 5% of the land produces most of the sediment, and only 1% produces ~50% of the sediment </w:t>
      </w:r>
      <w:r w:rsidR="00354099">
        <w:fldChar w:fldCharType="begin" w:fldLock="1"/>
      </w:r>
      <w:r w:rsidR="00140DE2">
        <w:instrText>ADDIN CSL_CITATION { "citationItems" : [ { "id" : "ITEM-1", "itemData" : { "DOI" : "10.1016/j.cosust.2014.01.003", "ISSN" : "18773435", "author" : [ { "dropping-particle" : "", "family" : "Risk", "given" : "Michael J", "non-dropping-particle" : "", "parse-names" : false, "suffix" : "" } ], "container-title" : "Current Opinion in Environmental Sustainability", "id" : "ITEM-1", "issued" : { "date-parts" : [ [ "2014", "4" ] ] }, "page" : "108-117", "publisher" : "Elsevier B.V.", "title" : "Assessing the effects of sediments and nutrients on coral reefs", "type" : "article-journal", "volume" : "7" }, "uris" : [ "http://www.mendeley.com/documents/?uuid=6d838c59-39c0-49c0-9060-c7c5ae6170ba" ] }, { "id" : "ITEM-2", "itemData" : { "abstract" : "Pollution from coastal watersheds threatens the ecology of the nearshore, including tropical reefs. Suspended sediment concentrations off the reefs of Molokai, Hawaii, chronically exceed a toxic 10 mg/L, threatening reef ecosystems. We hypothesize that historic conversion of hillslope processes from soil creep to overland flow increased both magnitude and frequency of erosion. To create a process sediment budget, we used surficial and ecological mapping, hillslope and stream gages, and novel sensors to locate, quantify and model the generation of fine sediments polluting the reef. Ecological and geomorphic mapping from LiDAR and multi-spectral imagery located overland flow areas with vegetation cover below a threshold preventing erosion. Here, feral goat grazing exposed volcanic soils whose low matrix hydraulic conductivities (1-25 mm/hour) promote Horton overland flow. We instrumented steep, barren hillslopes with soil moisture sensors, overland flow meters, Parshal flumes, ISCO sediment samplers, and a rain gage and conducted repeat Tripod LiDAR and infiltration tests. To characterize soil resistance to overland flow erosion, we used a Cohesive Strength Meter (CSM) to simulate water stress. At the 13.5 km 2 watershed mouth we used a USGS stream gage with an ISCO sediment sampler to estimate total load. Over 3 years, storms triggered overland flow during rainfall intensities above 10-15 mm/hr. Overland flow meters indicate such flows can be up to 3 cm deep, with a tendency to deepen downslope. CSM tests indicate that these depths are insufficient to erode soils where vegetation is dense, but far above threshold values of 2-3 mm for bare soils. Sediment ratings curves for both hillslope and downstream catchment gages show clock-wise hysteresis during the first intense storms in the fall, becoming linear later in the season. During fall storms, sediment concentration is often 10X higher at a given stage. Revised annual lowering rates from experimental hillslopes are 1.5 cm/a (erosion pins), 1.4 cm/a (suspended sediment) and 1.6 cm/a (repeat Tripod LiDAR). These rates are at least 100-fold greater than the long-term river lowering rate of 0.13 mm/a. A sediment budget constructed by extrapolating hillslope lowering rates to the portions of the catchments mapped as unvegetated overland flow predicts a total yearly flux of ~ 6500 t, in agreement with the measured total of ~6200 t. Decadal records illustrate that rainfall intensities sufficient to generate ov\u2026", "author" : [ { "dropping-particle" : "", "family" : "Stock", "given" : "J. D.", "non-dropping-particle" : "", "parse-names" : false, "suffix" : "" }, { "dropping-particle" : "", "family" : "Rosener", "given" : "M.", "non-dropping-particle" : "", "parse-names" : false, "suffix" : "" }, { "dropping-particle" : "", "family" : "Schmidt", "given" : "K. M.", "non-dropping-particle" : "", "parse-names" : false, "suffix" : "" }, { "dropping-particle" : "", "family" : "Hanshaw", "given" : "M. N.", "non-dropping-particle" : "", "parse-names" : false, "suffix" : "" }, { "dropping-particle" : "", "family" : "Brooks", "given" : "B. A.", "non-dropping-particle" : "", "parse-names" : false, "suffix" : "" }, { "dropping-particle" : "", "family" : "Tribble", "given" : "G.", "non-dropping-particle" : "", "parse-names" : false, "suffix" : "" }, { "dropping-particle" : "", "family" : "Jacobi", "given" : "J.", "non-dropping-particle" : "", "parse-names" : false, "suffix" : "" } ], "container-title" : "American Geophysical Union Fall Meeting", "id" : "ITEM-2", "issued" : { "date-parts" : [ [ "2010" ] ] }, "page" : "#EP22A-01", "title" : "Sediment budget for a polluted Hawaiian reef using hillslope monitoring and process mapping", "type" : "paper-conference" }, "uris" : [ "http://www.mendeley.com/documents/?uuid=4378c49d-290f-4de2-b054-3c2ff8e4d978" ] } ], "mendeley" : { "formattedCitation" : "(Risk, 2014; Stock et al., 2010)", "plainTextFormattedCitation" : "(Risk, 2014; Stock et al., 2010)", "previouslyFormattedCitation" : "(Risk, 2014; Stock et al., 2010)" }, "properties" : { "noteIndex" : 0 }, "schema" : "https://github.com/citation-style-language/schema/raw/master/csl-citation.json" }</w:instrText>
      </w:r>
      <w:r w:rsidR="00354099">
        <w:fldChar w:fldCharType="separate"/>
      </w:r>
      <w:r w:rsidR="00A006B1" w:rsidRPr="00A006B1">
        <w:rPr>
          <w:noProof/>
        </w:rPr>
        <w:t>(Risk, 2014; Stock et al., 2010)</w:t>
      </w:r>
      <w:r w:rsidR="00354099">
        <w:fldChar w:fldCharType="end"/>
      </w:r>
      <w:commentRangeEnd w:id="35"/>
      <w:r w:rsidR="005444B9">
        <w:rPr>
          <w:rStyle w:val="CommentReference"/>
        </w:rPr>
        <w:commentReference w:id="35"/>
      </w:r>
      <w:commentRangeEnd w:id="36"/>
      <w:r w:rsidR="00950C0F">
        <w:rPr>
          <w:rStyle w:val="CommentReference"/>
        </w:rPr>
        <w:commentReference w:id="36"/>
      </w:r>
      <w:commentRangeEnd w:id="37"/>
      <w:r w:rsidR="00E01EB7">
        <w:rPr>
          <w:rStyle w:val="CommentReference"/>
        </w:rPr>
        <w:commentReference w:id="37"/>
      </w:r>
      <w:r w:rsidR="00354099">
        <w:t xml:space="preserve">. </w:t>
      </w:r>
      <w:r>
        <w:t>In three basins on St.</w:t>
      </w:r>
      <w:r w:rsidR="008F33F6">
        <w:t xml:space="preserve"> </w:t>
      </w:r>
      <w:r>
        <w:t xml:space="preserve">John, US Virgin Islands, </w:t>
      </w:r>
      <w:r w:rsidR="00354099">
        <w:fldChar w:fldCharType="begin" w:fldLock="1"/>
      </w:r>
      <w:r w:rsidR="00354099">
        <w:instrText>ADDIN CSL_CITATION { "citationItems" : [ { "id" : "ITEM-1", "itemData" : { "ISBN" : "1096-9837", "author" : [ { "dropping-particle" : "", "family" : "Ramos-Scharr\u00f3n", "given" : "Carlos E", "non-dropping-particle" : "", "parse-names" : false, "suffix" : "" }, { "dropping-particle" : "", "family" : "Macdonald", "given" : "Lee H", "non-dropping-particle" : "", "parse-names" : false, "suffix" : "" } ], "container-title" : "Earth Surface Processes and Landforms", "id" : "ITEM-1", "issue" : "10", "issued" : { "date-parts" : [ [ "2005" ] ] }, "page" : "1283-1304", "title" : "Measurement and prediction of sediment production from unpaved roads, St John, US Virgin Islands", "type" : "article-journal", "volume" : "30" }, "uris" : [ "http://www.mendeley.com/documents/?uuid=f7859211-9812-48e4-87e5-14e5266f5c4e" ] } ], "mendeley" : { "formattedCitation" : "(Ramos-Scharr\u00f3n and Macdonald, 2005)", "manualFormatting" : "Ramos-Scharr\u00f3n and Macdonald (2005)", "plainTextFormattedCitation" : "(Ramos-Scharr\u00f3n and Macdonald, 2005)", "previouslyFormattedCitation" : "(Ramos-Scharr\u00f3n and Macdonald, 2005)" }, "properties" : { "noteIndex" : 0 }, "schema" : "https://github.com/citation-style-language/schema/raw/master/csl-citation.json" }</w:instrText>
      </w:r>
      <w:r w:rsidR="00354099">
        <w:fldChar w:fldCharType="separate"/>
      </w:r>
      <w:r w:rsidR="00354099">
        <w:rPr>
          <w:noProof/>
        </w:rPr>
        <w:t>Ramos-Scharrón and Macdonald (</w:t>
      </w:r>
      <w:r w:rsidR="00354099" w:rsidRPr="00354099">
        <w:rPr>
          <w:noProof/>
        </w:rPr>
        <w:t>2005)</w:t>
      </w:r>
      <w:r w:rsidR="00354099">
        <w:fldChar w:fldCharType="end"/>
      </w:r>
      <w:r>
        <w:t xml:space="preserve"> found unpaved roads increased sediment delivery rates by 3-9 times. Disturbances at larger scales have had similar increases in total SSY to coral environments. The development of the Great Barrier Reef (GBR) catchment since European settlement (ca.1830) led to increases in SSY by an estimated factor of 5.5</w:t>
      </w:r>
      <w:r w:rsidR="008F33F6">
        <w:t xml:space="preserve"> x</w:t>
      </w:r>
      <w:r w:rsidR="00354099">
        <w:t xml:space="preserve"> </w:t>
      </w:r>
      <w:r w:rsidR="00354099">
        <w:fldChar w:fldCharType="begin" w:fldLock="1"/>
      </w:r>
      <w:r w:rsidR="00354099">
        <w:instrText>ADDIN CSL_CITATION { "citationItems" : [ { "id" : "ITEM-1", "itemData" : { "DOI" : "10.1016/j.marpolbul.2011.10.018", "ISSN" : "1879-3363", "PMID" : "22154273", "abstract" : "Degradation of coastal ecosystems in the Great Barrier Reef (GBR) lagoon, Australia, has been linked with increased land-based runoff of suspended solids, nutrients and pesticides since European settlement. This study estimated the increase in river loads for all 35 GBR basins, using the best available estimates of pre-European and current loads derived from catchment modelling and monitoring. The mean-annual load to the GBR lagoon for (i) total suspended solids has increased by 5.5 times to 17,000ktonnes/year, (ii) total nitrogen by 5.7 times to 80,000tonnes/year, (iii) total phosphorus by 8.9 times to 16,000tonnes/year, and (iv) PSII herbicides is 30,000kg/year. The increases in river loads differ across the 10 pollutants and 35 basins examined, reflecting differences in surface runoff, urbanisation, deforestation, agricultural practices, mining and retention by reservoirs. These estimates will facilitate target setting for water quality and desired ecosystem states, and enable prioritisation of critical sources for management.", "author" : [ { "dropping-particle" : "", "family" : "Kroon", "given" : "Frederieke J", "non-dropping-particle" : "", "parse-names" : false, "suffix" : "" }, { "dropping-particle" : "", "family" : "Kuhnert", "given" : "Petra M", "non-dropping-particle" : "", "parse-names" : false, "suffix" : "" }, { "dropping-particle" : "", "family" : "Henderson", "given" : "Brent L", "non-dropping-particle" : "", "parse-names" : false, "suffix" : "" }, { "dropping-particle" : "", "family" : "Wilkinson", "given" : "Scott N", "non-dropping-particle" : "", "parse-names" : false, "suffix" : "" }, { "dropping-particle" : "", "family" : "Kinsey-Henderson", "given" : "Anne", "non-dropping-particle" : "", "parse-names" : false, "suffix" : "" }, { "dropping-particle" : "", "family" : "Abbott", "given" : "Brett", "non-dropping-particle" : "", "parse-names" : false, "suffix" : "" }, { "dropping-particle" : "", "family" : "Brodie", "given" : "Jon E", "non-dropping-particle" : "", "parse-names" : false, "suffix" : "" }, { "dropping-particle" : "", "family" : "Turner", "given" : "Ryan D R", "non-dropping-particle" : "", "parse-names" : false, "suffix" : "" } ], "container-title" : "Marine pollution bulletin", "id" : "ITEM-1", "issue" : "4-9", "issued" : { "date-parts" : [ [ "2012", "1" ] ] }, "page" : "167-81", "publisher" : "Elsevier Ltd", "title" : "River loads of suspended solids, nitrogen, phosphorus and herbicides delivered to the Great Barrier Reef lagoon.", "type" : "article-journal", "volume" : "65" }, "uris" : [ "http://www.mendeley.com/documents/?uuid=7acab088-3224-4f3a-afc7-e28dd814a011" ] } ], "mendeley" : { "formattedCitation" : "(Kroon et al., 2012)", "plainTextFormattedCitation" : "(Kroon et al., 2012)", "previouslyFormattedCitation" : "(Kroon et al., 2012)" }, "properties" : { "noteIndex" : 0 }, "schema" : "https://github.com/citation-style-language/schema/raw/master/csl-citation.json" }</w:instrText>
      </w:r>
      <w:r w:rsidR="00354099">
        <w:fldChar w:fldCharType="separate"/>
      </w:r>
      <w:r w:rsidR="00354099" w:rsidRPr="00354099">
        <w:rPr>
          <w:noProof/>
        </w:rPr>
        <w:t>(Kroon et al., 2012)</w:t>
      </w:r>
      <w:r w:rsidR="00354099">
        <w:fldChar w:fldCharType="end"/>
      </w:r>
      <w:r>
        <w:t xml:space="preserve">. Mining activity has been a major contributor of sediment in other watersheds on volcanic islands with steep topography and high </w:t>
      </w:r>
      <w:r w:rsidR="008F33F6">
        <w:t>precipitation</w:t>
      </w:r>
      <w:r w:rsidR="00ED2CC2">
        <w:t xml:space="preserve">, </w:t>
      </w:r>
      <w:r w:rsidR="00ED2CC2">
        <w:t>i</w:t>
      </w:r>
      <w:r w:rsidR="00ED2CC2">
        <w:rPr>
          <w:rStyle w:val="CommentReference"/>
        </w:rPr>
        <w:annotationRef/>
      </w:r>
      <w:r w:rsidR="00ED2CC2">
        <w:t>ncreas</w:t>
      </w:r>
      <w:r w:rsidR="00ED2CC2">
        <w:t xml:space="preserve">ing </w:t>
      </w:r>
      <w:r w:rsidR="00ED2CC2">
        <w:t>sediment yields by 5-10 times</w:t>
      </w:r>
      <w:r w:rsidR="00ED2CC2">
        <w:t xml:space="preserve"> in a watershed in Papua New Guinea</w:t>
      </w:r>
      <w:r>
        <w:t xml:space="preserve"> </w:t>
      </w:r>
      <w:r w:rsidR="00354099">
        <w:fldChar w:fldCharType="begin" w:fldLock="1"/>
      </w:r>
      <w:r w:rsidR="00FF49EB">
        <w:instrText>ADDIN CSL_CITATION { "citationItems" : [ { "id" : "ITEM-1", "itemData" : { "DOI" : "10.1007/s001260050093", "ISSN" : "0026-4598", "author" : [ { "dropping-particle" : "", "family" : "Hettler", "given" : "J.", "non-dropping-particle" : "", "parse-names" : false, "suffix" : "" }, { "dropping-particle" : "", "family" : "Irion", "given" : "G.", "non-dropping-particle" : "", "parse-names" : false, "suffix" : "" }, { "dropping-particle" : "", "family" : "Lehmann", "given" : "B.", "non-dropping-particle" : "", "parse-names" : false, "suffix" : "" } ], "container-title" : "Mineralium Deposita", "id" : "ITEM-1", "issue" : "3", "issued" : { "date-parts" : [ [ "1997", "5", "26" ] ] }, "page" : "280-291", "title" : "Environmental impact of mining waste disposal on a tropical lowland river system: a case study on the Ok Tedi Mine, Papua New Guinea", "type" : "article-journal", "volume" : "32" }, "uris" : [ "http://www.mendeley.com/documents/?uuid=23c07446-d0b6-4602-a718-f9461a0818d9" ] }, { "id" : "ITEM-2", "itemData" : { "DOI" : "10.1016/S0025-326X(03)00122-X", "ISSN" : "0025-326X", "PMID" : "12907194", "abstract" : "An extensive sediment transport survey took place at Lihir Island (Papua New Guinea), where mining operations involve disposal of waste rocks and soil in nearshore waters. To investigate the potential impact of these practices over neighbouring fringing reefs, turbidity and sediment accumulation were measured continuously for extended periods. Turbidity records provided a map of observed impact zones based on turbidity thresholds. The main zoning features were (a) that an extreme turbidity gradient persists between the inner harbour (turbidity levels of 100-1000 mg l(-1)) and the adjacent reefs (turbidity levels in the order of 10 mg l(-1)), and (b) that observed zones conform with pre-operations impact predictions. Accumulation measurements unveiled no significant sediment accumulation over fringing coral reefs. This study contributes to the understanding of the potential impact of sediment discharge to nearshore waters.", "author" : [ { "dropping-particle" : "", "family" : "Thomas", "given" : "S\u00e9verine", "non-dropping-particle" : "", "parse-names" : false, "suffix" : "" }, { "dropping-particle" : "V", "family" : "Ridd", "given" : "Peter", "non-dropping-particle" : "", "parse-names" : false, "suffix" : "" }, { "dropping-particle" : "", "family" : "Day", "given" : "Geoff", "non-dropping-particle" : "", "parse-names" : false, "suffix" : "" } ], "container-title" : "Marine pollution bulletin", "id" : "ITEM-2", "issue" : "8", "issued" : { "date-parts" : [ [ "2003", "8" ] ] }, "page" : "1006-14", "title" : "Turbidity regimes over fringing coral reefs near a mining site at Lihir Island, Papua New Guinea.", "type" : "article-journal", "volume" : "46" }, "uris" : [ "http://www.mendeley.com/documents/?uuid=ba6b533a-3f2f-4c0a-9333-94442b904066" ] } ], "mendeley" : { "formattedCitation" : "(Hettler et al., 1997; Thomas et al., 2003)", "plainTextFormattedCitation" : "(Hettler et al., 1997; Thomas et al., 2003)", "previouslyFormattedCitation" : "(Hettler et al., 1997; Thomas et al., 2003)" }, "properties" : { "noteIndex" : 0 }, "schema" : "https://github.com/citation-style-language/schema/raw/master/csl-citation.json" }</w:instrText>
      </w:r>
      <w:r w:rsidR="00354099">
        <w:fldChar w:fldCharType="separate"/>
      </w:r>
      <w:r w:rsidR="00354099" w:rsidRPr="00354099">
        <w:rPr>
          <w:noProof/>
        </w:rPr>
        <w:t>(Hettler et al., 1997; Thomas et al., 2003)</w:t>
      </w:r>
      <w:r w:rsidR="00354099">
        <w:fldChar w:fldCharType="end"/>
      </w:r>
      <w:r>
        <w:t>.</w:t>
      </w:r>
      <w:r w:rsidR="00FF49EB">
        <w:t xml:space="preserve"> </w:t>
      </w:r>
      <w:r>
        <w:t xml:space="preserve">In contrast to other land disturbances like fire, logging, or urbanization where sediment disturbance decreases over time, the disturbance from mining is persistently high. Disturbance magnitudes are similar to the construction phase of urbanization </w:t>
      </w:r>
      <w:r w:rsidR="00B51C1F">
        <w:fldChar w:fldCharType="begin" w:fldLock="1"/>
      </w:r>
      <w:r w:rsidR="00E3209D">
        <w:instrText>ADDIN CSL_CITATION { "citationItems" : [ { "id" : "ITEM-1", "itemData" : { "author" : [ { "dropping-particle" : "", "family" : "Wolman", "given" : "M. Gordon", "non-dropping-particle" : "", "parse-names" : false, "suffix" : "" }, { "dropping-particle" : "", "family" : "Schick", "given" : "Asher P.", "non-dropping-particle" : "", "parse-names" : false, "suffix" : "" } ], "container-title" : "Water Resources Research", "id" : "ITEM-1", "issue" : "2", "issued" : { "date-parts" : [ [ "1967" ] ] }, "page" : "451-464", "title" : "Effects of construction on fluvial sediment, urban and suburban areas of Maryland", "type" : "article-journal", "volume" : "3" }, "uris" : [ "http://www.mendeley.com/documents/?uuid=c4a36614-76dd-4b39-b40a-b084b8900393" ] } ], "mendeley" : { "formattedCitation" : "(Wolman and Schick, 1967)", "plainTextFormattedCitation" : "(Wolman and Schick, 1967)", "previouslyFormattedCitation" : "(Wolman and Schick, 1967)" }, "properties" : { "noteIndex" : 0 }, "schema" : "https://github.com/citation-style-language/schema/raw/master/csl-citation.json" }</w:instrText>
      </w:r>
      <w:r w:rsidR="00B51C1F">
        <w:fldChar w:fldCharType="separate"/>
      </w:r>
      <w:r w:rsidR="00B51C1F" w:rsidRPr="00B51C1F">
        <w:rPr>
          <w:noProof/>
        </w:rPr>
        <w:t>(Wolman and Schick, 1967)</w:t>
      </w:r>
      <w:r w:rsidR="00B51C1F">
        <w:fldChar w:fldCharType="end"/>
      </w:r>
      <w:r>
        <w:t>, or high-traffic unpaved roads</w:t>
      </w:r>
      <w:r w:rsidR="00FF49EB">
        <w:t xml:space="preserve"> </w:t>
      </w:r>
      <w:r w:rsidR="00FF49EB">
        <w:fldChar w:fldCharType="begin" w:fldLock="1"/>
      </w:r>
      <w:r w:rsidR="006528B8">
        <w:instrText>ADDIN CSL_CITATION { "citationItems" : [ { "id" : "ITEM-1", "itemData" : { "author" : [ { "dropping-particle" : "", "family" : "Reid", "given" : "L M", "non-dropping-particle" : "", "parse-names" : false, "suffix" : "" }, { "dropping-particle" : "", "family" : "Dunne", "given" : "T", "non-dropping-particle" : "", "parse-names" : false, "suffix" : "" } ], "container-title" : "Water Resources Research", "id" : "ITEM-1", "issue" : "11", "issued" : { "date-parts" : [ [ "1984" ] ] }, "page" : "1753-1761", "title" : "Sediment production from forest road surfaces", "type" : "article-journal", "volume" : "20" }, "uris" : [ "http://www.mendeley.com/documents/?uuid=8eb0b159-4992-41bd-ab6f-0af2c7968052" ] } ], "mendeley" : { "formattedCitation" : "(Reid and Dunne, 1984)", "plainTextFormattedCitation" : "(Reid and Dunne, 1984)", "previouslyFormattedCitation" : "(Reid and Dunne, 1984)" }, "properties" : { "noteIndex" : 0 }, "schema" : "https://github.com/citation-style-language/schema/raw/master/csl-citation.json" }</w:instrText>
      </w:r>
      <w:r w:rsidR="00FF49EB">
        <w:fldChar w:fldCharType="separate"/>
      </w:r>
      <w:r w:rsidR="00FF49EB" w:rsidRPr="00FF49EB">
        <w:rPr>
          <w:noProof/>
        </w:rPr>
        <w:t>(Reid and Dunne, 1984)</w:t>
      </w:r>
      <w:r w:rsidR="00FF49EB">
        <w:fldChar w:fldCharType="end"/>
      </w:r>
      <w:r>
        <w:t>, but persist or even increase over time.</w:t>
      </w:r>
    </w:p>
    <w:p w14:paraId="0180DD83" w14:textId="77777777" w:rsidR="00D758D4" w:rsidRDefault="000C26A7">
      <w:pPr>
        <w:pStyle w:val="Heading2"/>
      </w:pPr>
      <w:r>
        <w:t>Conclusion</w:t>
      </w:r>
    </w:p>
    <w:p w14:paraId="75589424" w14:textId="1FD40D41" w:rsidR="00D758D4" w:rsidRDefault="00586287">
      <w:r>
        <w:t>Human disturbance has increased sediment yield to Faga'alu Bay by 3.6x over pre-disturbance levels. The human-disturbed subwatershed accounted for the majority (86%) of total sediment yield, and the quarry (1</w:t>
      </w:r>
      <w:r>
        <w:rPr>
          <w:rStyle w:val="CommentReference"/>
        </w:rPr>
        <w:commentReference w:id="38"/>
      </w:r>
      <w:r>
        <w:t xml:space="preserve">.1% of watershed area) contributed almost half of total SSY to </w:t>
      </w:r>
      <w:r>
        <w:lastRenderedPageBreak/>
        <w:t xml:space="preserve">the Bay. </w:t>
      </w:r>
      <w:r w:rsidR="000C26A7">
        <w:t xml:space="preserve">Qmax was the best predictor of </w:t>
      </w:r>
      <w:r w:rsidR="005D50D5">
        <w:t>SSY</w:t>
      </w:r>
      <w:r w:rsidR="005D50D5">
        <w:rPr>
          <w:vertAlign w:val="subscript"/>
        </w:rPr>
        <w:t>EV</w:t>
      </w:r>
      <w:r w:rsidR="000C26A7">
        <w:t>. The slopes of the Qmax-</w:t>
      </w:r>
      <w:r w:rsidR="005D50D5">
        <w:t>SSY</w:t>
      </w:r>
      <w:r w:rsidR="005D50D5">
        <w:rPr>
          <w:vertAlign w:val="subscript"/>
        </w:rPr>
        <w:t>EV</w:t>
      </w:r>
      <w:r w:rsidR="000C26A7">
        <w:t xml:space="preserve"> relationships were compara</w:t>
      </w:r>
      <w:r w:rsidR="00606813">
        <w:t xml:space="preserve">ble with other studies, but the </w:t>
      </w:r>
      <w:r w:rsidR="00A52AD9">
        <w:rPr>
          <w:rFonts w:cs="Times"/>
        </w:rPr>
        <w:t>model intercepts</w:t>
      </w:r>
      <w:r w:rsidR="000C26A7">
        <w:t xml:space="preserve"> were an order of magnitude lower than </w:t>
      </w:r>
      <w:r w:rsidR="0099703A">
        <w:t xml:space="preserve">intercepts from watersheds in </w:t>
      </w:r>
      <w:r w:rsidR="000C26A7">
        <w:t xml:space="preserve">semi-arid to semi-humid </w:t>
      </w:r>
      <w:r w:rsidR="0099703A">
        <w:t>climates</w:t>
      </w:r>
      <w:r w:rsidR="000C26A7">
        <w:t xml:space="preserve">. This suggests that sediment availability is relatively low in the Faga'alu watershed, either because of the heavy forest cover or volcanic rock type. The relative contribution from the human-disturbed watershed was hypothesized to diminish with increasing storm size but the results from precipitation metrics and discharge metrics were contradictory. The </w:t>
      </w:r>
      <w:proofErr w:type="spellStart"/>
      <w:r w:rsidR="000C26A7">
        <w:t>Psum</w:t>
      </w:r>
      <w:proofErr w:type="spellEnd"/>
      <w:r w:rsidR="000C26A7">
        <w:t>-</w:t>
      </w:r>
      <w:r w:rsidR="005D50D5">
        <w:t>SSY</w:t>
      </w:r>
      <w:r w:rsidR="005D50D5">
        <w:rPr>
          <w:vertAlign w:val="subscript"/>
        </w:rPr>
        <w:t>EV</w:t>
      </w:r>
      <w:r w:rsidR="000C26A7">
        <w:t xml:space="preserve"> model showed that the relative contribution of </w:t>
      </w:r>
      <w:r w:rsidR="005D50D5">
        <w:t>SSY</w:t>
      </w:r>
      <w:r w:rsidR="005D50D5">
        <w:rPr>
          <w:vertAlign w:val="subscript"/>
        </w:rPr>
        <w:t>EV</w:t>
      </w:r>
      <w:r w:rsidR="000C26A7">
        <w:t xml:space="preserve"> from the human-disturbed watershed decreases with storm size, but the Qmax-</w:t>
      </w:r>
      <w:r w:rsidR="005D50D5">
        <w:t>SSY</w:t>
      </w:r>
      <w:r w:rsidR="005D50D5">
        <w:rPr>
          <w:vertAlign w:val="subscript"/>
        </w:rPr>
        <w:t>EV</w:t>
      </w:r>
      <w:r w:rsidR="000C26A7">
        <w:t xml:space="preserve"> model shows no change in relative contributions over increasing storm size.</w:t>
      </w:r>
      <w:r w:rsidR="009A7989">
        <w:t xml:space="preserve"> It was hypothesized that SSY from natural areas would become the dominant source for larger storm events, but</w:t>
      </w:r>
      <w:r w:rsidR="00AB3F25">
        <w:t xml:space="preserve"> the DR remains high for large storm events</w:t>
      </w:r>
      <w:r w:rsidR="00AB3F25" w:rsidRPr="00AB3F25">
        <w:t xml:space="preserve"> </w:t>
      </w:r>
      <w:r w:rsidR="00AB3F25">
        <w:t>due to the naturally low SSY from natural forest areas in Faga’alu watershed.</w:t>
      </w:r>
      <w:r w:rsidR="0099703A">
        <w:t xml:space="preserve">  This suggests that disturbed areas were not supply limited for the range of</w:t>
      </w:r>
      <w:r>
        <w:t xml:space="preserve"> sampled storms</w:t>
      </w:r>
      <w:r w:rsidR="0099703A">
        <w:t>.</w:t>
      </w:r>
    </w:p>
    <w:p w14:paraId="62382276" w14:textId="2B291F1A" w:rsidR="00D758D4" w:rsidRDefault="000C26A7" w:rsidP="00586287">
      <w:r>
        <w:t>Management has responded to data on sediment loading in Faga'alu</w:t>
      </w:r>
      <w:r w:rsidR="008F33F6">
        <w:t xml:space="preserve"> and </w:t>
      </w:r>
      <w:r w:rsidR="0099703A">
        <w:t xml:space="preserve">has </w:t>
      </w:r>
      <w:r w:rsidR="008F33F6">
        <w:t>undertaken a sediment mitigation program</w:t>
      </w:r>
      <w:r>
        <w:t xml:space="preserve">. In August 2012, preliminary results of the significant </w:t>
      </w:r>
      <w:r w:rsidR="005D50D5">
        <w:t>SSY</w:t>
      </w:r>
      <w:r w:rsidR="005D50D5">
        <w:rPr>
          <w:vertAlign w:val="subscript"/>
        </w:rPr>
        <w:t>EV</w:t>
      </w:r>
      <w:r>
        <w:t xml:space="preserve"> contributions from the quarry and its impact on coral reef health in </w:t>
      </w:r>
      <w:r w:rsidR="008F33F6">
        <w:t>Faga’alu</w:t>
      </w:r>
      <w:r>
        <w:t xml:space="preserve"> Bay were communicated to US Federal and local environmental management and conservation groups including the Faga'alu village community, NOAA Coral Reef Conservation Program, American Samoa Environmental Protection Agency, and the American Samoa Coral Reef Advisory Group. In February 2013, Faga'alu watershed was designated by the US Coral Reef Task Force as a Priority Watershed Restoration site, with the main objective to reduce sediment yields to the adjacent coral reefs. These groups developed a sediment management plan for the quarry operators and village residents</w:t>
      </w:r>
      <w:r w:rsidR="008F33F6">
        <w:t xml:space="preserve"> which</w:t>
      </w:r>
      <w:r>
        <w:t xml:space="preserve"> was implemented in October 1, 2014, and completed in December 2014. Storm monitoring is currently in progress and results documenting the successful reduction of sediment yields to </w:t>
      </w:r>
      <w:r w:rsidR="007D7879">
        <w:t xml:space="preserve">Faga’alu </w:t>
      </w:r>
      <w:bookmarkStart w:id="39" w:name="_GoBack"/>
      <w:bookmarkEnd w:id="39"/>
      <w:r>
        <w:t>Bay will be presented in a forthcoming paper.</w:t>
      </w:r>
      <w:r w:rsidR="006528B8">
        <w:t xml:space="preserve"> For a full description of the sediment mitigation project and documentation, see </w:t>
      </w:r>
      <w:r w:rsidR="006528B8">
        <w:fldChar w:fldCharType="begin" w:fldLock="1"/>
      </w:r>
      <w:r w:rsidR="00F32F91">
        <w:instrText>ADDIN CSL_CITATION { "citationItems" : [ { "id" : "ITEM-1", "itemData" : { "author" : [ { "dropping-particle" : "", "family" : "Holst-Rice", "given" : "Susie", "non-dropping-particle" : "", "parse-names" : false, "suffix" : "" }, { "dropping-particle" : "", "family" : "Messina", "given" : "Alex", "non-dropping-particle" : "", "parse-names" : false, "suffix" : "" }, { "dropping-particle" : "", "family" : "Biggs", "given" : "Trent W.", "non-dropping-particle" : "", "parse-names" : false, "suffix" : "" }, { "dropping-particle" : "", "family" : "Vargas-Angel", "given" : "Bernardo", "non-dropping-particle" : "", "parse-names" : false, "suffix" : "" }, { "dropping-particle" : "", "family" : "Whitall", "given" : "Dave", "non-dropping-particle" : "", "parse-names" : false, "suffix" : "" } ], "id" : "ITEM-1", "issued" : { "date-parts" : [ [ "2015" ] ] }, "number-of-pages" : "50", "publisher" : "NOAA Coral Reef Conservation Program", "publisher-place" : "Silver Spring, MD", "title" : "Baseline Assessment of Faga\u02bbalu Watershed: A Ridge to Reef Assessment in Support of Sediment Reduction Activities", "type" : "report" }, "uris" : [ "http://www.mendeley.com/documents/?uuid=079da473-1a37-4d75-ba56-445e516f1ee6" ] } ], "mendeley" : { "formattedCitation" : "(Holst-Rice et al., 2015)", "manualFormatting" : "Holst-Rice et al. (2015)", "plainTextFormattedCitation" : "(Holst-Rice et al., 2015)", "previouslyFormattedCitation" : "(Holst-Rice et al., 2015)" }, "properties" : { "noteIndex" : 0 }, "schema" : "https://github.com/citation-style-language/schema/raw/master/csl-citation.json" }</w:instrText>
      </w:r>
      <w:r w:rsidR="006528B8">
        <w:fldChar w:fldCharType="separate"/>
      </w:r>
      <w:r w:rsidR="006528B8">
        <w:rPr>
          <w:noProof/>
        </w:rPr>
        <w:t>Holst-Rice et al.</w:t>
      </w:r>
      <w:r w:rsidR="006528B8" w:rsidRPr="006528B8">
        <w:rPr>
          <w:noProof/>
        </w:rPr>
        <w:t xml:space="preserve"> </w:t>
      </w:r>
      <w:r w:rsidR="006528B8">
        <w:rPr>
          <w:noProof/>
        </w:rPr>
        <w:t>(</w:t>
      </w:r>
      <w:r w:rsidR="006528B8" w:rsidRPr="006528B8">
        <w:rPr>
          <w:noProof/>
        </w:rPr>
        <w:t>2015)</w:t>
      </w:r>
      <w:r w:rsidR="006528B8">
        <w:fldChar w:fldCharType="end"/>
      </w:r>
      <w:r w:rsidR="006528B8">
        <w:t>.</w:t>
      </w:r>
      <w:r>
        <w:t xml:space="preserve"> This work provides an example of an environmental management project which could only be accomplished by the effective partnerships between community groups, local industries, educational institutions, and government regulatory and funding agencies.</w:t>
      </w:r>
    </w:p>
    <w:p w14:paraId="1E8EEC99" w14:textId="77777777" w:rsidR="00D758D4" w:rsidRDefault="000C26A7">
      <w:pPr>
        <w:pStyle w:val="Heading2"/>
      </w:pPr>
      <w:r>
        <w:t>Acknowledgements</w:t>
      </w:r>
    </w:p>
    <w:p w14:paraId="6C177A5A" w14:textId="05C07920" w:rsidR="00D758D4" w:rsidRDefault="000C26A7">
      <w:r>
        <w:t>Funding for this project was provided by NOAA Coral Reef Conservation Program (CRCP) through the American Samoa Coral Reef Advisory Group (CRAG). Kristine Bucchianeri at CRAG and Susie Holst at NOAA CRCP provided</w:t>
      </w:r>
      <w:r w:rsidR="006528B8">
        <w:t xml:space="preserve"> necessary and significant </w:t>
      </w:r>
      <w:r>
        <w:t xml:space="preserve">support. Christianera Tuitele, Phil Wiles (currently at the South Pacific Regional Environment Programme), and Tim Bodell at American Samoa Environmental Protection Agency (ASEPA), and Fatima Sauafea-Leau and Hideyo Hattori at NOAA, provided </w:t>
      </w:r>
      <w:r w:rsidR="006528B8">
        <w:t>on-island coordination with traditional local authorities</w:t>
      </w:r>
      <w:r>
        <w:t>. Dr. Mike Favazza provided critical logistical assistance in American Samoa</w:t>
      </w:r>
      <w:r w:rsidR="006528B8">
        <w:t>.</w:t>
      </w:r>
      <w:r>
        <w:t xml:space="preserve"> Robert Koch at the American Samoa Coastal Zone Management Program (ASCMP) and Travis Bock at ASEPA assisted in accessing </w:t>
      </w:r>
      <w:r w:rsidR="006528B8">
        <w:t xml:space="preserve">historical </w:t>
      </w:r>
      <w:r>
        <w:t xml:space="preserve">geospatial and water quality data. Many others helped and supported </w:t>
      </w:r>
      <w:r w:rsidR="006528B8">
        <w:t xml:space="preserve">the </w:t>
      </w:r>
      <w:r>
        <w:t xml:space="preserve">field and laboratory work including Professor Jameson Newtson, Rocco Tinitali, and Valentine Vaeoso at American Samoa Community College (ASCC), Meagan Curtis and Domingo Ochavillo at American Samoa Department of Marine and Wildlife Resources (DMWR), Don and Agnes Vargo at American Samoa Land Grant, Christina Hammock at NOAA American Samoa Climate Observatory, and Greg McCormick at San Diego State University. George </w:t>
      </w:r>
      <w:proofErr w:type="spellStart"/>
      <w:r>
        <w:t>Poysky</w:t>
      </w:r>
      <w:proofErr w:type="spellEnd"/>
      <w:r>
        <w:t>, Jr., Geor</w:t>
      </w:r>
      <w:r w:rsidR="007865F9">
        <w:t xml:space="preserve">ge </w:t>
      </w:r>
      <w:proofErr w:type="spellStart"/>
      <w:r w:rsidR="007865F9">
        <w:t>Poysky</w:t>
      </w:r>
      <w:proofErr w:type="spellEnd"/>
      <w:r w:rsidR="007865F9">
        <w:t xml:space="preserve"> III, and Mitch Shimi</w:t>
      </w:r>
      <w:r>
        <w:t xml:space="preserve">saki at Samoa </w:t>
      </w:r>
      <w:r>
        <w:lastRenderedPageBreak/>
        <w:t>Maritime Ltd. provided unrestricted access to the Faga'alu quarry site, and historical operation information. Faafetai tele lava.</w:t>
      </w:r>
    </w:p>
    <w:p w14:paraId="5BBDC78E" w14:textId="77777777" w:rsidR="00DD1CCE" w:rsidRDefault="00DD1CCE" w:rsidP="00DD1CCE">
      <w:pPr>
        <w:ind w:firstLine="0"/>
      </w:pPr>
    </w:p>
    <w:p w14:paraId="1A9D6BFA" w14:textId="77777777" w:rsidR="00DD1CCE" w:rsidRDefault="00DD1CCE" w:rsidP="00DD1CCE">
      <w:pPr>
        <w:pStyle w:val="Heading1"/>
      </w:pPr>
      <w:r>
        <w:t>References</w:t>
      </w:r>
    </w:p>
    <w:p w14:paraId="1F1CAC16" w14:textId="25B43A87" w:rsidR="00ED2CC2" w:rsidRPr="00ED2CC2" w:rsidRDefault="00DD1CCE">
      <w:pPr>
        <w:pStyle w:val="NormalWeb"/>
        <w:ind w:left="480" w:hanging="480"/>
        <w:divId w:val="965937343"/>
        <w:rPr>
          <w:rFonts w:ascii="Times" w:hAnsi="Times" w:cs="Times"/>
          <w:noProof/>
        </w:rPr>
      </w:pPr>
      <w:r>
        <w:fldChar w:fldCharType="begin" w:fldLock="1"/>
      </w:r>
      <w:r>
        <w:instrText xml:space="preserve">ADDIN Mendeley Bibliography CSL_BIBLIOGRAPHY </w:instrText>
      </w:r>
      <w:r>
        <w:fldChar w:fldCharType="separate"/>
      </w:r>
      <w:r w:rsidR="00ED2CC2" w:rsidRPr="00ED2CC2">
        <w:rPr>
          <w:rFonts w:ascii="Times" w:hAnsi="Times" w:cs="Times"/>
          <w:noProof/>
        </w:rPr>
        <w:t>Anderson, C.W., 2005. Turbidity 6.7, in: Wilde, F.D. (Ed.), Field Measurements: U.S. Geological Survey Techniques of Water-Resources Investigations, Book 9. U.S. Geological Survey, pp. 1–55.</w:t>
      </w:r>
    </w:p>
    <w:p w14:paraId="2A027BFE" w14:textId="77777777" w:rsidR="00ED2CC2" w:rsidRPr="00ED2CC2" w:rsidRDefault="00ED2CC2">
      <w:pPr>
        <w:pStyle w:val="NormalWeb"/>
        <w:ind w:left="480" w:hanging="480"/>
        <w:divId w:val="965937343"/>
        <w:rPr>
          <w:rFonts w:ascii="Times" w:hAnsi="Times" w:cs="Times"/>
          <w:noProof/>
        </w:rPr>
      </w:pPr>
      <w:r w:rsidRPr="00ED2CC2">
        <w:rPr>
          <w:rFonts w:ascii="Times" w:hAnsi="Times" w:cs="Times"/>
          <w:noProof/>
        </w:rPr>
        <w:t>Asselman, N.E.M., 2000. Fitting and interpretation of sediment rating curves. J. Hydrol. 234, 228–248. doi:10.1016/S0022-1694(00)00253-5</w:t>
      </w:r>
    </w:p>
    <w:p w14:paraId="3C5B9B5C" w14:textId="77777777" w:rsidR="00ED2CC2" w:rsidRPr="00ED2CC2" w:rsidRDefault="00ED2CC2">
      <w:pPr>
        <w:pStyle w:val="NormalWeb"/>
        <w:ind w:left="480" w:hanging="480"/>
        <w:divId w:val="965937343"/>
        <w:rPr>
          <w:rFonts w:ascii="Times" w:hAnsi="Times" w:cs="Times"/>
          <w:noProof/>
        </w:rPr>
      </w:pPr>
      <w:r w:rsidRPr="00ED2CC2">
        <w:rPr>
          <w:rFonts w:ascii="Times" w:hAnsi="Times" w:cs="Times"/>
          <w:noProof/>
        </w:rPr>
        <w:t>Basher, L., Hicks, D., Clapp, B., Hewitt, T., 2011. Sediment yield response to large storm events and forest harvesting, Motueka River, New Zealand. New Zeal. J. Mar. Freshw. Res. 45, 333–356. doi:10.1080/00288330.2011.570350</w:t>
      </w:r>
    </w:p>
    <w:p w14:paraId="2163FB54" w14:textId="77777777" w:rsidR="00ED2CC2" w:rsidRPr="00ED2CC2" w:rsidRDefault="00ED2CC2">
      <w:pPr>
        <w:pStyle w:val="NormalWeb"/>
        <w:ind w:left="480" w:hanging="480"/>
        <w:divId w:val="965937343"/>
        <w:rPr>
          <w:rFonts w:ascii="Times" w:hAnsi="Times" w:cs="Times"/>
          <w:noProof/>
        </w:rPr>
      </w:pPr>
      <w:r w:rsidRPr="00ED2CC2">
        <w:rPr>
          <w:rFonts w:ascii="Times" w:hAnsi="Times" w:cs="Times"/>
          <w:noProof/>
        </w:rPr>
        <w:t>Basher, L.R., Hicks, D.M., Handyside, B., Ross, C.W., 1997. Erosion and sediment transport from the market gardening lands at Pukekohe, Auckland, New Zealand. J. Hydrol. 36, 73–95.</w:t>
      </w:r>
    </w:p>
    <w:p w14:paraId="13AD965E" w14:textId="77777777" w:rsidR="00ED2CC2" w:rsidRPr="00ED2CC2" w:rsidRDefault="00ED2CC2">
      <w:pPr>
        <w:pStyle w:val="NormalWeb"/>
        <w:ind w:left="480" w:hanging="480"/>
        <w:divId w:val="965937343"/>
        <w:rPr>
          <w:rFonts w:ascii="Times" w:hAnsi="Times" w:cs="Times"/>
          <w:noProof/>
        </w:rPr>
      </w:pPr>
      <w:r w:rsidRPr="00ED2CC2">
        <w:rPr>
          <w:rFonts w:ascii="Times" w:hAnsi="Times" w:cs="Times"/>
          <w:noProof/>
        </w:rPr>
        <w:t>Bégin, C., Brooks, G., Larson, R. a., Dragićević, S., Ramos Scharrón, C.E., Coté, I.M., 2014. Increased sediment loads over coral reefs in Saint Lucia in relation to land use change in contributing watersheds. Ocean Coast. Manag. 95, 35–45. doi:10.1016/j.ocecoaman.2014.03.018</w:t>
      </w:r>
    </w:p>
    <w:p w14:paraId="056E4741" w14:textId="77777777" w:rsidR="00ED2CC2" w:rsidRPr="00ED2CC2" w:rsidRDefault="00ED2CC2">
      <w:pPr>
        <w:pStyle w:val="NormalWeb"/>
        <w:ind w:left="480" w:hanging="480"/>
        <w:divId w:val="965937343"/>
        <w:rPr>
          <w:rFonts w:ascii="Times" w:hAnsi="Times" w:cs="Times"/>
          <w:noProof/>
        </w:rPr>
      </w:pPr>
      <w:r w:rsidRPr="00ED2CC2">
        <w:rPr>
          <w:rFonts w:ascii="Times" w:hAnsi="Times" w:cs="Times"/>
          <w:noProof/>
        </w:rPr>
        <w:t>Blong, R.J., Humphreys, G.S., 1982. Erosion of road batters in Chim Shale, Papua New Guinea. Civ. Eng. Trans. Inst. Eng. Aust. CE24 1, 62–68.</w:t>
      </w:r>
    </w:p>
    <w:p w14:paraId="72B03771" w14:textId="77777777" w:rsidR="00ED2CC2" w:rsidRPr="00ED2CC2" w:rsidRDefault="00ED2CC2">
      <w:pPr>
        <w:pStyle w:val="NormalWeb"/>
        <w:ind w:left="480" w:hanging="480"/>
        <w:divId w:val="965937343"/>
        <w:rPr>
          <w:rFonts w:ascii="Times" w:hAnsi="Times" w:cs="Times"/>
          <w:noProof/>
        </w:rPr>
      </w:pPr>
      <w:r w:rsidRPr="00ED2CC2">
        <w:rPr>
          <w:rFonts w:ascii="Times" w:hAnsi="Times" w:cs="Times"/>
          <w:noProof/>
        </w:rPr>
        <w:t>Bonta, J. V, 2000. Impact of Coal Surface Mining and Reclamation on Suspended Sediment in Three Ohio Watersheds. JAWRA J. Am. Water Resour. Assoc. 36, 869–887.</w:t>
      </w:r>
    </w:p>
    <w:p w14:paraId="6D4BD80B" w14:textId="77777777" w:rsidR="00ED2CC2" w:rsidRPr="00ED2CC2" w:rsidRDefault="00ED2CC2">
      <w:pPr>
        <w:pStyle w:val="NormalWeb"/>
        <w:ind w:left="480" w:hanging="480"/>
        <w:divId w:val="965937343"/>
        <w:rPr>
          <w:rFonts w:ascii="Times" w:hAnsi="Times" w:cs="Times"/>
          <w:noProof/>
        </w:rPr>
      </w:pPr>
      <w:r w:rsidRPr="00ED2CC2">
        <w:rPr>
          <w:rFonts w:ascii="Times" w:hAnsi="Times" w:cs="Times"/>
          <w:noProof/>
        </w:rPr>
        <w:t>Brunner, G., 2010. HEC-RAS River Analysis System.</w:t>
      </w:r>
    </w:p>
    <w:p w14:paraId="11AC10B7" w14:textId="77777777" w:rsidR="00ED2CC2" w:rsidRPr="00ED2CC2" w:rsidRDefault="00ED2CC2">
      <w:pPr>
        <w:pStyle w:val="NormalWeb"/>
        <w:ind w:left="480" w:hanging="480"/>
        <w:divId w:val="965937343"/>
        <w:rPr>
          <w:rFonts w:ascii="Times" w:hAnsi="Times" w:cs="Times"/>
          <w:noProof/>
        </w:rPr>
      </w:pPr>
      <w:r w:rsidRPr="00ED2CC2">
        <w:rPr>
          <w:rFonts w:ascii="Times" w:hAnsi="Times" w:cs="Times"/>
          <w:noProof/>
        </w:rPr>
        <w:t>Buchanan-Banks, J., 1979. The October 28, 1979 Landslidng on Tutuila. Open File Report 81-81. U.S. Geological Survey.</w:t>
      </w:r>
    </w:p>
    <w:p w14:paraId="1109F38E" w14:textId="77777777" w:rsidR="00ED2CC2" w:rsidRPr="00ED2CC2" w:rsidRDefault="00ED2CC2">
      <w:pPr>
        <w:pStyle w:val="NormalWeb"/>
        <w:ind w:left="480" w:hanging="480"/>
        <w:divId w:val="965937343"/>
        <w:rPr>
          <w:rFonts w:ascii="Times" w:hAnsi="Times" w:cs="Times"/>
          <w:noProof/>
        </w:rPr>
      </w:pPr>
      <w:r w:rsidRPr="00ED2CC2">
        <w:rPr>
          <w:rFonts w:ascii="Times" w:hAnsi="Times" w:cs="Times"/>
          <w:noProof/>
        </w:rPr>
        <w:t>Calhoun, R.S., Fletcher, C.H., 1999. Measured and predicted sediment yield from a subtropical, heavy rainfall, steep-sided river basin: Hanalei, Kauai, Hawaiian Islands. Geomorphology 30, 213–226.</w:t>
      </w:r>
    </w:p>
    <w:p w14:paraId="45D15578" w14:textId="77777777" w:rsidR="00ED2CC2" w:rsidRPr="00ED2CC2" w:rsidRDefault="00ED2CC2">
      <w:pPr>
        <w:pStyle w:val="NormalWeb"/>
        <w:ind w:left="480" w:hanging="480"/>
        <w:divId w:val="965937343"/>
        <w:rPr>
          <w:rFonts w:ascii="Times" w:hAnsi="Times" w:cs="Times"/>
          <w:noProof/>
        </w:rPr>
      </w:pPr>
      <w:r w:rsidRPr="00ED2CC2">
        <w:rPr>
          <w:rFonts w:ascii="Times" w:hAnsi="Times" w:cs="Times"/>
          <w:noProof/>
        </w:rPr>
        <w:t>Cox, C.A., Sarangi, A., Madramootoo, C.A., 2006. Effect of land management on runoff and soil losses from two small watersheds in St Lucia. L. Degrad. Dev. 17, 55–72. doi:10.1002/ldr.694</w:t>
      </w:r>
    </w:p>
    <w:p w14:paraId="0AC8AFFE" w14:textId="77777777" w:rsidR="00ED2CC2" w:rsidRPr="00ED2CC2" w:rsidRDefault="00ED2CC2">
      <w:pPr>
        <w:pStyle w:val="NormalWeb"/>
        <w:ind w:left="480" w:hanging="480"/>
        <w:divId w:val="965937343"/>
        <w:rPr>
          <w:rFonts w:ascii="Times" w:hAnsi="Times" w:cs="Times"/>
          <w:noProof/>
        </w:rPr>
      </w:pPr>
      <w:r w:rsidRPr="00ED2CC2">
        <w:rPr>
          <w:rFonts w:ascii="Times" w:hAnsi="Times" w:cs="Times"/>
          <w:noProof/>
        </w:rPr>
        <w:lastRenderedPageBreak/>
        <w:t>Craig, P., 2009. Natural History Guide to American Samoa. National Park of American Samoa, Pago Pago, American Samoa.</w:t>
      </w:r>
    </w:p>
    <w:p w14:paraId="50145D1E" w14:textId="77777777" w:rsidR="00ED2CC2" w:rsidRPr="00ED2CC2" w:rsidRDefault="00ED2CC2">
      <w:pPr>
        <w:pStyle w:val="NormalWeb"/>
        <w:ind w:left="480" w:hanging="480"/>
        <w:divId w:val="965937343"/>
        <w:rPr>
          <w:rFonts w:ascii="Times" w:hAnsi="Times" w:cs="Times"/>
          <w:noProof/>
        </w:rPr>
      </w:pPr>
      <w:r w:rsidRPr="00ED2CC2">
        <w:rPr>
          <w:rFonts w:ascii="Times" w:hAnsi="Times" w:cs="Times"/>
          <w:noProof/>
        </w:rPr>
        <w:t>Curtis, S., Wetzell, L., Wiles, P., Tinitali, R., 2011. Turbidity in Faga’alu Stream: The Sources, Impacts, and Solutions.</w:t>
      </w:r>
    </w:p>
    <w:p w14:paraId="38452A6E" w14:textId="77777777" w:rsidR="00ED2CC2" w:rsidRPr="00ED2CC2" w:rsidRDefault="00ED2CC2">
      <w:pPr>
        <w:pStyle w:val="NormalWeb"/>
        <w:ind w:left="480" w:hanging="480"/>
        <w:divId w:val="965937343"/>
        <w:rPr>
          <w:rFonts w:ascii="Times" w:hAnsi="Times" w:cs="Times"/>
          <w:noProof/>
        </w:rPr>
      </w:pPr>
      <w:r w:rsidRPr="00ED2CC2">
        <w:rPr>
          <w:rFonts w:ascii="Times" w:hAnsi="Times" w:cs="Times"/>
          <w:noProof/>
        </w:rPr>
        <w:t>Daly, C., Halbleib, M., Smith, J.I., Gibson, W.P., Doggett, M.K., Taylor, G.H., Curtis, J., Passteris, P.P., 2008. Physiographically sensitive mapping of climatological temperature and precipitation across the conterminous United States. Int. J. Climatol. 28, 2031. doi:10.1002/joc</w:t>
      </w:r>
    </w:p>
    <w:p w14:paraId="50799254" w14:textId="77777777" w:rsidR="00ED2CC2" w:rsidRPr="00ED2CC2" w:rsidRDefault="00ED2CC2">
      <w:pPr>
        <w:pStyle w:val="NormalWeb"/>
        <w:ind w:left="480" w:hanging="480"/>
        <w:divId w:val="965937343"/>
        <w:rPr>
          <w:rFonts w:ascii="Times" w:hAnsi="Times" w:cs="Times"/>
          <w:noProof/>
        </w:rPr>
      </w:pPr>
      <w:r w:rsidRPr="00ED2CC2">
        <w:rPr>
          <w:rFonts w:ascii="Times" w:hAnsi="Times" w:cs="Times"/>
          <w:noProof/>
        </w:rPr>
        <w:t>Dames &amp; Moore, 1981. Hydrologic Investigation of Surface Water for Water Supply and Hydropower.</w:t>
      </w:r>
    </w:p>
    <w:p w14:paraId="62EF8E95" w14:textId="77777777" w:rsidR="00ED2CC2" w:rsidRPr="00ED2CC2" w:rsidRDefault="00ED2CC2">
      <w:pPr>
        <w:pStyle w:val="NormalWeb"/>
        <w:ind w:left="480" w:hanging="480"/>
        <w:divId w:val="965937343"/>
        <w:rPr>
          <w:rFonts w:ascii="Times" w:hAnsi="Times" w:cs="Times"/>
          <w:noProof/>
        </w:rPr>
      </w:pPr>
      <w:r w:rsidRPr="00ED2CC2">
        <w:rPr>
          <w:rFonts w:ascii="Times" w:hAnsi="Times" w:cs="Times"/>
          <w:noProof/>
        </w:rPr>
        <w:t>Douglas, I., 1996. The impact of land-use changes, especially logging, shifting cultivation, mining and urbanization on sediment yields in humid tropical Southeast Asia: A review with special reference to Borneo. IAHS-AISH Publ. 236, 463–471.</w:t>
      </w:r>
    </w:p>
    <w:p w14:paraId="1B3DE3D1" w14:textId="77777777" w:rsidR="00ED2CC2" w:rsidRPr="00ED2CC2" w:rsidRDefault="00ED2CC2">
      <w:pPr>
        <w:pStyle w:val="NormalWeb"/>
        <w:ind w:left="480" w:hanging="480"/>
        <w:divId w:val="965937343"/>
        <w:rPr>
          <w:rFonts w:ascii="Times" w:hAnsi="Times" w:cs="Times"/>
          <w:noProof/>
        </w:rPr>
      </w:pPr>
      <w:r w:rsidRPr="00ED2CC2">
        <w:rPr>
          <w:rFonts w:ascii="Times" w:hAnsi="Times" w:cs="Times"/>
          <w:noProof/>
        </w:rPr>
        <w:t>Dunne, T., Leopold, L.B., 1978. Water in environmental planning. W.H. Freeman and Company, New York.</w:t>
      </w:r>
    </w:p>
    <w:p w14:paraId="30597BCE" w14:textId="77777777" w:rsidR="00ED2CC2" w:rsidRPr="00ED2CC2" w:rsidRDefault="00ED2CC2">
      <w:pPr>
        <w:pStyle w:val="NormalWeb"/>
        <w:ind w:left="480" w:hanging="480"/>
        <w:divId w:val="965937343"/>
        <w:rPr>
          <w:rFonts w:ascii="Times" w:hAnsi="Times" w:cs="Times"/>
          <w:noProof/>
        </w:rPr>
      </w:pPr>
      <w:r w:rsidRPr="00ED2CC2">
        <w:rPr>
          <w:rFonts w:ascii="Times" w:hAnsi="Times" w:cs="Times"/>
          <w:noProof/>
        </w:rPr>
        <w:t>Duvert, C., Gratiot, N., Evrard, O., Navratil, O., Némery, J., Prat, C., Esteves, M., 2010. Drivers of erosion and suspended sediment transport in three headwater catchments of the Mexican Central Highlands. Geomorphology 123, 243–256. doi:10.1016/j.geomorph.2010.07.016</w:t>
      </w:r>
    </w:p>
    <w:p w14:paraId="73EF4E1F" w14:textId="77777777" w:rsidR="00ED2CC2" w:rsidRPr="00ED2CC2" w:rsidRDefault="00ED2CC2">
      <w:pPr>
        <w:pStyle w:val="NormalWeb"/>
        <w:ind w:left="480" w:hanging="480"/>
        <w:divId w:val="965937343"/>
        <w:rPr>
          <w:rFonts w:ascii="Times" w:hAnsi="Times" w:cs="Times"/>
          <w:noProof/>
        </w:rPr>
      </w:pPr>
      <w:r w:rsidRPr="00ED2CC2">
        <w:rPr>
          <w:rFonts w:ascii="Times" w:hAnsi="Times" w:cs="Times"/>
          <w:noProof/>
        </w:rPr>
        <w:t>Duvert, C., Nord, G., Gratiot, N., Navratil, O., Nadal-Romero, E., Mathys, N., Némery, J., Regüés, D., García-Ruiz, J.M., Gallart, F., Esteves, M., 2012. Towards prediction of suspended sediment yield from peak discharge in small erodible mountainous catchments (0.45–22km2) of France, Mexico and Spain. J. Hydrol. 454-455, 42–55. doi:10.1016/j.jhydrol.2012.05.048</w:t>
      </w:r>
    </w:p>
    <w:p w14:paraId="3E94F59F" w14:textId="77777777" w:rsidR="00ED2CC2" w:rsidRPr="00ED2CC2" w:rsidRDefault="00ED2CC2">
      <w:pPr>
        <w:pStyle w:val="NormalWeb"/>
        <w:ind w:left="480" w:hanging="480"/>
        <w:divId w:val="965937343"/>
        <w:rPr>
          <w:rFonts w:ascii="Times" w:hAnsi="Times" w:cs="Times"/>
          <w:noProof/>
        </w:rPr>
      </w:pPr>
      <w:r w:rsidRPr="00ED2CC2">
        <w:rPr>
          <w:rFonts w:ascii="Times" w:hAnsi="Times" w:cs="Times"/>
          <w:noProof/>
        </w:rPr>
        <w:t>Eyre, P.R., 1989. Ground-water quality reconnaissance, Tutuila, American Samoa, U.S. Geological Survey Water Resources Investigations Report 94-4142. Honolulu, HI.</w:t>
      </w:r>
    </w:p>
    <w:p w14:paraId="739FA010" w14:textId="77777777" w:rsidR="00ED2CC2" w:rsidRPr="00ED2CC2" w:rsidRDefault="00ED2CC2">
      <w:pPr>
        <w:pStyle w:val="NormalWeb"/>
        <w:ind w:left="480" w:hanging="480"/>
        <w:divId w:val="965937343"/>
        <w:rPr>
          <w:rFonts w:ascii="Times" w:hAnsi="Times" w:cs="Times"/>
          <w:noProof/>
        </w:rPr>
      </w:pPr>
      <w:r w:rsidRPr="00ED2CC2">
        <w:rPr>
          <w:rFonts w:ascii="Times" w:hAnsi="Times" w:cs="Times"/>
          <w:noProof/>
        </w:rPr>
        <w:t>Fabricius, K.E., 2005. Effects of terrestrial runoff on the ecology of corals and coral reefs: review and synthesis. Mar. Pollut. Bull. 50, 125–46. doi:10.1016/j.marpolbul.2004.11.028</w:t>
      </w:r>
    </w:p>
    <w:p w14:paraId="4DCC74B5" w14:textId="77777777" w:rsidR="00ED2CC2" w:rsidRPr="00ED2CC2" w:rsidRDefault="00ED2CC2">
      <w:pPr>
        <w:pStyle w:val="NormalWeb"/>
        <w:ind w:left="480" w:hanging="480"/>
        <w:divId w:val="965937343"/>
        <w:rPr>
          <w:rFonts w:ascii="Times" w:hAnsi="Times" w:cs="Times"/>
          <w:noProof/>
        </w:rPr>
      </w:pPr>
      <w:r w:rsidRPr="00ED2CC2">
        <w:rPr>
          <w:rFonts w:ascii="Times" w:hAnsi="Times" w:cs="Times"/>
          <w:noProof/>
        </w:rPr>
        <w:t>Fahey, B.D., Marden, M., 2000. Sediment yields from a forested and a pasture catchment, coastal Hawke’s Bay, North Island, New Zealand. J. Hydrol. 39, 49–63.</w:t>
      </w:r>
    </w:p>
    <w:p w14:paraId="37A61700" w14:textId="77777777" w:rsidR="00ED2CC2" w:rsidRPr="00ED2CC2" w:rsidRDefault="00ED2CC2">
      <w:pPr>
        <w:pStyle w:val="NormalWeb"/>
        <w:ind w:left="480" w:hanging="480"/>
        <w:divId w:val="965937343"/>
        <w:rPr>
          <w:rFonts w:ascii="Times" w:hAnsi="Times" w:cs="Times"/>
          <w:noProof/>
        </w:rPr>
      </w:pPr>
      <w:r w:rsidRPr="00ED2CC2">
        <w:rPr>
          <w:rFonts w:ascii="Times" w:hAnsi="Times" w:cs="Times"/>
          <w:noProof/>
        </w:rPr>
        <w:t>Fahey, B.D., Marden, M., Phillips, C.J., 2003. Sediment yields from plantation forestry and pastoral farming, coastal Hawke’s Bay, North Island, New Zealand. J. Hydrol. 42, 27–38.</w:t>
      </w:r>
    </w:p>
    <w:p w14:paraId="79CD2D45" w14:textId="77777777" w:rsidR="00ED2CC2" w:rsidRPr="00ED2CC2" w:rsidRDefault="00ED2CC2">
      <w:pPr>
        <w:pStyle w:val="NormalWeb"/>
        <w:ind w:left="480" w:hanging="480"/>
        <w:divId w:val="965937343"/>
        <w:rPr>
          <w:rFonts w:ascii="Times" w:hAnsi="Times" w:cs="Times"/>
          <w:noProof/>
        </w:rPr>
      </w:pPr>
      <w:r w:rsidRPr="00ED2CC2">
        <w:rPr>
          <w:rFonts w:ascii="Times" w:hAnsi="Times" w:cs="Times"/>
          <w:noProof/>
        </w:rPr>
        <w:t xml:space="preserve">Fenner, D., Speicher, M., Gulick, S., Aeby, G., Aletto, S.C., Anderson, P., Carroll, B.P., DiDonato, E.M., DiDonato, G.T., Farmer, V., Fenner, D., Gove, J., Gulick, S., Houk, P., Lundblad, E., Nadon, M., Riolo, F., Sabater, M.G., Schroeder, R., Smith, E., Speicher, M., </w:t>
      </w:r>
      <w:r w:rsidRPr="00ED2CC2">
        <w:rPr>
          <w:rFonts w:ascii="Times" w:hAnsi="Times" w:cs="Times"/>
          <w:noProof/>
        </w:rPr>
        <w:lastRenderedPageBreak/>
        <w:t>Tuitele, C., Tagarino, A., Vaitautolu, S., Vaoli, E., Vargas-angel, B., Vroom, P., 2008. The State of Coral Reef Ecosystems of American Samoa, in: The State of Coral Reef Ecosystems of the United States and Pacific Freely Associated States. pp. 307–351.</w:t>
      </w:r>
    </w:p>
    <w:p w14:paraId="4F4E9AD7" w14:textId="77777777" w:rsidR="00ED2CC2" w:rsidRPr="00ED2CC2" w:rsidRDefault="00ED2CC2">
      <w:pPr>
        <w:pStyle w:val="NormalWeb"/>
        <w:ind w:left="480" w:hanging="480"/>
        <w:divId w:val="965937343"/>
        <w:rPr>
          <w:rFonts w:ascii="Times" w:hAnsi="Times" w:cs="Times"/>
          <w:noProof/>
        </w:rPr>
      </w:pPr>
      <w:r w:rsidRPr="00ED2CC2">
        <w:rPr>
          <w:rFonts w:ascii="Times" w:hAnsi="Times" w:cs="Times"/>
          <w:noProof/>
        </w:rPr>
        <w:t>Gellis, A.C., 2013. Factors influencing storm-generated suspended-sediment concentrations and loads in four basins of contrasting land use, humid-tropical Puerto Rico. Catena 104, 39–57. doi:10.1016/j.catena.2012.10.018</w:t>
      </w:r>
    </w:p>
    <w:p w14:paraId="1596FDCE" w14:textId="77777777" w:rsidR="00ED2CC2" w:rsidRPr="00ED2CC2" w:rsidRDefault="00ED2CC2">
      <w:pPr>
        <w:pStyle w:val="NormalWeb"/>
        <w:ind w:left="480" w:hanging="480"/>
        <w:divId w:val="965937343"/>
        <w:rPr>
          <w:rFonts w:ascii="Times" w:hAnsi="Times" w:cs="Times"/>
          <w:noProof/>
        </w:rPr>
      </w:pPr>
      <w:r w:rsidRPr="00ED2CC2">
        <w:rPr>
          <w:rFonts w:ascii="Times" w:hAnsi="Times" w:cs="Times"/>
          <w:noProof/>
        </w:rPr>
        <w:t>Gippel, C.J., 1995. Potential of turbidity monitoring for measuring the transport of suspended solids in streams. Hydrol. Process. 9, 83–97.</w:t>
      </w:r>
    </w:p>
    <w:p w14:paraId="5C937730" w14:textId="77777777" w:rsidR="00ED2CC2" w:rsidRPr="00ED2CC2" w:rsidRDefault="00ED2CC2">
      <w:pPr>
        <w:pStyle w:val="NormalWeb"/>
        <w:ind w:left="480" w:hanging="480"/>
        <w:divId w:val="965937343"/>
        <w:rPr>
          <w:rFonts w:ascii="Times" w:hAnsi="Times" w:cs="Times"/>
          <w:noProof/>
        </w:rPr>
      </w:pPr>
      <w:r w:rsidRPr="00ED2CC2">
        <w:rPr>
          <w:rFonts w:ascii="Times" w:hAnsi="Times" w:cs="Times"/>
          <w:noProof/>
        </w:rPr>
        <w:t>Gomi, T., Moore, R.D., Hassan, M.A., 2005. Suspended sediment dynamics in small forest streams of the Pacific Northwest. J. Am. Water Resour. Assoc.</w:t>
      </w:r>
    </w:p>
    <w:p w14:paraId="205064D9" w14:textId="77777777" w:rsidR="00ED2CC2" w:rsidRPr="00ED2CC2" w:rsidRDefault="00ED2CC2">
      <w:pPr>
        <w:pStyle w:val="NormalWeb"/>
        <w:ind w:left="480" w:hanging="480"/>
        <w:divId w:val="965937343"/>
        <w:rPr>
          <w:rFonts w:ascii="Times" w:hAnsi="Times" w:cs="Times"/>
          <w:noProof/>
        </w:rPr>
      </w:pPr>
      <w:r w:rsidRPr="00ED2CC2">
        <w:rPr>
          <w:rFonts w:ascii="Times" w:hAnsi="Times" w:cs="Times"/>
          <w:noProof/>
        </w:rPr>
        <w:t>Gray, J.R., 2014. Measuring Suspended Sediment, in: Ahuja, S. (Ed.), Comprehensive Water Quality and Purification. Elsevier, pp. 157–204. doi:10.1016/B978-0-12-382182-9.00012-8</w:t>
      </w:r>
    </w:p>
    <w:p w14:paraId="4739AEB3" w14:textId="77777777" w:rsidR="00ED2CC2" w:rsidRPr="00ED2CC2" w:rsidRDefault="00ED2CC2">
      <w:pPr>
        <w:pStyle w:val="NormalWeb"/>
        <w:ind w:left="480" w:hanging="480"/>
        <w:divId w:val="965937343"/>
        <w:rPr>
          <w:rFonts w:ascii="Times" w:hAnsi="Times" w:cs="Times"/>
          <w:noProof/>
        </w:rPr>
      </w:pPr>
      <w:r w:rsidRPr="00ED2CC2">
        <w:rPr>
          <w:rFonts w:ascii="Times" w:hAnsi="Times" w:cs="Times"/>
          <w:noProof/>
        </w:rPr>
        <w:t>Gray, J.R., Glysson, G.D., Turcios, L.M., Schwarz, G.E., 2000. Comparability of Suspended-Sediment Concentration and Total Suspended Solids Data U.S. Geological Survey Water-Resources Investigations Report 00-4191. Reston, Va.</w:t>
      </w:r>
    </w:p>
    <w:p w14:paraId="0AEFE904" w14:textId="77777777" w:rsidR="00ED2CC2" w:rsidRPr="00ED2CC2" w:rsidRDefault="00ED2CC2">
      <w:pPr>
        <w:pStyle w:val="NormalWeb"/>
        <w:ind w:left="480" w:hanging="480"/>
        <w:divId w:val="965937343"/>
        <w:rPr>
          <w:rFonts w:ascii="Times" w:hAnsi="Times" w:cs="Times"/>
          <w:noProof/>
        </w:rPr>
      </w:pPr>
      <w:r w:rsidRPr="00ED2CC2">
        <w:rPr>
          <w:rFonts w:ascii="Times" w:hAnsi="Times" w:cs="Times"/>
          <w:noProof/>
        </w:rPr>
        <w:t>Harmel, R.D., Cooper, R.J., Slade, R.M., Haney, R.L., Arnold, J.G., 2006. Cumulative uncertainty in measured streamflow and water quality data for small watersheds. Trans. Am. Soc. Agric. Biol. Eng. 49, 689–701.</w:t>
      </w:r>
    </w:p>
    <w:p w14:paraId="30CAE5B8" w14:textId="77777777" w:rsidR="00ED2CC2" w:rsidRPr="00ED2CC2" w:rsidRDefault="00ED2CC2">
      <w:pPr>
        <w:pStyle w:val="NormalWeb"/>
        <w:ind w:left="480" w:hanging="480"/>
        <w:divId w:val="965937343"/>
        <w:rPr>
          <w:rFonts w:ascii="Times" w:hAnsi="Times" w:cs="Times"/>
          <w:noProof/>
        </w:rPr>
      </w:pPr>
      <w:r w:rsidRPr="00ED2CC2">
        <w:rPr>
          <w:rFonts w:ascii="Times" w:hAnsi="Times" w:cs="Times"/>
          <w:noProof/>
        </w:rPr>
        <w:t>Harmel, R.D., Smith, D.R., King, K.W., Slade, R.M., 2009. Estimating storm discharge and water quality data uncertainty: A software tool for monitoring and modeling applications. Environ. Model. Softw. 24, 832–842.</w:t>
      </w:r>
    </w:p>
    <w:p w14:paraId="72DB7E36" w14:textId="77777777" w:rsidR="00ED2CC2" w:rsidRPr="00ED2CC2" w:rsidRDefault="00ED2CC2">
      <w:pPr>
        <w:pStyle w:val="NormalWeb"/>
        <w:ind w:left="480" w:hanging="480"/>
        <w:divId w:val="965937343"/>
        <w:rPr>
          <w:rFonts w:ascii="Times" w:hAnsi="Times" w:cs="Times"/>
          <w:noProof/>
        </w:rPr>
      </w:pPr>
      <w:r w:rsidRPr="00ED2CC2">
        <w:rPr>
          <w:rFonts w:ascii="Times" w:hAnsi="Times" w:cs="Times"/>
          <w:noProof/>
        </w:rPr>
        <w:t>Harrelson, C.C., Rawlins, C.L., Potyondy, J.P., 1994. Stream channel reference sites: an illustrated guide to field technique. USDA Forest Service General Technical Report RM-245. US Department of Agriculture, Fort Collins, CO.</w:t>
      </w:r>
    </w:p>
    <w:p w14:paraId="6985CA90" w14:textId="77777777" w:rsidR="00ED2CC2" w:rsidRPr="00ED2CC2" w:rsidRDefault="00ED2CC2">
      <w:pPr>
        <w:pStyle w:val="NormalWeb"/>
        <w:ind w:left="480" w:hanging="480"/>
        <w:divId w:val="965937343"/>
        <w:rPr>
          <w:rFonts w:ascii="Times" w:hAnsi="Times" w:cs="Times"/>
          <w:noProof/>
        </w:rPr>
      </w:pPr>
      <w:r w:rsidRPr="00ED2CC2">
        <w:rPr>
          <w:rFonts w:ascii="Times" w:hAnsi="Times" w:cs="Times"/>
          <w:noProof/>
        </w:rPr>
        <w:t>Henderson, G.W., Toews, D.A.A., 2001. Using Sediment Budgets to Test the Watershed Assessment Procedure in Southeastern British Columbia, in: Toews, D.A.A., Chatwin, S. (Eds.), Watershed Assessment in the Southern Interior of British Columbia. B.C. Ministry of Forests, Research Branch, Victoria, British Columbia, pp. 189–208.</w:t>
      </w:r>
    </w:p>
    <w:p w14:paraId="4CB8D459" w14:textId="77777777" w:rsidR="00ED2CC2" w:rsidRPr="00ED2CC2" w:rsidRDefault="00ED2CC2">
      <w:pPr>
        <w:pStyle w:val="NormalWeb"/>
        <w:ind w:left="480" w:hanging="480"/>
        <w:divId w:val="965937343"/>
        <w:rPr>
          <w:rFonts w:ascii="Times" w:hAnsi="Times" w:cs="Times"/>
          <w:noProof/>
        </w:rPr>
      </w:pPr>
      <w:r w:rsidRPr="00ED2CC2">
        <w:rPr>
          <w:rFonts w:ascii="Times" w:hAnsi="Times" w:cs="Times"/>
          <w:noProof/>
        </w:rPr>
        <w:t>Hettler, J., Irion, G., Lehmann, B., 1997. Environmental impact of mining waste disposal on a tropical lowland river system: a case study on the Ok Tedi Mine, Papua New Guinea. Miner. Depos. 32, 280–291. doi:10.1007/s001260050093</w:t>
      </w:r>
    </w:p>
    <w:p w14:paraId="69B73298" w14:textId="77777777" w:rsidR="00ED2CC2" w:rsidRPr="00ED2CC2" w:rsidRDefault="00ED2CC2">
      <w:pPr>
        <w:pStyle w:val="NormalWeb"/>
        <w:ind w:left="480" w:hanging="480"/>
        <w:divId w:val="965937343"/>
        <w:rPr>
          <w:rFonts w:ascii="Times" w:hAnsi="Times" w:cs="Times"/>
          <w:noProof/>
        </w:rPr>
      </w:pPr>
      <w:r w:rsidRPr="00ED2CC2">
        <w:rPr>
          <w:rFonts w:ascii="Times" w:hAnsi="Times" w:cs="Times"/>
          <w:noProof/>
        </w:rPr>
        <w:t>Hicks, D.M., 1990. Suspended sediment yields from pasture and exotic forest basins, in: Proceedings of the New-Zealand Hydrological Society Symposium. Auckland, New Zealand.</w:t>
      </w:r>
    </w:p>
    <w:p w14:paraId="341CF060" w14:textId="77777777" w:rsidR="00ED2CC2" w:rsidRPr="00ED2CC2" w:rsidRDefault="00ED2CC2">
      <w:pPr>
        <w:pStyle w:val="NormalWeb"/>
        <w:ind w:left="480" w:hanging="480"/>
        <w:divId w:val="965937343"/>
        <w:rPr>
          <w:rFonts w:ascii="Times" w:hAnsi="Times" w:cs="Times"/>
          <w:noProof/>
        </w:rPr>
      </w:pPr>
      <w:r w:rsidRPr="00ED2CC2">
        <w:rPr>
          <w:rFonts w:ascii="Times" w:hAnsi="Times" w:cs="Times"/>
          <w:noProof/>
        </w:rPr>
        <w:lastRenderedPageBreak/>
        <w:t>Hicks, D.M., Hoyle, J., Roulston, H., 2009. Analysis of sediment yields within Auckland region. ARC Technical Report 2009/064. Prepared by NIWA for Auckland Regional Council.</w:t>
      </w:r>
    </w:p>
    <w:p w14:paraId="553E4FB7" w14:textId="77777777" w:rsidR="00ED2CC2" w:rsidRPr="00ED2CC2" w:rsidRDefault="00ED2CC2">
      <w:pPr>
        <w:pStyle w:val="NormalWeb"/>
        <w:ind w:left="480" w:hanging="480"/>
        <w:divId w:val="965937343"/>
        <w:rPr>
          <w:rFonts w:ascii="Times" w:hAnsi="Times" w:cs="Times"/>
          <w:noProof/>
        </w:rPr>
      </w:pPr>
      <w:r w:rsidRPr="00ED2CC2">
        <w:rPr>
          <w:rFonts w:ascii="Times" w:hAnsi="Times" w:cs="Times"/>
          <w:noProof/>
        </w:rPr>
        <w:t>Holst-Rice, S., Messina, A., Biggs, T.W., Vargas-Angel, B., Whitall, D., 2015. Baseline Assessment of Fagaʻalu Watershed: A Ridge to Reef Assessment in Support of Sediment Reduction Activities. NOAA Coral Reef Conservation Program, Silver Spring, MD.</w:t>
      </w:r>
    </w:p>
    <w:p w14:paraId="52850C33" w14:textId="77777777" w:rsidR="00ED2CC2" w:rsidRPr="00ED2CC2" w:rsidRDefault="00ED2CC2">
      <w:pPr>
        <w:pStyle w:val="NormalWeb"/>
        <w:ind w:left="480" w:hanging="480"/>
        <w:divId w:val="965937343"/>
        <w:rPr>
          <w:rFonts w:ascii="Times" w:hAnsi="Times" w:cs="Times"/>
          <w:noProof/>
        </w:rPr>
      </w:pPr>
      <w:r w:rsidRPr="00ED2CC2">
        <w:rPr>
          <w:rFonts w:ascii="Times" w:hAnsi="Times" w:cs="Times"/>
          <w:noProof/>
        </w:rPr>
        <w:t>Horsley-Witten, 2011. American Samoa Erosion and Sediment Control Field Guide.</w:t>
      </w:r>
    </w:p>
    <w:p w14:paraId="5531EFDF" w14:textId="77777777" w:rsidR="00ED2CC2" w:rsidRPr="00ED2CC2" w:rsidRDefault="00ED2CC2">
      <w:pPr>
        <w:pStyle w:val="NormalWeb"/>
        <w:ind w:left="480" w:hanging="480"/>
        <w:divId w:val="965937343"/>
        <w:rPr>
          <w:rFonts w:ascii="Times" w:hAnsi="Times" w:cs="Times"/>
          <w:noProof/>
        </w:rPr>
      </w:pPr>
      <w:r w:rsidRPr="00ED2CC2">
        <w:rPr>
          <w:rFonts w:ascii="Times" w:hAnsi="Times" w:cs="Times"/>
          <w:noProof/>
        </w:rPr>
        <w:t>Horsley-Witten, 2012. Post-Construction Stormwater Training Workshop, Field Work, and Interagency Meeting Summary.</w:t>
      </w:r>
    </w:p>
    <w:p w14:paraId="77CC14B3" w14:textId="77777777" w:rsidR="00ED2CC2" w:rsidRPr="00ED2CC2" w:rsidRDefault="00ED2CC2">
      <w:pPr>
        <w:pStyle w:val="NormalWeb"/>
        <w:ind w:left="480" w:hanging="480"/>
        <w:divId w:val="965937343"/>
        <w:rPr>
          <w:rFonts w:ascii="Times" w:hAnsi="Times" w:cs="Times"/>
          <w:noProof/>
        </w:rPr>
      </w:pPr>
      <w:r w:rsidRPr="00ED2CC2">
        <w:rPr>
          <w:rFonts w:ascii="Times" w:hAnsi="Times" w:cs="Times"/>
          <w:noProof/>
        </w:rPr>
        <w:t>Izuka, S.K., Giambelluca, T.W., Nullet, M.A., 2005. Potential Evapotranspiration on Tutuila , American Samoa. U.S. Geological Survey Scientific Investigations Report 2005-5200.</w:t>
      </w:r>
    </w:p>
    <w:p w14:paraId="6B431D4C" w14:textId="77777777" w:rsidR="00ED2CC2" w:rsidRPr="00ED2CC2" w:rsidRDefault="00ED2CC2">
      <w:pPr>
        <w:pStyle w:val="NormalWeb"/>
        <w:ind w:left="480" w:hanging="480"/>
        <w:divId w:val="965937343"/>
        <w:rPr>
          <w:rFonts w:ascii="Times" w:hAnsi="Times" w:cs="Times"/>
          <w:noProof/>
        </w:rPr>
      </w:pPr>
      <w:r w:rsidRPr="00ED2CC2">
        <w:rPr>
          <w:rFonts w:ascii="Times" w:hAnsi="Times" w:cs="Times"/>
          <w:noProof/>
        </w:rPr>
        <w:t>Kearns, R., 2013. Personal Communication.</w:t>
      </w:r>
    </w:p>
    <w:p w14:paraId="08C7D9A2" w14:textId="77777777" w:rsidR="00ED2CC2" w:rsidRPr="00ED2CC2" w:rsidRDefault="00ED2CC2">
      <w:pPr>
        <w:pStyle w:val="NormalWeb"/>
        <w:ind w:left="480" w:hanging="480"/>
        <w:divId w:val="965937343"/>
        <w:rPr>
          <w:rFonts w:ascii="Times" w:hAnsi="Times" w:cs="Times"/>
          <w:noProof/>
        </w:rPr>
      </w:pPr>
      <w:r w:rsidRPr="00ED2CC2">
        <w:rPr>
          <w:rFonts w:ascii="Times" w:hAnsi="Times" w:cs="Times"/>
          <w:noProof/>
        </w:rPr>
        <w:t>Kinnell, P.I.A., 2013. Modelling event soil losses using the Q R EI 30 index within RUSLE2. Hydrol. Process. doi:10.1002/hyp</w:t>
      </w:r>
    </w:p>
    <w:p w14:paraId="75F4DA6A" w14:textId="77777777" w:rsidR="00ED2CC2" w:rsidRPr="00ED2CC2" w:rsidRDefault="00ED2CC2">
      <w:pPr>
        <w:pStyle w:val="NormalWeb"/>
        <w:ind w:left="480" w:hanging="480"/>
        <w:divId w:val="965937343"/>
        <w:rPr>
          <w:rFonts w:ascii="Times" w:hAnsi="Times" w:cs="Times"/>
          <w:noProof/>
        </w:rPr>
      </w:pPr>
      <w:r w:rsidRPr="00ED2CC2">
        <w:rPr>
          <w:rFonts w:ascii="Times" w:hAnsi="Times" w:cs="Times"/>
          <w:noProof/>
        </w:rPr>
        <w:t>Kroon, F.J., Kuhnert, P.M., Henderson, B.L., Wilkinson, S.N., Kinsey-Henderson, A., Abbott, B., Brodie, J.E., Turner, R.D.R., 2012. River loads of suspended solids, nitrogen, phosphorus and herbicides delivered to the Great Barrier Reef lagoon. Mar. Pollut. Bull. 65, 167–81. doi:10.1016/j.marpolbul.2011.10.018</w:t>
      </w:r>
    </w:p>
    <w:p w14:paraId="4D6C080C" w14:textId="77777777" w:rsidR="00ED2CC2" w:rsidRPr="00ED2CC2" w:rsidRDefault="00ED2CC2">
      <w:pPr>
        <w:pStyle w:val="NormalWeb"/>
        <w:ind w:left="480" w:hanging="480"/>
        <w:divId w:val="965937343"/>
        <w:rPr>
          <w:rFonts w:ascii="Times" w:hAnsi="Times" w:cs="Times"/>
          <w:noProof/>
        </w:rPr>
      </w:pPr>
      <w:r w:rsidRPr="00ED2CC2">
        <w:rPr>
          <w:rFonts w:ascii="Times" w:hAnsi="Times" w:cs="Times"/>
          <w:noProof/>
        </w:rPr>
        <w:t>Latinis, D.K., Moore, J., Kennedy, J., 1996. Archaeological Survey and Investigations Conducted at the Faga’alu Quarry, Ma'oputasi County, Tutuila, American Samoa, February 1996: Prepared for George Poysky, Sr., Samoa Maritime, PO Box 418, Pago Pago, American Samoa, 96799. Archaeological Consultants of the Pacific Inc., 59-624 Pupukea Rd., Haleiwa, HI 96712.</w:t>
      </w:r>
    </w:p>
    <w:p w14:paraId="447D91CC" w14:textId="77777777" w:rsidR="00ED2CC2" w:rsidRPr="00ED2CC2" w:rsidRDefault="00ED2CC2">
      <w:pPr>
        <w:pStyle w:val="NormalWeb"/>
        <w:ind w:left="480" w:hanging="480"/>
        <w:divId w:val="965937343"/>
        <w:rPr>
          <w:rFonts w:ascii="Times" w:hAnsi="Times" w:cs="Times"/>
          <w:noProof/>
        </w:rPr>
      </w:pPr>
      <w:r w:rsidRPr="00ED2CC2">
        <w:rPr>
          <w:rFonts w:ascii="Times" w:hAnsi="Times" w:cs="Times"/>
          <w:noProof/>
        </w:rPr>
        <w:t>Lewis, J., 1996. Turbidity-controlled suspended sediment sampling for runoff-event load estimation. Water Resour. Res. 32, 2299–2310.</w:t>
      </w:r>
    </w:p>
    <w:p w14:paraId="204F05FE" w14:textId="77777777" w:rsidR="00ED2CC2" w:rsidRPr="00ED2CC2" w:rsidRDefault="00ED2CC2">
      <w:pPr>
        <w:pStyle w:val="NormalWeb"/>
        <w:ind w:left="480" w:hanging="480"/>
        <w:divId w:val="965937343"/>
        <w:rPr>
          <w:rFonts w:ascii="Times" w:hAnsi="Times" w:cs="Times"/>
          <w:noProof/>
        </w:rPr>
      </w:pPr>
      <w:r w:rsidRPr="00ED2CC2">
        <w:rPr>
          <w:rFonts w:ascii="Times" w:hAnsi="Times" w:cs="Times"/>
          <w:noProof/>
        </w:rPr>
        <w:t>Lewis, J., Mori, S.R., Keppeler, E.T., Ziemer, R.R., 2001. Impacts of Logging on Storm Peak Flows , Flow Volumes and Suspended Sediment Loads in Caspar Creek, CA, in: Land Use and Watersheds: Human Influence on Hydrology and Geomorphology in Urban and Forest Areas. pp. 1–76.</w:t>
      </w:r>
    </w:p>
    <w:p w14:paraId="12A5B4AC" w14:textId="77777777" w:rsidR="00ED2CC2" w:rsidRPr="00ED2CC2" w:rsidRDefault="00ED2CC2">
      <w:pPr>
        <w:pStyle w:val="NormalWeb"/>
        <w:ind w:left="480" w:hanging="480"/>
        <w:divId w:val="965937343"/>
        <w:rPr>
          <w:rFonts w:ascii="Times" w:hAnsi="Times" w:cs="Times"/>
          <w:noProof/>
        </w:rPr>
      </w:pPr>
      <w:r w:rsidRPr="00ED2CC2">
        <w:rPr>
          <w:rFonts w:ascii="Times" w:hAnsi="Times" w:cs="Times"/>
          <w:noProof/>
        </w:rPr>
        <w:t>Megahan, W.F., 1980. Erosion from roadcuts in granitic slopes of the Idaho Batholith, in: Proceedings Cordilleran Sections of the Geological Society of America, 76th Annual Meeting. Oregon State University, Corvallis, OR, p. 120.</w:t>
      </w:r>
    </w:p>
    <w:p w14:paraId="7A10E453" w14:textId="77777777" w:rsidR="00ED2CC2" w:rsidRPr="00ED2CC2" w:rsidRDefault="00ED2CC2">
      <w:pPr>
        <w:pStyle w:val="NormalWeb"/>
        <w:ind w:left="480" w:hanging="480"/>
        <w:divId w:val="965937343"/>
        <w:rPr>
          <w:rFonts w:ascii="Times" w:hAnsi="Times" w:cs="Times"/>
          <w:noProof/>
        </w:rPr>
      </w:pPr>
      <w:r w:rsidRPr="00ED2CC2">
        <w:rPr>
          <w:rFonts w:ascii="Times" w:hAnsi="Times" w:cs="Times"/>
          <w:noProof/>
        </w:rPr>
        <w:t>Megahan, W.F., Wilson, M., Monsen, S.B., 2001. Sediment production from granitic cutslopes on forest roads in Idaho, USA. Earth Surf. Process. Landforms 26, 153–163.</w:t>
      </w:r>
    </w:p>
    <w:p w14:paraId="75144D0B" w14:textId="77777777" w:rsidR="00ED2CC2" w:rsidRPr="00ED2CC2" w:rsidRDefault="00ED2CC2">
      <w:pPr>
        <w:pStyle w:val="NormalWeb"/>
        <w:ind w:left="480" w:hanging="480"/>
        <w:divId w:val="965937343"/>
        <w:rPr>
          <w:rFonts w:ascii="Times" w:hAnsi="Times" w:cs="Times"/>
          <w:noProof/>
        </w:rPr>
      </w:pPr>
      <w:r w:rsidRPr="00ED2CC2">
        <w:rPr>
          <w:rFonts w:ascii="Times" w:hAnsi="Times" w:cs="Times"/>
          <w:noProof/>
        </w:rPr>
        <w:lastRenderedPageBreak/>
        <w:t>Milliman, J.D., Syvitski, J.P.M., 1992. Geomorphic/tectonic control of sediment discharge to the ocean: the importance of small mountainous rivers. J. Geol. 100, 525–544.</w:t>
      </w:r>
    </w:p>
    <w:p w14:paraId="26DC99CE" w14:textId="77777777" w:rsidR="00ED2CC2" w:rsidRPr="00ED2CC2" w:rsidRDefault="00ED2CC2">
      <w:pPr>
        <w:pStyle w:val="NormalWeb"/>
        <w:ind w:left="480" w:hanging="480"/>
        <w:divId w:val="965937343"/>
        <w:rPr>
          <w:rFonts w:ascii="Times" w:hAnsi="Times" w:cs="Times"/>
          <w:noProof/>
        </w:rPr>
      </w:pPr>
      <w:r w:rsidRPr="00ED2CC2">
        <w:rPr>
          <w:rFonts w:ascii="Times" w:hAnsi="Times" w:cs="Times"/>
          <w:noProof/>
        </w:rPr>
        <w:t>NOAA’s Ocean Service, Coastal Services Center, 2010. 2010 C-CAP Land Cover, Territory of American Samoa, Tutuila.</w:t>
      </w:r>
    </w:p>
    <w:p w14:paraId="78054295" w14:textId="77777777" w:rsidR="00ED2CC2" w:rsidRPr="00ED2CC2" w:rsidRDefault="00ED2CC2">
      <w:pPr>
        <w:pStyle w:val="NormalWeb"/>
        <w:ind w:left="480" w:hanging="480"/>
        <w:divId w:val="965937343"/>
        <w:rPr>
          <w:rFonts w:ascii="Times" w:hAnsi="Times" w:cs="Times"/>
          <w:noProof/>
        </w:rPr>
      </w:pPr>
      <w:r w:rsidRPr="00ED2CC2">
        <w:rPr>
          <w:rFonts w:ascii="Times" w:hAnsi="Times" w:cs="Times"/>
          <w:noProof/>
        </w:rPr>
        <w:t>Perreault, J., 2010. Development of a Water Budget in a Tropical Setting Accounting for Mountain Front Recharge: Tutuila, American Samoa. University of Hawai’i.</w:t>
      </w:r>
    </w:p>
    <w:p w14:paraId="7CD84AA8" w14:textId="77777777" w:rsidR="00ED2CC2" w:rsidRPr="00ED2CC2" w:rsidRDefault="00ED2CC2">
      <w:pPr>
        <w:pStyle w:val="NormalWeb"/>
        <w:ind w:left="480" w:hanging="480"/>
        <w:divId w:val="965937343"/>
        <w:rPr>
          <w:rFonts w:ascii="Times" w:hAnsi="Times" w:cs="Times"/>
          <w:noProof/>
        </w:rPr>
      </w:pPr>
      <w:r w:rsidRPr="00ED2CC2">
        <w:rPr>
          <w:rFonts w:ascii="Times" w:hAnsi="Times" w:cs="Times"/>
          <w:noProof/>
        </w:rPr>
        <w:t>Photo Science Inc., 2012. 2012 NOAA American Samoa LiDAR: Islands of Tutuila, Aunu’u, Ofu, Olosega, Ta'u, and Rose Atoll. NOAA Office of Coastal Management, Silver Spring, MD.</w:t>
      </w:r>
    </w:p>
    <w:p w14:paraId="10B50B0A" w14:textId="77777777" w:rsidR="00ED2CC2" w:rsidRPr="00ED2CC2" w:rsidRDefault="00ED2CC2">
      <w:pPr>
        <w:pStyle w:val="NormalWeb"/>
        <w:ind w:left="480" w:hanging="480"/>
        <w:divId w:val="965937343"/>
        <w:rPr>
          <w:rFonts w:ascii="Times" w:hAnsi="Times" w:cs="Times"/>
          <w:noProof/>
        </w:rPr>
      </w:pPr>
      <w:r w:rsidRPr="00ED2CC2">
        <w:rPr>
          <w:rFonts w:ascii="Times" w:hAnsi="Times" w:cs="Times"/>
          <w:noProof/>
        </w:rPr>
        <w:t>Ramos-Scharrón, C.E., Macdonald, L.H., 2005. Measurement and prediction of sediment production from unpaved roads, St John, US Virgin Islands. Earth Surf. Process. Landforms 30, 1283–1304.</w:t>
      </w:r>
    </w:p>
    <w:p w14:paraId="0C7549CA" w14:textId="77777777" w:rsidR="00ED2CC2" w:rsidRPr="00ED2CC2" w:rsidRDefault="00ED2CC2">
      <w:pPr>
        <w:pStyle w:val="NormalWeb"/>
        <w:ind w:left="480" w:hanging="480"/>
        <w:divId w:val="965937343"/>
        <w:rPr>
          <w:rFonts w:ascii="Times" w:hAnsi="Times" w:cs="Times"/>
          <w:noProof/>
        </w:rPr>
      </w:pPr>
      <w:r w:rsidRPr="00ED2CC2">
        <w:rPr>
          <w:rFonts w:ascii="Times" w:hAnsi="Times" w:cs="Times"/>
          <w:noProof/>
        </w:rPr>
        <w:t>Ramos-Scharrón, C.E., Macdonald, L.H., 2007. Measurement and prediction of natural and anthropogenic sediment sources, St. John, US Virgin Islands. Catena 71, 250–266.</w:t>
      </w:r>
    </w:p>
    <w:p w14:paraId="0A9C84FB" w14:textId="77777777" w:rsidR="00ED2CC2" w:rsidRPr="00ED2CC2" w:rsidRDefault="00ED2CC2">
      <w:pPr>
        <w:pStyle w:val="NormalWeb"/>
        <w:ind w:left="480" w:hanging="480"/>
        <w:divId w:val="965937343"/>
        <w:rPr>
          <w:rFonts w:ascii="Times" w:hAnsi="Times" w:cs="Times"/>
          <w:noProof/>
        </w:rPr>
      </w:pPr>
      <w:r w:rsidRPr="00ED2CC2">
        <w:rPr>
          <w:rFonts w:ascii="Times" w:hAnsi="Times" w:cs="Times"/>
          <w:noProof/>
        </w:rPr>
        <w:t>Rankl, J.G., 2004. Relations Between Total-Sediment Load and Peak Discharge for Rainstorm Runoff on Five Ephemeral Streams in Wyoming. U.S. Geological Survey Water-Resources Investigations Report 02-4150. Denver, CO.</w:t>
      </w:r>
    </w:p>
    <w:p w14:paraId="31A6464F" w14:textId="77777777" w:rsidR="00ED2CC2" w:rsidRPr="00ED2CC2" w:rsidRDefault="00ED2CC2">
      <w:pPr>
        <w:pStyle w:val="NormalWeb"/>
        <w:ind w:left="480" w:hanging="480"/>
        <w:divId w:val="965937343"/>
        <w:rPr>
          <w:rFonts w:ascii="Times" w:hAnsi="Times" w:cs="Times"/>
          <w:noProof/>
        </w:rPr>
      </w:pPr>
      <w:r w:rsidRPr="00ED2CC2">
        <w:rPr>
          <w:rFonts w:ascii="Times" w:hAnsi="Times" w:cs="Times"/>
          <w:noProof/>
        </w:rPr>
        <w:t>Rapp, A., 1960. Recent development of mountain slopes in Karkevagge and surroundings, northern Scandinavia. Geogr. Ann. 42, 65–200.</w:t>
      </w:r>
    </w:p>
    <w:p w14:paraId="52E41638" w14:textId="77777777" w:rsidR="00ED2CC2" w:rsidRPr="00ED2CC2" w:rsidRDefault="00ED2CC2">
      <w:pPr>
        <w:pStyle w:val="NormalWeb"/>
        <w:ind w:left="480" w:hanging="480"/>
        <w:divId w:val="965937343"/>
        <w:rPr>
          <w:rFonts w:ascii="Times" w:hAnsi="Times" w:cs="Times"/>
          <w:noProof/>
        </w:rPr>
      </w:pPr>
      <w:r w:rsidRPr="00ED2CC2">
        <w:rPr>
          <w:rFonts w:ascii="Times" w:hAnsi="Times" w:cs="Times"/>
          <w:noProof/>
        </w:rPr>
        <w:t>Reid, L.M., Dunne, T., 1984. Sediment production from forest road surfaces. Water Resour. Res. 20, 1753–1761.</w:t>
      </w:r>
    </w:p>
    <w:p w14:paraId="1335542A" w14:textId="77777777" w:rsidR="00ED2CC2" w:rsidRPr="00ED2CC2" w:rsidRDefault="00ED2CC2">
      <w:pPr>
        <w:pStyle w:val="NormalWeb"/>
        <w:ind w:left="480" w:hanging="480"/>
        <w:divId w:val="965937343"/>
        <w:rPr>
          <w:rFonts w:ascii="Times" w:hAnsi="Times" w:cs="Times"/>
          <w:noProof/>
        </w:rPr>
      </w:pPr>
      <w:r w:rsidRPr="00ED2CC2">
        <w:rPr>
          <w:rFonts w:ascii="Times" w:hAnsi="Times" w:cs="Times"/>
          <w:noProof/>
        </w:rPr>
        <w:t>Reid, L.M., Dunne, T., 1996. Rapid evaluation of sediment budgets. Catena Verlag, Reiskirchen, Germany.</w:t>
      </w:r>
    </w:p>
    <w:p w14:paraId="7FEA7F5C" w14:textId="77777777" w:rsidR="00ED2CC2" w:rsidRPr="00ED2CC2" w:rsidRDefault="00ED2CC2">
      <w:pPr>
        <w:pStyle w:val="NormalWeb"/>
        <w:ind w:left="480" w:hanging="480"/>
        <w:divId w:val="965937343"/>
        <w:rPr>
          <w:rFonts w:ascii="Times" w:hAnsi="Times" w:cs="Times"/>
          <w:noProof/>
        </w:rPr>
      </w:pPr>
      <w:r w:rsidRPr="00ED2CC2">
        <w:rPr>
          <w:rFonts w:ascii="Times" w:hAnsi="Times" w:cs="Times"/>
          <w:noProof/>
        </w:rPr>
        <w:t>Risk, M.J., 2014. Assessing the effects of sediments and nutrients on coral reefs. Curr. Opin. Environ. Sustain. 7, 108–117. doi:10.1016/j.cosust.2014.01.003</w:t>
      </w:r>
    </w:p>
    <w:p w14:paraId="6224DDC9" w14:textId="77777777" w:rsidR="00ED2CC2" w:rsidRPr="00ED2CC2" w:rsidRDefault="00ED2CC2">
      <w:pPr>
        <w:pStyle w:val="NormalWeb"/>
        <w:ind w:left="480" w:hanging="480"/>
        <w:divId w:val="965937343"/>
        <w:rPr>
          <w:rFonts w:ascii="Times" w:hAnsi="Times" w:cs="Times"/>
          <w:noProof/>
        </w:rPr>
      </w:pPr>
      <w:r w:rsidRPr="00ED2CC2">
        <w:rPr>
          <w:rFonts w:ascii="Times" w:hAnsi="Times" w:cs="Times"/>
          <w:noProof/>
        </w:rPr>
        <w:t>Rodrigues, J.O., Andrade, E.M., Ribeiro, L.A., 2013. Sediment loss in semiarid small watershed due to the land use. Rev. Ciência Agronômica 44, 488–498.</w:t>
      </w:r>
    </w:p>
    <w:p w14:paraId="3B5D617B" w14:textId="77777777" w:rsidR="00ED2CC2" w:rsidRPr="00ED2CC2" w:rsidRDefault="00ED2CC2">
      <w:pPr>
        <w:pStyle w:val="NormalWeb"/>
        <w:ind w:left="480" w:hanging="480"/>
        <w:divId w:val="965937343"/>
        <w:rPr>
          <w:rFonts w:ascii="Times" w:hAnsi="Times" w:cs="Times"/>
          <w:noProof/>
        </w:rPr>
      </w:pPr>
      <w:r w:rsidRPr="00ED2CC2">
        <w:rPr>
          <w:rFonts w:ascii="Times" w:hAnsi="Times" w:cs="Times"/>
          <w:noProof/>
        </w:rPr>
        <w:t>Sadeghi, S.H.R., Mizuyama, T., Miyata, S., Gomi, T., Kosugi, K., Mizugaki, S., Onda, Y., 2007. Is MUSLE apt to small steeply reforested watershed? J. For. Res. 12, 270–277. doi:10.1007/s10310-007-0017-9</w:t>
      </w:r>
    </w:p>
    <w:p w14:paraId="08717006" w14:textId="77777777" w:rsidR="00ED2CC2" w:rsidRPr="00ED2CC2" w:rsidRDefault="00ED2CC2">
      <w:pPr>
        <w:pStyle w:val="NormalWeb"/>
        <w:ind w:left="480" w:hanging="480"/>
        <w:divId w:val="965937343"/>
        <w:rPr>
          <w:rFonts w:ascii="Times" w:hAnsi="Times" w:cs="Times"/>
          <w:noProof/>
        </w:rPr>
      </w:pPr>
      <w:r w:rsidRPr="00ED2CC2">
        <w:rPr>
          <w:rFonts w:ascii="Times" w:hAnsi="Times" w:cs="Times"/>
          <w:noProof/>
        </w:rPr>
        <w:t>Slaymaker, O., 2003. The sediment budget as conceptual framework and management tool. Hydrobiologia 494, 71–82.</w:t>
      </w:r>
    </w:p>
    <w:p w14:paraId="02E33C79" w14:textId="77777777" w:rsidR="00ED2CC2" w:rsidRPr="00ED2CC2" w:rsidRDefault="00ED2CC2">
      <w:pPr>
        <w:pStyle w:val="NormalWeb"/>
        <w:ind w:left="480" w:hanging="480"/>
        <w:divId w:val="965937343"/>
        <w:rPr>
          <w:rFonts w:ascii="Times" w:hAnsi="Times" w:cs="Times"/>
          <w:noProof/>
        </w:rPr>
      </w:pPr>
      <w:r w:rsidRPr="00ED2CC2">
        <w:rPr>
          <w:rFonts w:ascii="Times" w:hAnsi="Times" w:cs="Times"/>
          <w:noProof/>
        </w:rPr>
        <w:lastRenderedPageBreak/>
        <w:t>Stock, J.D., Rosener, M., Schmidt, K.M., Hanshaw, M.N., Brooks, B.A., Tribble, G., Jacobi, J., 2010. Sediment budget for a polluted Hawaiian reef using hillslope monitoring and process mapping, in: American Geophysical Union Fall Meeting. p. #EP22A–01.</w:t>
      </w:r>
    </w:p>
    <w:p w14:paraId="62939A76" w14:textId="77777777" w:rsidR="00ED2CC2" w:rsidRPr="00ED2CC2" w:rsidRDefault="00ED2CC2">
      <w:pPr>
        <w:pStyle w:val="NormalWeb"/>
        <w:ind w:left="480" w:hanging="480"/>
        <w:divId w:val="965937343"/>
        <w:rPr>
          <w:rFonts w:ascii="Times" w:hAnsi="Times" w:cs="Times"/>
          <w:noProof/>
        </w:rPr>
      </w:pPr>
      <w:r w:rsidRPr="00ED2CC2">
        <w:rPr>
          <w:rFonts w:ascii="Times" w:hAnsi="Times" w:cs="Times"/>
          <w:noProof/>
        </w:rPr>
        <w:t>Stock, J.D., Tribble, G., 2010. Erosion and sediment loads from two Hawaiian watersheds, in: 2nd Joint Federal Interagency Conference. Las Vegas, NV.</w:t>
      </w:r>
    </w:p>
    <w:p w14:paraId="53999D06" w14:textId="77777777" w:rsidR="00ED2CC2" w:rsidRPr="00ED2CC2" w:rsidRDefault="00ED2CC2">
      <w:pPr>
        <w:pStyle w:val="NormalWeb"/>
        <w:ind w:left="480" w:hanging="480"/>
        <w:divId w:val="965937343"/>
        <w:rPr>
          <w:rFonts w:ascii="Times" w:hAnsi="Times" w:cs="Times"/>
          <w:noProof/>
        </w:rPr>
      </w:pPr>
      <w:r w:rsidRPr="00ED2CC2">
        <w:rPr>
          <w:rFonts w:ascii="Times" w:hAnsi="Times" w:cs="Times"/>
          <w:noProof/>
        </w:rPr>
        <w:t>Storlazzi, C.D., Norris, B.K., Rosenberger, K.J., 2015. The influence of grain size, grain color, and suspended-sediment concentration on light attenuation: Why fine-grained terrestrial sediment is bad for coral reef ecosystems. Coral Reefs 34, 967–975. doi:10.1007/s00338-015-1268-0</w:t>
      </w:r>
    </w:p>
    <w:p w14:paraId="4729DF33" w14:textId="77777777" w:rsidR="00ED2CC2" w:rsidRPr="00ED2CC2" w:rsidRDefault="00ED2CC2">
      <w:pPr>
        <w:pStyle w:val="NormalWeb"/>
        <w:ind w:left="480" w:hanging="480"/>
        <w:divId w:val="965937343"/>
        <w:rPr>
          <w:rFonts w:ascii="Times" w:hAnsi="Times" w:cs="Times"/>
          <w:noProof/>
        </w:rPr>
      </w:pPr>
      <w:r w:rsidRPr="00ED2CC2">
        <w:rPr>
          <w:rFonts w:ascii="Times" w:hAnsi="Times" w:cs="Times"/>
          <w:noProof/>
        </w:rPr>
        <w:t>Syvitski, J.P.M., Vörösmarty, C.J., Kettner, A.J., Green, P., 2005. Impact of humans on the flux of terrestrial sediment to the global coastal ocean. Science (80-. ). 308, 376–380. doi:10.1126/science.1109454</w:t>
      </w:r>
    </w:p>
    <w:p w14:paraId="2C647036" w14:textId="77777777" w:rsidR="00ED2CC2" w:rsidRPr="00ED2CC2" w:rsidRDefault="00ED2CC2">
      <w:pPr>
        <w:pStyle w:val="NormalWeb"/>
        <w:ind w:left="480" w:hanging="480"/>
        <w:divId w:val="965937343"/>
        <w:rPr>
          <w:rFonts w:ascii="Times" w:hAnsi="Times" w:cs="Times"/>
          <w:noProof/>
        </w:rPr>
      </w:pPr>
      <w:r w:rsidRPr="00ED2CC2">
        <w:rPr>
          <w:rFonts w:ascii="Times" w:hAnsi="Times" w:cs="Times"/>
          <w:noProof/>
        </w:rPr>
        <w:t>Thomas, S., Ridd, P. V, Day, G., 2003. Turbidity regimes over fringing coral reefs near a mining site at Lihir Island, Papua New Guinea. Mar. Pollut. Bull. 46, 1006–14. doi:10.1016/S0025-326X(03)00122-X</w:t>
      </w:r>
    </w:p>
    <w:p w14:paraId="24318270" w14:textId="77777777" w:rsidR="00ED2CC2" w:rsidRPr="00ED2CC2" w:rsidRDefault="00ED2CC2">
      <w:pPr>
        <w:pStyle w:val="NormalWeb"/>
        <w:ind w:left="480" w:hanging="480"/>
        <w:divId w:val="965937343"/>
        <w:rPr>
          <w:rFonts w:ascii="Times" w:hAnsi="Times" w:cs="Times"/>
          <w:noProof/>
        </w:rPr>
      </w:pPr>
      <w:r w:rsidRPr="00ED2CC2">
        <w:rPr>
          <w:rFonts w:ascii="Times" w:hAnsi="Times" w:cs="Times"/>
          <w:noProof/>
        </w:rPr>
        <w:t>Tonkin &amp; Taylor International Ltd., 1989. Hydropower feasibility studies interim report - Phase 1. Ref: 97/10163.</w:t>
      </w:r>
    </w:p>
    <w:p w14:paraId="1A65CCB8" w14:textId="77777777" w:rsidR="00ED2CC2" w:rsidRPr="00ED2CC2" w:rsidRDefault="00ED2CC2">
      <w:pPr>
        <w:pStyle w:val="NormalWeb"/>
        <w:ind w:left="480" w:hanging="480"/>
        <w:divId w:val="965937343"/>
        <w:rPr>
          <w:rFonts w:ascii="Times" w:hAnsi="Times" w:cs="Times"/>
          <w:noProof/>
        </w:rPr>
      </w:pPr>
      <w:r w:rsidRPr="00ED2CC2">
        <w:rPr>
          <w:rFonts w:ascii="Times" w:hAnsi="Times" w:cs="Times"/>
          <w:noProof/>
        </w:rPr>
        <w:t>Topping, J., 1972. Errors of Observation and their Treatment, 4th ed. Chapman and Hall, London, UK.</w:t>
      </w:r>
    </w:p>
    <w:p w14:paraId="4E6B7401" w14:textId="77777777" w:rsidR="00ED2CC2" w:rsidRPr="00ED2CC2" w:rsidRDefault="00ED2CC2">
      <w:pPr>
        <w:pStyle w:val="NormalWeb"/>
        <w:ind w:left="480" w:hanging="480"/>
        <w:divId w:val="965937343"/>
        <w:rPr>
          <w:rFonts w:ascii="Times" w:hAnsi="Times" w:cs="Times"/>
          <w:noProof/>
        </w:rPr>
      </w:pPr>
      <w:r w:rsidRPr="00ED2CC2">
        <w:rPr>
          <w:rFonts w:ascii="Times" w:hAnsi="Times" w:cs="Times"/>
          <w:noProof/>
        </w:rPr>
        <w:t>Tropeano, D., 1991. High flow events, sediment transport in a small streams in the “Tertiary Basin” area in Piedmont (northwest Italy). Earth Surf. Process. Landforms 16, 323–339.</w:t>
      </w:r>
    </w:p>
    <w:p w14:paraId="0B4E16F2" w14:textId="77777777" w:rsidR="00ED2CC2" w:rsidRPr="00ED2CC2" w:rsidRDefault="00ED2CC2">
      <w:pPr>
        <w:pStyle w:val="NormalWeb"/>
        <w:ind w:left="480" w:hanging="480"/>
        <w:divId w:val="965937343"/>
        <w:rPr>
          <w:rFonts w:ascii="Times" w:hAnsi="Times" w:cs="Times"/>
          <w:noProof/>
        </w:rPr>
      </w:pPr>
      <w:r w:rsidRPr="00ED2CC2">
        <w:rPr>
          <w:rFonts w:ascii="Times" w:hAnsi="Times" w:cs="Times"/>
          <w:noProof/>
        </w:rPr>
        <w:t>Turnipseed, D.P., Sauer, V.B., 2010. Discharge Measurements at Gaging Stations, in: U.S. Geological Survey Techniques and Methods Book 3, Chap. A8. Reston, Va., p. 87.</w:t>
      </w:r>
    </w:p>
    <w:p w14:paraId="4DD2E774" w14:textId="77777777" w:rsidR="00ED2CC2" w:rsidRPr="00ED2CC2" w:rsidRDefault="00ED2CC2">
      <w:pPr>
        <w:pStyle w:val="NormalWeb"/>
        <w:ind w:left="480" w:hanging="480"/>
        <w:divId w:val="965937343"/>
        <w:rPr>
          <w:rFonts w:ascii="Times" w:hAnsi="Times" w:cs="Times"/>
          <w:noProof/>
        </w:rPr>
      </w:pPr>
      <w:r w:rsidRPr="00ED2CC2">
        <w:rPr>
          <w:rFonts w:ascii="Times" w:hAnsi="Times" w:cs="Times"/>
          <w:noProof/>
        </w:rPr>
        <w:t>URS Company, 1978. American Samoa Water Resources Study: Assessment of Water Systems American Samoa. Coastal Zone Information Center, Honolulu, HI.</w:t>
      </w:r>
    </w:p>
    <w:p w14:paraId="2F06270E" w14:textId="77777777" w:rsidR="00ED2CC2" w:rsidRPr="00ED2CC2" w:rsidRDefault="00ED2CC2">
      <w:pPr>
        <w:pStyle w:val="NormalWeb"/>
        <w:ind w:left="480" w:hanging="480"/>
        <w:divId w:val="965937343"/>
        <w:rPr>
          <w:rFonts w:ascii="Times" w:hAnsi="Times" w:cs="Times"/>
          <w:noProof/>
        </w:rPr>
      </w:pPr>
      <w:r w:rsidRPr="00ED2CC2">
        <w:rPr>
          <w:rFonts w:ascii="Times" w:hAnsi="Times" w:cs="Times"/>
          <w:noProof/>
        </w:rPr>
        <w:t>Walling, D.E., 1977. Assessing the accuracy of suspended sediment rating curves for a small basin. Water Resour. Res. 13, 531–538.</w:t>
      </w:r>
    </w:p>
    <w:p w14:paraId="1A151CBB" w14:textId="77777777" w:rsidR="00ED2CC2" w:rsidRPr="00ED2CC2" w:rsidRDefault="00ED2CC2">
      <w:pPr>
        <w:pStyle w:val="NormalWeb"/>
        <w:ind w:left="480" w:hanging="480"/>
        <w:divId w:val="965937343"/>
        <w:rPr>
          <w:rFonts w:ascii="Times" w:hAnsi="Times" w:cs="Times"/>
          <w:noProof/>
        </w:rPr>
      </w:pPr>
      <w:r w:rsidRPr="00ED2CC2">
        <w:rPr>
          <w:rFonts w:ascii="Times" w:hAnsi="Times" w:cs="Times"/>
          <w:noProof/>
        </w:rPr>
        <w:t>Walling, D.E., 1999. Linking land use, erosion and sediment yields in river basins. Hydrobiologia 410, 223–240.</w:t>
      </w:r>
    </w:p>
    <w:p w14:paraId="36FBE0D7" w14:textId="77777777" w:rsidR="00ED2CC2" w:rsidRPr="00ED2CC2" w:rsidRDefault="00ED2CC2">
      <w:pPr>
        <w:pStyle w:val="NormalWeb"/>
        <w:ind w:left="480" w:hanging="480"/>
        <w:divId w:val="965937343"/>
        <w:rPr>
          <w:rFonts w:ascii="Times" w:hAnsi="Times" w:cs="Times"/>
          <w:noProof/>
        </w:rPr>
      </w:pPr>
      <w:r w:rsidRPr="00ED2CC2">
        <w:rPr>
          <w:rFonts w:ascii="Times" w:hAnsi="Times" w:cs="Times"/>
          <w:noProof/>
        </w:rPr>
        <w:t>Walling, D.E., Collins, a. L., 2008. The catchment sediment budget as a management tool. Environ. Sci. Policy 11, 136–143. doi:10.1016/j.envsci.2007.10.004</w:t>
      </w:r>
    </w:p>
    <w:p w14:paraId="77ED66B4" w14:textId="77777777" w:rsidR="00ED2CC2" w:rsidRPr="00ED2CC2" w:rsidRDefault="00ED2CC2">
      <w:pPr>
        <w:pStyle w:val="NormalWeb"/>
        <w:ind w:left="480" w:hanging="480"/>
        <w:divId w:val="965937343"/>
        <w:rPr>
          <w:rFonts w:ascii="Times" w:hAnsi="Times" w:cs="Times"/>
          <w:noProof/>
        </w:rPr>
      </w:pPr>
      <w:r w:rsidRPr="00ED2CC2">
        <w:rPr>
          <w:rFonts w:ascii="Times" w:hAnsi="Times" w:cs="Times"/>
          <w:noProof/>
        </w:rPr>
        <w:t>Wemple, B.C., Jones, J.A., Grant, G.E., 1996. Channel Network Extension by Logging Roads in Two Basins, Western Cascades, Oregon. Water Resour. Bull. 32, 1195–1207.</w:t>
      </w:r>
    </w:p>
    <w:p w14:paraId="6989F5FC" w14:textId="77777777" w:rsidR="00ED2CC2" w:rsidRPr="00ED2CC2" w:rsidRDefault="00ED2CC2">
      <w:pPr>
        <w:pStyle w:val="NormalWeb"/>
        <w:ind w:left="480" w:hanging="480"/>
        <w:divId w:val="965937343"/>
        <w:rPr>
          <w:rFonts w:ascii="Times" w:hAnsi="Times" w:cs="Times"/>
          <w:noProof/>
        </w:rPr>
      </w:pPr>
      <w:r w:rsidRPr="00ED2CC2">
        <w:rPr>
          <w:rFonts w:ascii="Times" w:hAnsi="Times" w:cs="Times"/>
          <w:noProof/>
        </w:rPr>
        <w:lastRenderedPageBreak/>
        <w:t>West, K., van Woesik, R., 2001. Spatial and temporal variance of river discharge on Okinawa (Japan): inferring the temporal impact on adjacent coral reefs. Mar. Pollut. Bull. 42, 864–72.</w:t>
      </w:r>
    </w:p>
    <w:p w14:paraId="6CAEA248" w14:textId="77777777" w:rsidR="00ED2CC2" w:rsidRPr="00ED2CC2" w:rsidRDefault="00ED2CC2">
      <w:pPr>
        <w:pStyle w:val="NormalWeb"/>
        <w:ind w:left="480" w:hanging="480"/>
        <w:divId w:val="965937343"/>
        <w:rPr>
          <w:rFonts w:ascii="Times" w:hAnsi="Times" w:cs="Times"/>
          <w:noProof/>
        </w:rPr>
      </w:pPr>
      <w:r w:rsidRPr="00ED2CC2">
        <w:rPr>
          <w:rFonts w:ascii="Times" w:hAnsi="Times" w:cs="Times"/>
          <w:noProof/>
        </w:rPr>
        <w:t>Wolman, M.G., Schick, A.P., 1967. Effects of construction on fluvial sediment, urban and suburban areas of Maryland. Water Resour. Res. 3, 451–464.</w:t>
      </w:r>
    </w:p>
    <w:p w14:paraId="029486EA" w14:textId="77777777" w:rsidR="00ED2CC2" w:rsidRPr="00ED2CC2" w:rsidRDefault="00ED2CC2">
      <w:pPr>
        <w:pStyle w:val="NormalWeb"/>
        <w:ind w:left="480" w:hanging="480"/>
        <w:divId w:val="965937343"/>
        <w:rPr>
          <w:rFonts w:ascii="Times" w:hAnsi="Times" w:cs="Times"/>
          <w:noProof/>
        </w:rPr>
      </w:pPr>
      <w:r w:rsidRPr="00ED2CC2">
        <w:rPr>
          <w:rFonts w:ascii="Times" w:hAnsi="Times" w:cs="Times"/>
          <w:noProof/>
        </w:rPr>
        <w:t>Wong, M., 1996. Analysis of Streamflow Characteristics for Streams on the Island of Tutuila, American Samoa. U.S. Geological Survey Water-Resources Investigations Report 95-4185.</w:t>
      </w:r>
    </w:p>
    <w:p w14:paraId="17088212" w14:textId="77777777" w:rsidR="00ED2CC2" w:rsidRPr="00ED2CC2" w:rsidRDefault="00ED2CC2">
      <w:pPr>
        <w:pStyle w:val="NormalWeb"/>
        <w:ind w:left="480" w:hanging="480"/>
        <w:divId w:val="965937343"/>
        <w:rPr>
          <w:rFonts w:ascii="Times" w:hAnsi="Times" w:cs="Times"/>
          <w:noProof/>
        </w:rPr>
      </w:pPr>
      <w:r w:rsidRPr="00ED2CC2">
        <w:rPr>
          <w:rFonts w:ascii="Times" w:hAnsi="Times" w:cs="Times"/>
          <w:noProof/>
        </w:rPr>
        <w:t>Zimmermann, A., Francke, T., Elsenbeer, H., 2012. Forests and erosion: Insights from a study of suspended-sediment dynamics in an overland flow-prone rainforest catchment. J. Hydrol. 170–181.</w:t>
      </w:r>
    </w:p>
    <w:p w14:paraId="463D0C71" w14:textId="77777777" w:rsidR="00D758D4" w:rsidRDefault="00DD1CCE" w:rsidP="00DD1CCE">
      <w:r>
        <w:fldChar w:fldCharType="end"/>
      </w:r>
      <w:r w:rsidR="000C26A7">
        <w:br w:type="page"/>
      </w:r>
    </w:p>
    <w:p w14:paraId="2F131F59" w14:textId="77777777" w:rsidR="00D758D4" w:rsidRDefault="000C26A7">
      <w:pPr>
        <w:pStyle w:val="Heading2"/>
      </w:pPr>
      <w:r>
        <w:lastRenderedPageBreak/>
        <w:t>APPENDIX 1. Channel cross sections</w:t>
      </w:r>
    </w:p>
    <w:p w14:paraId="0BA65A13" w14:textId="77777777" w:rsidR="00D758D4" w:rsidRDefault="000C26A7">
      <w:r>
        <w:rPr>
          <w:noProof/>
        </w:rPr>
        <w:drawing>
          <wp:inline distT="0" distB="0" distL="0" distR="0" wp14:anchorId="09571BC8" wp14:editId="6DD18266">
            <wp:extent cx="5486400" cy="41148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BJ_Cross_Section.png"/>
                    <pic:cNvPicPr/>
                  </pic:nvPicPr>
                  <pic:blipFill>
                    <a:blip r:embed="rId20"/>
                    <a:stretch>
                      <a:fillRect/>
                    </a:stretch>
                  </pic:blipFill>
                  <pic:spPr>
                    <a:xfrm>
                      <a:off x="0" y="0"/>
                      <a:ext cx="5486400" cy="4114800"/>
                    </a:xfrm>
                    <a:prstGeom prst="rect">
                      <a:avLst/>
                    </a:prstGeom>
                  </pic:spPr>
                </pic:pic>
              </a:graphicData>
            </a:graphic>
          </wp:inline>
        </w:drawing>
      </w:r>
    </w:p>
    <w:p w14:paraId="07DA3BFC" w14:textId="77777777" w:rsidR="00D758D4" w:rsidRDefault="000C26A7">
      <w:pPr>
        <w:ind w:firstLine="0"/>
      </w:pPr>
      <w:r>
        <w:t>Figure A1.1. Stream cross-section at FG3</w:t>
      </w:r>
    </w:p>
    <w:p w14:paraId="5A3BE50C" w14:textId="77777777" w:rsidR="00D758D4" w:rsidRDefault="000C26A7">
      <w:r>
        <w:rPr>
          <w:noProof/>
        </w:rPr>
        <w:lastRenderedPageBreak/>
        <w:drawing>
          <wp:inline distT="0" distB="0" distL="0" distR="0" wp14:anchorId="19846C7B" wp14:editId="0842740B">
            <wp:extent cx="5486400" cy="41148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AM_Cross_Section.png"/>
                    <pic:cNvPicPr/>
                  </pic:nvPicPr>
                  <pic:blipFill>
                    <a:blip r:embed="rId21"/>
                    <a:stretch>
                      <a:fillRect/>
                    </a:stretch>
                  </pic:blipFill>
                  <pic:spPr>
                    <a:xfrm>
                      <a:off x="0" y="0"/>
                      <a:ext cx="5486400" cy="4114800"/>
                    </a:xfrm>
                    <a:prstGeom prst="rect">
                      <a:avLst/>
                    </a:prstGeom>
                  </pic:spPr>
                </pic:pic>
              </a:graphicData>
            </a:graphic>
          </wp:inline>
        </w:drawing>
      </w:r>
    </w:p>
    <w:p w14:paraId="46CEE788" w14:textId="77777777" w:rsidR="00D758D4" w:rsidRDefault="000C26A7">
      <w:pPr>
        <w:ind w:firstLine="0"/>
      </w:pPr>
      <w:r>
        <w:t>Figure A1.2. Stream cross-section at FG1</w:t>
      </w:r>
    </w:p>
    <w:p w14:paraId="0A953502" w14:textId="77777777" w:rsidR="00D758D4" w:rsidRDefault="000C26A7">
      <w:r>
        <w:br w:type="page"/>
      </w:r>
    </w:p>
    <w:p w14:paraId="191F5716" w14:textId="77777777" w:rsidR="00D758D4" w:rsidRDefault="000C26A7">
      <w:pPr>
        <w:pStyle w:val="Heading2"/>
      </w:pPr>
      <w:r>
        <w:lastRenderedPageBreak/>
        <w:t>APPENDIX 2. Dams in Faga'alu watershed</w:t>
      </w:r>
    </w:p>
    <w:p w14:paraId="625C93CC" w14:textId="77777777" w:rsidR="00D758D4" w:rsidRDefault="000C26A7">
      <w:r>
        <w:t xml:space="preserve">Faga'alu stream was dammed at 4 locations above the village: 1) Matafao Dam (elevation 244 m) near the base of Mt. Matafao, draining 0.20 </w:t>
      </w:r>
      <w:r w:rsidR="005D50D5">
        <w:t>km</w:t>
      </w:r>
      <w:r w:rsidR="005D50D5">
        <w:rPr>
          <w:vertAlign w:val="superscript"/>
        </w:rPr>
        <w:t xml:space="preserve">2 </w:t>
      </w:r>
      <w:r>
        <w:t xml:space="preserve">, 2) Vaitanoa Dam at Virgin Falls (elevation 140 m), draining an additional 0.44 </w:t>
      </w:r>
      <w:r w:rsidR="005D50D5">
        <w:t>km</w:t>
      </w:r>
      <w:r w:rsidR="005D50D5">
        <w:rPr>
          <w:vertAlign w:val="superscript"/>
        </w:rPr>
        <w:t xml:space="preserve">2 </w:t>
      </w:r>
      <w:r>
        <w:t xml:space="preserve">, 3) a small unnamed dam below Vaitanoa Dam at elevation 100m, and 4) Lower Faga'alu Dam (elevation 48 m), immediately upstream of a large waterfall 30 m upstream of the quarry, draining an additional 0.26 </w:t>
      </w:r>
      <w:r w:rsidR="005D50D5">
        <w:t>km</w:t>
      </w:r>
      <w:r w:rsidR="005D50D5">
        <w:rPr>
          <w:vertAlign w:val="superscript"/>
        </w:rPr>
        <w:t xml:space="preserve">2 </w:t>
      </w:r>
      <w:r>
        <w:t xml:space="preserve"> </w:t>
      </w:r>
      <w:r w:rsidR="006528B8">
        <w:fldChar w:fldCharType="begin" w:fldLock="1"/>
      </w:r>
      <w:r w:rsidR="006528B8">
        <w:instrText>ADDIN CSL_CITATION { "citationItems" : [ { "id" : "ITEM-1", "itemData" : { "author" : [ { "dropping-particle" : "", "family" : "Tonkin &amp; Taylor International Ltd.", "given" : "", "non-dropping-particle" : "", "parse-names" : false, "suffix" : "" } ], "id" : "ITEM-1", "issued" : { "date-parts" : [ [ "1989" ] ] }, "title" : "Hydropower feasibility studies interim report - Phase 1. Ref: 97/10163", "type" : "article" }, "uris" : [ "http://www.mendeley.com/documents/?uuid=07dc1e88-625f-4bcf-b00a-fc64fec9e26d" ] } ], "mendeley" : { "formattedCitation" : "(Tonkin &amp; Taylor International Ltd., 1989)", "plainTextFormattedCitation" : "(Tonkin &amp; Taylor International Ltd., 1989)", "previouslyFormattedCitation" : "(Tonkin &amp; Taylor International Ltd., 1989)" }, "properties" : { "noteIndex" : 0 }, "schema" : "https://github.com/citation-style-language/schema/raw/master/csl-citation.json" }</w:instrText>
      </w:r>
      <w:r w:rsidR="006528B8">
        <w:fldChar w:fldCharType="separate"/>
      </w:r>
      <w:r w:rsidR="006528B8" w:rsidRPr="006528B8">
        <w:rPr>
          <w:noProof/>
        </w:rPr>
        <w:t>(Tonkin &amp; Taylor International Ltd., 1989)</w:t>
      </w:r>
      <w:r w:rsidR="006528B8">
        <w:fldChar w:fldCharType="end"/>
      </w:r>
      <w:r>
        <w:t xml:space="preserve">. A 2012 aerial LiDAR survey </w:t>
      </w:r>
      <w:r w:rsidR="00B51C1F">
        <w:fldChar w:fldCharType="begin" w:fldLock="1"/>
      </w:r>
      <w:r w:rsidR="00AA70FE">
        <w:instrText>ADDIN CSL_CITATION { "citationItems" : [ { "id" : "ITEM-1", "itemData" : { "author" : [ { "dropping-particle" : "", "family" : "Photo Science Inc.", "given" : "", "non-dropping-particle" : "", "parse-names" : false, "suffix" : "" } ], "id" : "ITEM-1", "issued" : { "date-parts" : [ [ "2012" ] ] }, "publisher" : "NOAA Office of Coastal Management", "publisher-place" : "Silver Spring, MD", "title" : "2012 NOAA American Samoa LiDAR: Islands of Tutuila, Aunu'u, Ofu, Olosega, Ta'u, and Rose Atoll", "type" : "report" }, "uris" : [ "http://www.mendeley.com/documents/?uuid=be492d11-fd29-414a-80f0-92a19e2cdd4f" ] } ], "mendeley" : { "formattedCitation" : "(Photo Science Inc., 2012)", "plainTextFormattedCitation" : "(Photo Science Inc., 2012)", "previouslyFormattedCitation" : "(Photo Science Inc., 2012)" }, "properties" : { "noteIndex" : 0 }, "schema" : "https://github.com/citation-style-language/schema/raw/master/csl-citation.json" }</w:instrText>
      </w:r>
      <w:r w:rsidR="00B51C1F">
        <w:fldChar w:fldCharType="separate"/>
      </w:r>
      <w:r w:rsidR="00B51C1F" w:rsidRPr="00B51C1F">
        <w:rPr>
          <w:noProof/>
        </w:rPr>
        <w:t>(Photo Science Inc., 2012)</w:t>
      </w:r>
      <w:r w:rsidR="00B51C1F">
        <w:fldChar w:fldCharType="end"/>
      </w:r>
      <w:r>
        <w:t xml:space="preserve"> indicates the drainage area at the Lower Faga'alu Dam is 0.90 </w:t>
      </w:r>
      <w:r w:rsidR="005D50D5">
        <w:t>km</w:t>
      </w:r>
      <w:r w:rsidR="005D50D5">
        <w:rPr>
          <w:vertAlign w:val="superscript"/>
        </w:rPr>
        <w:t>2</w:t>
      </w:r>
      <w:r>
        <w:t xml:space="preserve">. A small stream capture/reservoir (~35 </w:t>
      </w:r>
      <w:r w:rsidR="005D50D5">
        <w:t>m</w:t>
      </w:r>
      <w:r w:rsidR="005D50D5">
        <w:rPr>
          <w:vertAlign w:val="superscript"/>
        </w:rPr>
        <w:t>3</w:t>
      </w:r>
      <w:r>
        <w:t>) is also present on a side tributary that joins Faga'alu stream on the south bank, opposite the quarry. It is connected to a ~6 cm diameter pipe but it is unknown when or by whom it was built, its initial capacity, or if it is still conveying water. During all site visits water was overtopping this small structure through the spillway crest, suggesting it is fed by a perennial stream.</w:t>
      </w:r>
    </w:p>
    <w:p w14:paraId="149EEAC7" w14:textId="77777777" w:rsidR="00D758D4" w:rsidRDefault="000C26A7">
      <w:r>
        <w:t xml:space="preserve">Matafao Dam was constructed in 1917 for water supply to the Pago Pago Navy base, impounding a reservoir with initial capacity of 1.7 million gallons (6,400 </w:t>
      </w:r>
      <w:r w:rsidR="005D50D5">
        <w:t>m</w:t>
      </w:r>
      <w:r w:rsidR="005D50D5">
        <w:rPr>
          <w:vertAlign w:val="superscript"/>
        </w:rPr>
        <w:t>3</w:t>
      </w:r>
      <w:r>
        <w:t>) and piping the flow out of the watershed to a hydropower and water filtration plant in Fagatogo. In the early 1940's the Navy replaced the original cement tube pipeline and hydropower house with cast iron pipe but it is unknown when the scheme fell out of use</w:t>
      </w:r>
      <w:r w:rsidR="006528B8">
        <w:t xml:space="preserve"> </w:t>
      </w:r>
      <w:r w:rsidR="006528B8">
        <w:fldChar w:fldCharType="begin" w:fldLock="1"/>
      </w:r>
      <w:r w:rsidR="006528B8">
        <w:instrText>ADDIN CSL_CITATION { "citationItems" : [ { "id" : "ITEM-1", "itemData" : { "author" : [ { "dropping-particle" : "", "family" : "Tonkin &amp; Taylor International Ltd.", "given" : "", "non-dropping-particle" : "", "parse-names" : false, "suffix" : "" } ], "id" : "ITEM-1", "issued" : { "date-parts" : [ [ "1989" ] ] }, "title" : "Hydropower feasibility studies interim report - Phase 1. Ref: 97/10163", "type" : "article" }, "uris" : [ "http://www.mendeley.com/documents/?uuid=07dc1e88-625f-4bcf-b00a-fc64fec9e26d" ] }, { "id" : "ITEM-2", "itemData" : { "author" : [ { "dropping-particle" : "", "family" : "URS Company", "given" : "", "non-dropping-particle" : "", "parse-names" : false, "suffix" : "" } ], "id" : "ITEM-2", "issued" : { "date-parts" : [ [ "1978" ] ] }, "publisher" : "Coastal Zone Information Center", "publisher-place" : "Honolulu, HI", "title" : "American Samoa Water Resources Study: Assessment of Water Systems American Samoa", "type" : "report" }, "uris" : [ "http://www.mendeley.com/documents/?uuid=0856a97f-4ab9-475f-874d-e17b24578b98" ] } ], "mendeley" : { "formattedCitation" : "(Tonkin &amp; Taylor International Ltd., 1989; URS Company, 1978)", "plainTextFormattedCitation" : "(Tonkin &amp; Taylor International Ltd., 1989; URS Company, 1978)", "previouslyFormattedCitation" : "(Tonkin &amp; Taylor International Ltd., 1989; URS Company, 1978)" }, "properties" : { "noteIndex" : 0 }, "schema" : "https://github.com/citation-style-language/schema/raw/master/csl-citation.json" }</w:instrText>
      </w:r>
      <w:r w:rsidR="006528B8">
        <w:fldChar w:fldCharType="separate"/>
      </w:r>
      <w:r w:rsidR="006528B8" w:rsidRPr="006528B8">
        <w:rPr>
          <w:noProof/>
        </w:rPr>
        <w:t>(Tonkin &amp; Taylor International Ltd., 1989; URS Company, 1978)</w:t>
      </w:r>
      <w:r w:rsidR="006528B8">
        <w:fldChar w:fldCharType="end"/>
      </w:r>
      <w:r>
        <w:t>. Remote sensing and a site visit on 6/21/13 confirmed the reservoir is still filling to the spillway crest with water and routing some flow to the Fagatogo site, though the amount is mu</w:t>
      </w:r>
      <w:r w:rsidR="005D50D5">
        <w:t>ch less than the 10 in. diameter pipes conveyance capacity and the flow rate variability is unknown. A previous site visit on 2/21/13 by American Samoa Power Authority (ASPA) found the reservoir empty of water but filled with an estimated 3-5 meters of fine sediment</w:t>
      </w:r>
      <w:r w:rsidR="006528B8">
        <w:t xml:space="preserve"> </w:t>
      </w:r>
      <w:r w:rsidR="006528B8">
        <w:fldChar w:fldCharType="begin" w:fldLock="1"/>
      </w:r>
      <w:r w:rsidR="006528B8">
        <w:instrText>ADDIN CSL_CITATION { "citationItems" : [ { "id" : "ITEM-1", "itemData" : { "author" : [ { "dropping-particle" : "", "family" : "Kearns", "given" : "Robert", "non-dropping-particle" : "", "parse-names" : false, "suffix" : "" } ], "id" : "ITEM-1", "issued" : { "date-parts" : [ [ "2013" ] ] }, "note" : "From:", "title" : "Personal Communication", "type" : "article" }, "uris" : [ "http://www.mendeley.com/documents/?uuid=bb763ba0-37d3-4822-b72e-648faca5031c" ] } ], "mendeley" : { "formattedCitation" : "(Kearns, 2013)", "manualFormatting" : "(Kearns, pers. comm. 2013)", "plainTextFormattedCitation" : "(Kearns, 2013)", "previouslyFormattedCitation" : "(Kearns, 2013)" }, "properties" : { "noteIndex" : 0 }, "schema" : "https://github.com/citation-style-language/schema/raw/master/csl-citation.json" }</w:instrText>
      </w:r>
      <w:r w:rsidR="006528B8">
        <w:fldChar w:fldCharType="separate"/>
      </w:r>
      <w:r w:rsidR="006528B8" w:rsidRPr="006528B8">
        <w:rPr>
          <w:noProof/>
        </w:rPr>
        <w:t xml:space="preserve">(Kearns, </w:t>
      </w:r>
      <w:r w:rsidR="006528B8">
        <w:rPr>
          <w:noProof/>
        </w:rPr>
        <w:t xml:space="preserve">pers. comm. </w:t>
      </w:r>
      <w:r w:rsidR="006528B8" w:rsidRPr="006528B8">
        <w:rPr>
          <w:noProof/>
        </w:rPr>
        <w:t>2013)</w:t>
      </w:r>
      <w:r w:rsidR="006528B8">
        <w:fldChar w:fldCharType="end"/>
      </w:r>
      <w:r w:rsidR="006528B8">
        <w:t xml:space="preserve">. </w:t>
      </w:r>
      <w:r w:rsidR="005D50D5">
        <w:t xml:space="preserve">Interviews with local maintenance staff and historical photos confirmed the Matafao Reservoir was actively maintained and cleaned of sediment until the early </w:t>
      </w:r>
      <w:r w:rsidR="006528B8">
        <w:t>19</w:t>
      </w:r>
      <w:r w:rsidR="005D50D5">
        <w:t>70's.</w:t>
      </w:r>
    </w:p>
    <w:p w14:paraId="2FA19CD3" w14:textId="49D71CE7" w:rsidR="00D758D4" w:rsidRDefault="005D50D5">
      <w:r>
        <w:t xml:space="preserve">The Vaitanoa (Virgin Falls) Dam, was built in 1964 to provide drinking water but the pipe was not completed as of 10/19/89, and a stockpile of some 40 (8 </w:t>
      </w:r>
      <w:r w:rsidR="007960EB">
        <w:t>ft.</w:t>
      </w:r>
      <w:r>
        <w:t xml:space="preserve"> length) 8 in. diameter asbestos-cement pipes was found on the </w:t>
      </w:r>
      <w:r w:rsidR="007865F9">
        <w:t>stream banks</w:t>
      </w:r>
      <w:r>
        <w:t xml:space="preserve">. Local quarry staff recall the pipes were removed from the site </w:t>
      </w:r>
      <w:r w:rsidR="007960EB">
        <w:t>sometime</w:t>
      </w:r>
      <w:r>
        <w:t xml:space="preserve"> in the 1990's. The Vaitanoa Reservoir had a design volume of 4.5 million gallons (17,000m</w:t>
      </w:r>
      <w:r>
        <w:rPr>
          <w:vertAlign w:val="superscript"/>
        </w:rPr>
        <w:t xml:space="preserve">3 </w:t>
      </w:r>
      <w:r>
        <w:t>), but is assumed to be full of sediment since the drainage valves were never opened and the reservoir was overtopping the spillway as of 10/18/89</w:t>
      </w:r>
      <w:r w:rsidR="006528B8">
        <w:t xml:space="preserve"> </w:t>
      </w:r>
      <w:r w:rsidR="006528B8">
        <w:fldChar w:fldCharType="begin" w:fldLock="1"/>
      </w:r>
      <w:r w:rsidR="006528B8">
        <w:instrText>ADDIN CSL_CITATION { "citationItems" : [ { "id" : "ITEM-1", "itemData" : { "author" : [ { "dropping-particle" : "", "family" : "Tonkin &amp; Taylor International Ltd.", "given" : "", "non-dropping-particle" : "", "parse-names" : false, "suffix" : "" } ], "id" : "ITEM-1", "issued" : { "date-parts" : [ [ "1989" ] ] }, "title" : "Hydropower feasibility studies interim report - Phase 1. Ref: 97/10163", "type" : "article" }, "uris" : [ "http://www.mendeley.com/documents/?uuid=07dc1e88-625f-4bcf-b00a-fc64fec9e26d" ] } ], "mendeley" : { "formattedCitation" : "(Tonkin &amp; Taylor International Ltd., 1989)", "plainTextFormattedCitation" : "(Tonkin &amp; Taylor International Ltd., 1989)", "previouslyFormattedCitation" : "(Tonkin &amp; Taylor International Ltd., 1989)" }, "properties" : { "noteIndex" : 0 }, "schema" : "https://github.com/citation-style-language/schema/raw/master/csl-citation.json" }</w:instrText>
      </w:r>
      <w:r w:rsidR="006528B8">
        <w:fldChar w:fldCharType="separate"/>
      </w:r>
      <w:r w:rsidR="006528B8" w:rsidRPr="006528B8">
        <w:rPr>
          <w:noProof/>
        </w:rPr>
        <w:t>(Tonkin &amp; Taylor International Ltd., 1989)</w:t>
      </w:r>
      <w:r w:rsidR="006528B8">
        <w:fldChar w:fldCharType="end"/>
      </w:r>
      <w:r>
        <w:t>. A low masonry weir was also constructed downstream of the Vaitanoa Dam, but not connected to any piping.</w:t>
      </w:r>
    </w:p>
    <w:p w14:paraId="660A1DE5" w14:textId="77777777" w:rsidR="00D758D4" w:rsidRDefault="005D50D5">
      <w:r>
        <w:t>The Lower Faga'alu Dam was constructed in 1966/67 just above the Samoa Maritime, Ltd. Quarry, as a source of water for the LBJ Medical Centre. It is unknown when this dam went out of use but in 1989 the 8 in. conveyance pipe was badly leaking and presumed out of service. The 8 in. pipe disappears below the floor of the Samoa Maritime quarry and it is unknown if it is still conveying water or has plugged with sediment. The derelict filtration plant at the entrance to the quarry was disconnected prior to 1989</w:t>
      </w:r>
      <w:r w:rsidR="006528B8">
        <w:t xml:space="preserve"> </w:t>
      </w:r>
      <w:r w:rsidR="006528B8">
        <w:fldChar w:fldCharType="begin" w:fldLock="1"/>
      </w:r>
      <w:r w:rsidR="00B51C1F">
        <w:instrText>ADDIN CSL_CITATION { "citationItems" : [ { "id" : "ITEM-1", "itemData" : { "author" : [ { "dropping-particle" : "", "family" : "Tonkin &amp; Taylor International Ltd.", "given" : "", "non-dropping-particle" : "", "parse-names" : false, "suffix" : "" } ], "id" : "ITEM-1", "issued" : { "date-parts" : [ [ "1989" ] ] }, "title" : "Hydropower feasibility studies interim report - Phase 1. Ref: 97/10163", "type" : "article" }, "uris" : [ "http://www.mendeley.com/documents/?uuid=07dc1e88-625f-4bcf-b00a-fc64fec9e26d" ] } ], "mendeley" : { "formattedCitation" : "(Tonkin &amp; Taylor International Ltd., 1989)", "plainTextFormattedCitation" : "(Tonkin &amp; Taylor International Ltd., 1989)", "previouslyFormattedCitation" : "(Tonkin &amp; Taylor International Ltd., 1989)" }, "properties" : { "noteIndex" : 0 }, "schema" : "https://github.com/citation-style-language/schema/raw/master/csl-citation.json" }</w:instrText>
      </w:r>
      <w:r w:rsidR="006528B8">
        <w:fldChar w:fldCharType="separate"/>
      </w:r>
      <w:r w:rsidR="006528B8" w:rsidRPr="006528B8">
        <w:rPr>
          <w:noProof/>
        </w:rPr>
        <w:t>(Tonkin &amp; Taylor International Ltd., 1989)</w:t>
      </w:r>
      <w:r w:rsidR="006528B8">
        <w:fldChar w:fldCharType="end"/>
      </w:r>
      <w:r>
        <w:t>. The original capacity was 0.03 million gallons (114 m</w:t>
      </w:r>
      <w:r>
        <w:rPr>
          <w:vertAlign w:val="superscript"/>
        </w:rPr>
        <w:t>3</w:t>
      </w:r>
      <w:r>
        <w:t>) but is now full of coarse sediment up to the spillway crest. No reports were found indicating this structure was ever emptied of sediment.</w:t>
      </w:r>
    </w:p>
    <w:p w14:paraId="2D29D2D4" w14:textId="77777777" w:rsidR="00D758D4" w:rsidRDefault="005D50D5">
      <w:r>
        <w:br w:type="page"/>
      </w:r>
    </w:p>
    <w:p w14:paraId="3889D36D" w14:textId="77777777" w:rsidR="00D758D4" w:rsidRDefault="005D50D5">
      <w:pPr>
        <w:pStyle w:val="Heading2"/>
      </w:pPr>
      <w:r>
        <w:lastRenderedPageBreak/>
        <w:t>APPENDIX 3. Water discharge during storm events</w:t>
      </w:r>
    </w:p>
    <w:p w14:paraId="1A80D038" w14:textId="77777777" w:rsidR="002F3D3E" w:rsidRPr="002F3D3E" w:rsidRDefault="002F3D3E" w:rsidP="002F3D3E"/>
    <w:p w14:paraId="5AC0C318" w14:textId="77777777" w:rsidR="00D758D4" w:rsidRDefault="005D50D5">
      <w:r>
        <w:t>Insert Table 1 here</w:t>
      </w:r>
    </w:p>
    <w:p w14:paraId="300945E3" w14:textId="77777777" w:rsidR="002F3D3E" w:rsidRDefault="002F3D3E"/>
    <w:p w14:paraId="6ECAEAF5" w14:textId="77777777" w:rsidR="00D758D4" w:rsidRDefault="005D50D5">
      <w:pPr>
        <w:ind w:firstLine="0"/>
      </w:pPr>
      <w:r>
        <w:t xml:space="preserve">Table </w:t>
      </w:r>
      <w:r w:rsidR="002F3D3E">
        <w:t>A3.</w:t>
      </w:r>
      <w:r>
        <w:t>1. Water discharge from subwatersheds in Faga'alu</w:t>
      </w:r>
    </w:p>
    <w:p w14:paraId="79A49C81" w14:textId="77777777" w:rsidR="00D758D4" w:rsidRDefault="005D50D5">
      <w:r>
        <w:br w:type="page"/>
      </w:r>
    </w:p>
    <w:p w14:paraId="3B150975" w14:textId="77777777" w:rsidR="00D758D4" w:rsidRDefault="005D50D5">
      <w:pPr>
        <w:pStyle w:val="Heading2"/>
      </w:pPr>
      <w:r>
        <w:lastRenderedPageBreak/>
        <w:t>APPENDIX 4. Synthetic rating curves for turbidimeters in Faga'alu</w:t>
      </w:r>
    </w:p>
    <w:p w14:paraId="3118AC70" w14:textId="77777777" w:rsidR="00D758D4" w:rsidRDefault="005D50D5">
      <w:r>
        <w:rPr>
          <w:noProof/>
        </w:rPr>
        <w:drawing>
          <wp:inline distT="0" distB="0" distL="0" distR="0" wp14:anchorId="786A76CD" wp14:editId="275C8824">
            <wp:extent cx="5486400" cy="27432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ynthetic Rating Curves Fagaalu.png"/>
                    <pic:cNvPicPr/>
                  </pic:nvPicPr>
                  <pic:blipFill>
                    <a:blip r:embed="rId22"/>
                    <a:stretch>
                      <a:fillRect/>
                    </a:stretch>
                  </pic:blipFill>
                  <pic:spPr>
                    <a:xfrm>
                      <a:off x="0" y="0"/>
                      <a:ext cx="5486400" cy="2743200"/>
                    </a:xfrm>
                    <a:prstGeom prst="rect">
                      <a:avLst/>
                    </a:prstGeom>
                  </pic:spPr>
                </pic:pic>
              </a:graphicData>
            </a:graphic>
          </wp:inline>
        </w:drawing>
      </w:r>
    </w:p>
    <w:p w14:paraId="1A9C23D9" w14:textId="77777777" w:rsidR="00D758D4" w:rsidRDefault="002F3D3E">
      <w:pPr>
        <w:ind w:firstLine="0"/>
      </w:pPr>
      <w:r>
        <w:t>Figure A4.1</w:t>
      </w:r>
      <w:r w:rsidR="005D50D5">
        <w:t>. Synthetic Rating Curves for (a) OBS turbidimeter deployed at FG3 and (b) YSI deployed at FG1.</w:t>
      </w:r>
    </w:p>
    <w:sectPr w:rsidR="00D758D4" w:rsidSect="005337C0">
      <w:footerReference w:type="default" r:id="rId23"/>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Trent Biggs" w:date="2015-08-24T17:47:00Z" w:initials="TB">
    <w:p w14:paraId="754DA826" w14:textId="77777777" w:rsidR="00632E9A" w:rsidRDefault="00632E9A">
      <w:pPr>
        <w:pStyle w:val="CommentText"/>
      </w:pPr>
      <w:r>
        <w:rPr>
          <w:rStyle w:val="CommentReference"/>
        </w:rPr>
        <w:annotationRef/>
      </w:r>
      <w:r>
        <w:t xml:space="preserve">Is it possible to make the grey dotted boundary cover only the small </w:t>
      </w:r>
      <w:proofErr w:type="spellStart"/>
      <w:r>
        <w:t>tribs</w:t>
      </w:r>
      <w:proofErr w:type="spellEnd"/>
      <w:r>
        <w:t xml:space="preserve">—right now it includes the whole watershed.  </w:t>
      </w:r>
    </w:p>
    <w:p w14:paraId="3F38BAAF" w14:textId="77777777" w:rsidR="00632E9A" w:rsidRDefault="00632E9A">
      <w:pPr>
        <w:pStyle w:val="CommentText"/>
      </w:pPr>
      <w:r>
        <w:t xml:space="preserve">How is the dotted grey line “administrative”?  </w:t>
      </w:r>
      <w:proofErr w:type="gramStart"/>
      <w:r>
        <w:t>the</w:t>
      </w:r>
      <w:proofErr w:type="gramEnd"/>
      <w:r>
        <w:t xml:space="preserve"> watershed corresponds to the village unit?</w:t>
      </w:r>
    </w:p>
  </w:comment>
  <w:comment w:id="1" w:author="Alex Messina" w:date="2015-09-14T13:45:00Z" w:initials="AM">
    <w:p w14:paraId="52360202" w14:textId="66B7EF63" w:rsidR="00632E9A" w:rsidRDefault="00632E9A">
      <w:pPr>
        <w:pStyle w:val="CommentText"/>
      </w:pPr>
      <w:r>
        <w:rPr>
          <w:rStyle w:val="CommentReference"/>
        </w:rPr>
        <w:annotationRef/>
      </w:r>
      <w:r>
        <w:t>The “Administrative” boundary of Faga’alu is the boundary used for all government applications like census or land cover data. If you look up “Faga’alu Watershed” in any report, that is the boundary you’ll find. I think it’s important to show the difference here.</w:t>
      </w:r>
    </w:p>
  </w:comment>
  <w:comment w:id="2" w:author="Geography" w:date="2015-08-27T20:09:00Z" w:initials="G">
    <w:p w14:paraId="65BC083D" w14:textId="77777777" w:rsidR="00632E9A" w:rsidRDefault="00632E9A">
      <w:pPr>
        <w:pStyle w:val="CommentText"/>
      </w:pPr>
      <w:r>
        <w:rPr>
          <w:rStyle w:val="CommentReference"/>
        </w:rPr>
        <w:annotationRef/>
      </w:r>
      <w:r>
        <w:t>Main stem or including small drainages?</w:t>
      </w:r>
    </w:p>
  </w:comment>
  <w:comment w:id="3" w:author="Alex Messina" w:date="2015-09-14T13:55:00Z" w:initials="AM">
    <w:p w14:paraId="0F8078C7" w14:textId="5E662082" w:rsidR="00632E9A" w:rsidRDefault="00632E9A">
      <w:pPr>
        <w:pStyle w:val="CommentText"/>
      </w:pPr>
      <w:r>
        <w:rPr>
          <w:rStyle w:val="CommentReference"/>
        </w:rPr>
        <w:annotationRef/>
      </w:r>
      <w:r>
        <w:t>I only analyzed land cover in the watershed drained by Faga’alu stream</w:t>
      </w:r>
    </w:p>
  </w:comment>
  <w:comment w:id="4" w:author="Geography" w:date="2015-08-27T20:16:00Z" w:initials="G">
    <w:p w14:paraId="06548CCA" w14:textId="77777777" w:rsidR="00632E9A" w:rsidRDefault="00632E9A">
      <w:pPr>
        <w:pStyle w:val="CommentText"/>
      </w:pPr>
      <w:r>
        <w:rPr>
          <w:rStyle w:val="CommentReference"/>
        </w:rPr>
        <w:annotationRef/>
      </w:r>
      <w:r>
        <w:t xml:space="preserve">But </w:t>
      </w:r>
    </w:p>
    <w:p w14:paraId="74A9D648" w14:textId="77777777" w:rsidR="00632E9A" w:rsidRDefault="00632E9A">
      <w:pPr>
        <w:pStyle w:val="CommentText"/>
      </w:pPr>
      <w:r>
        <w:t xml:space="preserve">1 </w:t>
      </w:r>
      <w:proofErr w:type="gramStart"/>
      <w:r>
        <w:t>mg  x</w:t>
      </w:r>
      <w:proofErr w:type="gramEnd"/>
      <w:r>
        <w:t xml:space="preserve">  1g/1000mg  x  1kg/1000g  x 1ton/1000kg</w:t>
      </w:r>
    </w:p>
    <w:p w14:paraId="328E6B23" w14:textId="77777777" w:rsidR="00632E9A" w:rsidRPr="004D6FDA" w:rsidRDefault="00632E9A">
      <w:pPr>
        <w:pStyle w:val="CommentText"/>
      </w:pPr>
      <w:proofErr w:type="gramStart"/>
      <w:r>
        <w:t>k</w:t>
      </w:r>
      <w:proofErr w:type="gramEnd"/>
      <w:r>
        <w:t xml:space="preserve"> should be 10</w:t>
      </w:r>
      <w:r>
        <w:rPr>
          <w:vertAlign w:val="superscript"/>
        </w:rPr>
        <w:t>-9</w:t>
      </w:r>
      <w:r>
        <w:t>, no?  Is that what is was in your calculations?  Double check.</w:t>
      </w:r>
    </w:p>
  </w:comment>
  <w:comment w:id="5" w:author="Alex Messina" w:date="2015-09-14T14:10:00Z" w:initials="AM">
    <w:p w14:paraId="583ADE05" w14:textId="7272CC54" w:rsidR="00632E9A" w:rsidRDefault="00632E9A">
      <w:pPr>
        <w:pStyle w:val="CommentText"/>
      </w:pPr>
      <w:r>
        <w:rPr>
          <w:rStyle w:val="CommentReference"/>
        </w:rPr>
        <w:annotationRef/>
      </w:r>
      <w:r>
        <w:t>Double checked</w:t>
      </w:r>
    </w:p>
  </w:comment>
  <w:comment w:id="6" w:author="Geography" w:date="2015-08-27T20:34:00Z" w:initials="G">
    <w:p w14:paraId="591E9FE6" w14:textId="77777777" w:rsidR="00632E9A" w:rsidRDefault="00632E9A">
      <w:pPr>
        <w:pStyle w:val="CommentText"/>
      </w:pPr>
      <w:r>
        <w:rPr>
          <w:rStyle w:val="CommentReference"/>
        </w:rPr>
        <w:annotationRef/>
      </w:r>
      <w:r>
        <w:t>Why have both SSYTOTAL and SSYFG3 when they are the same exact value?</w:t>
      </w:r>
    </w:p>
  </w:comment>
  <w:comment w:id="7" w:author="Alex Messina" w:date="2015-09-14T14:13:00Z" w:initials="AM">
    <w:p w14:paraId="19CF5CF5" w14:textId="5A6B0EB1" w:rsidR="00632E9A" w:rsidRDefault="00632E9A">
      <w:pPr>
        <w:pStyle w:val="CommentText"/>
      </w:pPr>
      <w:r>
        <w:rPr>
          <w:rStyle w:val="CommentReference"/>
        </w:rPr>
        <w:annotationRef/>
      </w:r>
      <w:r>
        <w:t xml:space="preserve">It seemed to make sense that SSYTOTAL meant total SSY from the total </w:t>
      </w:r>
      <w:proofErr w:type="spellStart"/>
      <w:r>
        <w:t>Waterhsed</w:t>
      </w:r>
      <w:proofErr w:type="spellEnd"/>
      <w:r>
        <w:t>. Where FG 3 might be confusing.</w:t>
      </w:r>
    </w:p>
  </w:comment>
  <w:comment w:id="8" w:author="Geography" w:date="2015-08-28T18:59:00Z" w:initials="G">
    <w:p w14:paraId="122FDA34" w14:textId="77777777" w:rsidR="00632E9A" w:rsidRDefault="00632E9A">
      <w:pPr>
        <w:pStyle w:val="CommentText"/>
      </w:pPr>
      <w:r>
        <w:rPr>
          <w:rStyle w:val="CommentReference"/>
        </w:rPr>
        <w:annotationRef/>
      </w:r>
      <w:r>
        <w:t>I forget why b and c are in separate plots if they’re for the same turbidimeter at the same location (FG3).</w:t>
      </w:r>
    </w:p>
  </w:comment>
  <w:comment w:id="9" w:author="Alex Messina" w:date="2015-09-14T14:20:00Z" w:initials="AM">
    <w:p w14:paraId="64892765" w14:textId="69FA84AF" w:rsidR="00632E9A" w:rsidRDefault="00632E9A" w:rsidP="00405B02">
      <w:pPr>
        <w:pStyle w:val="CommentText"/>
        <w:ind w:firstLine="0"/>
      </w:pPr>
      <w:r>
        <w:rPr>
          <w:rStyle w:val="CommentReference"/>
        </w:rPr>
        <w:annotationRef/>
      </w:r>
      <w:r>
        <w:t>B took a single measurement, C took 100 and averaged them</w:t>
      </w:r>
    </w:p>
  </w:comment>
  <w:comment w:id="10" w:author="Alex Messina" w:date="2015-09-16T11:44:00Z" w:initials="AM">
    <w:p w14:paraId="649E136D" w14:textId="4C212571" w:rsidR="00632E9A" w:rsidRDefault="00632E9A">
      <w:pPr>
        <w:pStyle w:val="CommentText"/>
      </w:pPr>
      <w:r>
        <w:rPr>
          <w:rStyle w:val="CommentReference"/>
        </w:rPr>
        <w:annotationRef/>
      </w:r>
      <w:r>
        <w:t xml:space="preserve">Put B and C together and explain </w:t>
      </w:r>
      <w:proofErr w:type="spellStart"/>
      <w:r>
        <w:t>avg</w:t>
      </w:r>
      <w:proofErr w:type="spellEnd"/>
      <w:r>
        <w:t xml:space="preserve"> vs mean</w:t>
      </w:r>
    </w:p>
  </w:comment>
  <w:comment w:id="11" w:author="Geography" w:date="2015-08-28T19:06:00Z" w:initials="G">
    <w:p w14:paraId="50D2BF0D" w14:textId="77777777" w:rsidR="00632E9A" w:rsidRDefault="00632E9A">
      <w:pPr>
        <w:pStyle w:val="CommentText"/>
      </w:pPr>
      <w:r>
        <w:rPr>
          <w:rStyle w:val="CommentReference"/>
        </w:rPr>
        <w:annotationRef/>
      </w:r>
      <w:r>
        <w:t>Seems to me you could combine 5b and 5c with two different plotting symbols, since the relationship was the same.</w:t>
      </w:r>
    </w:p>
  </w:comment>
  <w:comment w:id="12" w:author="Alex Messina" w:date="2015-09-16T11:44:00Z" w:initials="AM">
    <w:p w14:paraId="50FC6731" w14:textId="7C035328" w:rsidR="00632E9A" w:rsidRDefault="00632E9A">
      <w:pPr>
        <w:pStyle w:val="CommentText"/>
      </w:pPr>
      <w:r>
        <w:rPr>
          <w:rStyle w:val="CommentReference"/>
        </w:rPr>
        <w:annotationRef/>
      </w:r>
      <w:r>
        <w:t>Combine them</w:t>
      </w:r>
    </w:p>
  </w:comment>
  <w:comment w:id="13" w:author="Geography" w:date="2015-08-28T19:11:00Z" w:initials="G">
    <w:p w14:paraId="31817F40" w14:textId="77777777" w:rsidR="00632E9A" w:rsidRDefault="00632E9A">
      <w:pPr>
        <w:pStyle w:val="CommentText"/>
      </w:pPr>
      <w:r>
        <w:rPr>
          <w:rStyle w:val="CommentReference"/>
        </w:rPr>
        <w:annotationRef/>
      </w:r>
      <w:r>
        <w:t>I forget if you plotted this as a log y plot, and if that helps show the data better.</w:t>
      </w:r>
    </w:p>
  </w:comment>
  <w:comment w:id="14" w:author="Alex Messina" w:date="2015-09-14T14:21:00Z" w:initials="AM">
    <w:p w14:paraId="1439B70C" w14:textId="77C9AD97" w:rsidR="00632E9A" w:rsidRDefault="00632E9A">
      <w:pPr>
        <w:pStyle w:val="CommentText"/>
      </w:pPr>
      <w:r>
        <w:rPr>
          <w:rStyle w:val="CommentReference"/>
        </w:rPr>
        <w:annotationRef/>
      </w:r>
      <w:r>
        <w:t>I think the log plot makes it hard to see the storm peaks, and highlights the data below the storm threshold</w:t>
      </w:r>
    </w:p>
  </w:comment>
  <w:comment w:id="15" w:author="Geography" w:date="2015-08-28T20:16:00Z" w:initials="G">
    <w:p w14:paraId="4FFB852D" w14:textId="77777777" w:rsidR="00632E9A" w:rsidRDefault="00632E9A">
      <w:pPr>
        <w:pStyle w:val="CommentText"/>
      </w:pPr>
      <w:r>
        <w:rPr>
          <w:rStyle w:val="CommentReference"/>
        </w:rPr>
        <w:annotationRef/>
      </w:r>
      <w:r>
        <w:t>Repeat formatting throughout</w:t>
      </w:r>
    </w:p>
  </w:comment>
  <w:comment w:id="16" w:author="Alex Messina" w:date="2015-09-16T16:15:00Z" w:initials="AM">
    <w:p w14:paraId="2DC663A2" w14:textId="782290B8" w:rsidR="00632E9A" w:rsidRDefault="00632E9A">
      <w:pPr>
        <w:pStyle w:val="CommentText"/>
      </w:pPr>
      <w:r>
        <w:rPr>
          <w:rStyle w:val="CommentReference"/>
        </w:rPr>
        <w:annotationRef/>
      </w:r>
      <w:r>
        <w:t xml:space="preserve">Added some text here </w:t>
      </w:r>
    </w:p>
    <w:p w14:paraId="07343003" w14:textId="77777777" w:rsidR="00632E9A" w:rsidRDefault="00632E9A" w:rsidP="00802B32">
      <w:pPr>
        <w:pStyle w:val="CommentText"/>
        <w:ind w:firstLine="0"/>
      </w:pPr>
    </w:p>
  </w:comment>
  <w:comment w:id="17" w:author="Geography" w:date="2015-08-29T19:57:00Z" w:initials="G">
    <w:p w14:paraId="161D7DB1" w14:textId="77777777" w:rsidR="00632E9A" w:rsidRDefault="00632E9A">
      <w:pPr>
        <w:pStyle w:val="CommentText"/>
      </w:pPr>
      <w:r>
        <w:rPr>
          <w:rStyle w:val="CommentReference"/>
        </w:rPr>
        <w:annotationRef/>
      </w:r>
      <w:r>
        <w:t xml:space="preserve">I would still like to know which points in Figure 9 are </w:t>
      </w:r>
      <w:proofErr w:type="spellStart"/>
      <w:r>
        <w:t>are</w:t>
      </w:r>
      <w:proofErr w:type="spellEnd"/>
      <w:r>
        <w:t xml:space="preserve"> “small storm events” and which are “washing events”.  I think that’s a natural question to ask.  Maybe you just sampled more small storms in 2012, and the washing had nothing to do with there being no low concentrations in 2013 and 2014.  Just drawing the symbols with a different color for event that had no rain in the 24 hours prior to sampling would do it.  Otherwise, we have no evidence that washing was important at all; it’s just anecdotal.</w:t>
      </w:r>
    </w:p>
    <w:p w14:paraId="046BBFDA" w14:textId="77777777" w:rsidR="00632E9A" w:rsidRDefault="00632E9A">
      <w:pPr>
        <w:pStyle w:val="CommentText"/>
      </w:pPr>
    </w:p>
    <w:p w14:paraId="34ABCBCA" w14:textId="77777777" w:rsidR="00632E9A" w:rsidRDefault="00632E9A">
      <w:pPr>
        <w:pStyle w:val="CommentText"/>
      </w:pPr>
      <w:r>
        <w:t>I think that’s likely to come up in review, so it’s better to address it now.</w:t>
      </w:r>
    </w:p>
  </w:comment>
  <w:comment w:id="18" w:author="Alex Messina" w:date="2015-09-15T11:51:00Z" w:initials="AM">
    <w:p w14:paraId="5627EC4C" w14:textId="33EBEA80" w:rsidR="00632E9A" w:rsidRDefault="00632E9A">
      <w:pPr>
        <w:pStyle w:val="CommentText"/>
      </w:pPr>
      <w:r>
        <w:rPr>
          <w:rStyle w:val="CommentReference"/>
        </w:rPr>
        <w:annotationRef/>
      </w:r>
      <w:r>
        <w:t>Plotted on another graph</w:t>
      </w:r>
    </w:p>
    <w:p w14:paraId="7FD89C2A" w14:textId="77777777" w:rsidR="00632E9A" w:rsidRDefault="00632E9A">
      <w:pPr>
        <w:pStyle w:val="CommentText"/>
      </w:pPr>
    </w:p>
  </w:comment>
  <w:comment w:id="19" w:author="Alex Messina" w:date="2015-09-16T16:15:00Z" w:initials="AM">
    <w:p w14:paraId="1BDA658C" w14:textId="529643F8" w:rsidR="00632E9A" w:rsidRDefault="00632E9A">
      <w:pPr>
        <w:pStyle w:val="CommentText"/>
      </w:pPr>
      <w:r>
        <w:rPr>
          <w:rStyle w:val="CommentReference"/>
        </w:rPr>
        <w:annotationRef/>
      </w:r>
      <w:r>
        <w:t>Added some text here</w:t>
      </w:r>
    </w:p>
  </w:comment>
  <w:comment w:id="20" w:author="Geography" w:date="2015-08-29T20:10:00Z" w:initials="G">
    <w:p w14:paraId="3DB5C3B3" w14:textId="77777777" w:rsidR="00632E9A" w:rsidRDefault="00632E9A">
      <w:pPr>
        <w:pStyle w:val="CommentText"/>
      </w:pPr>
      <w:r>
        <w:rPr>
          <w:rStyle w:val="CommentReference"/>
        </w:rPr>
        <w:annotationRef/>
      </w:r>
      <w:r>
        <w:t>Where below?  Isn’t the natural place to present these in the next paragraph?</w:t>
      </w:r>
    </w:p>
  </w:comment>
  <w:comment w:id="21" w:author="Alex Messina" w:date="2015-09-14T14:27:00Z" w:initials="AM">
    <w:p w14:paraId="1CF5D179" w14:textId="67D5A872" w:rsidR="00632E9A" w:rsidRDefault="00632E9A">
      <w:pPr>
        <w:pStyle w:val="CommentText"/>
      </w:pPr>
      <w:r>
        <w:rPr>
          <w:rStyle w:val="CommentReference"/>
        </w:rPr>
        <w:annotationRef/>
      </w:r>
      <w:r>
        <w:t xml:space="preserve">They’re in the table with each storm. I added </w:t>
      </w:r>
      <w:proofErr w:type="spellStart"/>
      <w:r>
        <w:t>themhere</w:t>
      </w:r>
      <w:proofErr w:type="spellEnd"/>
    </w:p>
  </w:comment>
  <w:comment w:id="22" w:author="Geography" w:date="2015-08-29T20:07:00Z" w:initials="G">
    <w:p w14:paraId="0121702A" w14:textId="77777777" w:rsidR="00632E9A" w:rsidRDefault="00632E9A">
      <w:pPr>
        <w:pStyle w:val="CommentText"/>
      </w:pPr>
      <w:r>
        <w:rPr>
          <w:rStyle w:val="CommentReference"/>
        </w:rPr>
        <w:annotationRef/>
      </w:r>
      <w:r>
        <w:t>FG3?</w:t>
      </w:r>
    </w:p>
  </w:comment>
  <w:comment w:id="23" w:author="Alex Messina" w:date="2015-09-14T14:55:00Z" w:initials="AM">
    <w:p w14:paraId="741A044F" w14:textId="16A73443" w:rsidR="00632E9A" w:rsidRDefault="00632E9A">
      <w:pPr>
        <w:pStyle w:val="CommentText"/>
      </w:pPr>
      <w:r>
        <w:rPr>
          <w:rStyle w:val="CommentReference"/>
        </w:rPr>
        <w:annotationRef/>
      </w:r>
      <w:r>
        <w:t>Yes but it seems weird to compare UPPER with FG3, seemed more natural to compare UPPER with TOTAL</w:t>
      </w:r>
    </w:p>
  </w:comment>
  <w:comment w:id="24" w:author="Alex Messina" w:date="2015-09-16T16:19:00Z" w:initials="AM">
    <w:p w14:paraId="291197B4" w14:textId="3EA6607F" w:rsidR="00632E9A" w:rsidRDefault="00632E9A">
      <w:pPr>
        <w:pStyle w:val="CommentText"/>
      </w:pPr>
      <w:r>
        <w:rPr>
          <w:rStyle w:val="CommentReference"/>
        </w:rPr>
        <w:annotationRef/>
      </w:r>
      <w:r>
        <w:t>No error estimate for LOWER since calculated from UPPER and TOTAL; the UPPER/LOWER have error estimates</w:t>
      </w:r>
    </w:p>
  </w:comment>
  <w:comment w:id="25" w:author="Geography" w:date="2015-08-29T20:07:00Z" w:initials="G">
    <w:p w14:paraId="7B7ED812" w14:textId="77777777" w:rsidR="008F2FE0" w:rsidRDefault="008F2FE0" w:rsidP="008F2FE0">
      <w:pPr>
        <w:pStyle w:val="CommentText"/>
      </w:pPr>
      <w:r>
        <w:rPr>
          <w:rStyle w:val="CommentReference"/>
        </w:rPr>
        <w:annotationRef/>
      </w:r>
      <w:r>
        <w:t>FG3?</w:t>
      </w:r>
    </w:p>
  </w:comment>
  <w:comment w:id="26" w:author="Alex Messina" w:date="2015-09-14T14:55:00Z" w:initials="AM">
    <w:p w14:paraId="4C3427E5" w14:textId="77777777" w:rsidR="008F2FE0" w:rsidRDefault="008F2FE0" w:rsidP="008F2FE0">
      <w:pPr>
        <w:pStyle w:val="CommentText"/>
      </w:pPr>
      <w:r>
        <w:rPr>
          <w:rStyle w:val="CommentReference"/>
        </w:rPr>
        <w:annotationRef/>
      </w:r>
      <w:r>
        <w:t>Yes but it seems weird to compare UPPER with FG3, seemed more natural to compare UPPER with TOTAL</w:t>
      </w:r>
    </w:p>
  </w:comment>
  <w:comment w:id="27" w:author="Trent Biggs" w:date="2015-08-31T13:12:00Z" w:initials="TB">
    <w:p w14:paraId="44CFD957" w14:textId="77777777" w:rsidR="00632E9A" w:rsidRDefault="00632E9A" w:rsidP="009A056D">
      <w:pPr>
        <w:pStyle w:val="CommentText"/>
      </w:pPr>
      <w:r>
        <w:rPr>
          <w:rStyle w:val="CommentReference"/>
        </w:rPr>
        <w:annotationRef/>
      </w:r>
      <w:r>
        <w:t>Is this right?</w:t>
      </w:r>
    </w:p>
  </w:comment>
  <w:comment w:id="28" w:author="Geography" w:date="2015-08-29T20:37:00Z" w:initials="G">
    <w:p w14:paraId="2B2DCFA4" w14:textId="77777777" w:rsidR="00632E9A" w:rsidRDefault="00632E9A">
      <w:pPr>
        <w:pStyle w:val="CommentText"/>
      </w:pPr>
      <w:r>
        <w:rPr>
          <w:rStyle w:val="CommentReference"/>
        </w:rPr>
        <w:annotationRef/>
      </w:r>
      <w:r>
        <w:t>Line 778 says 60%.  Is 60% from line 778 for 2014 and 2013?</w:t>
      </w:r>
    </w:p>
  </w:comment>
  <w:comment w:id="29" w:author="Alex Messina" w:date="2015-09-14T14:39:00Z" w:initials="AM">
    <w:p w14:paraId="32C020EC" w14:textId="7A7A8C25" w:rsidR="00632E9A" w:rsidRDefault="00632E9A">
      <w:pPr>
        <w:pStyle w:val="CommentText"/>
      </w:pPr>
      <w:r>
        <w:rPr>
          <w:rStyle w:val="CommentReference"/>
        </w:rPr>
        <w:annotationRef/>
      </w:r>
      <w:r>
        <w:t>60 was just rounding up</w:t>
      </w:r>
    </w:p>
  </w:comment>
  <w:comment w:id="30" w:author="Alex Messina" w:date="2015-09-17T15:31:00Z" w:initials="AM">
    <w:p w14:paraId="410EF078" w14:textId="77777777" w:rsidR="00ED2CC2" w:rsidRDefault="00ED2CC2">
      <w:pPr>
        <w:pStyle w:val="CommentText"/>
      </w:pPr>
      <w:r>
        <w:rPr>
          <w:rStyle w:val="CommentReference"/>
        </w:rPr>
        <w:annotationRef/>
      </w:r>
      <w:r>
        <w:t xml:space="preserve">Cut </w:t>
      </w:r>
    </w:p>
    <w:p w14:paraId="269361CB" w14:textId="752C0B0D" w:rsidR="00ED2CC2" w:rsidRDefault="00ED2CC2">
      <w:pPr>
        <w:pStyle w:val="CommentText"/>
      </w:pPr>
      <w:r>
        <w:t xml:space="preserve">Other examples in the literature document similar large disturbances where unpaved roads increased hillslope-scale sediment yield by more than 130 times </w:t>
      </w:r>
      <w:r>
        <w:fldChar w:fldCharType="begin" w:fldLock="1"/>
      </w:r>
      <w:r>
        <w:instrText>ADDIN CSL_CITATION { "citationItems" : [ { "id" : "ITEM-1", "itemData" : { "author" : [ { "dropping-particle" : "", "family" : "Reid", "given" : "L M", "non-dropping-particle" : "", "parse-names" : false, "suffix" : "" }, { "dropping-particle" : "", "family" : "Dunne", "given" : "T", "non-dropping-particle" : "", "parse-names" : false, "suffix" : "" } ], "container-title" : "Water Resources Research", "id" : "ITEM-1", "issue" : "11", "issued" : { "date-parts" : [ [ "1984" ] ] }, "page" : "1753-1761", "title" : "Sediment production from forest road surfaces", "type" : "article-journal", "volume" : "20" }, "uris" : [ "http://www.mendeley.com/documents/?uuid=8eb0b159-4992-41bd-ab6f-0af2c7968052" ] } ], "mendeley" : { "formattedCitation" : "(Reid and Dunne, 1984)", "plainTextFormattedCitation" : "(Reid and Dunne, 1984)", "previouslyFormattedCitation" : "(Reid and Dunne, 1984)" }, "properties" : { "noteIndex" : 0 }, "schema" : "https://github.com/citation-style-language/schema/raw/master/csl-citation.json" }</w:instrText>
      </w:r>
      <w:r>
        <w:fldChar w:fldCharType="separate"/>
      </w:r>
      <w:r w:rsidRPr="00140DE2">
        <w:rPr>
          <w:noProof/>
        </w:rPr>
        <w:t>(Reid and Dunne, 1984)</w:t>
      </w:r>
      <w:r>
        <w:fldChar w:fldCharType="end"/>
      </w:r>
      <w:r>
        <w:t xml:space="preserve"> and more than four orders of magnitude </w:t>
      </w:r>
      <w:r>
        <w:fldChar w:fldCharType="begin" w:fldLock="1"/>
      </w:r>
      <w:r>
        <w:instrText>ADDIN CSL_CITATION { "citationItems" : [ { "id" : "ITEM-1", "itemData" : { "ISBN" : "1096-9837", "author" : [ { "dropping-particle" : "", "family" : "Ramos-Scharr\u00f3n", "given" : "Carlos E", "non-dropping-particle" : "", "parse-names" : false, "suffix" : "" }, { "dropping-particle" : "", "family" : "Macdonald", "given" : "Lee H", "non-dropping-particle" : "", "parse-names" : false, "suffix" : "" } ], "container-title" : "Earth Surface Processes and Landforms", "id" : "ITEM-1", "issue" : "10", "issued" : { "date-parts" : [ [ "2005" ] ] }, "page" : "1283-1304", "title" : "Measurement and prediction of sediment production from unpaved roads, St John, US Virgin Islands", "type" : "article-journal", "volume" : "30" }, "uris" : [ "http://www.mendeley.com/documents/?uuid=f7859211-9812-48e4-87e5-14e5266f5c4e" ] } ], "mendeley" : { "formattedCitation" : "(Ramos-Scharr\u00f3n and Macdonald, 2005)", "plainTextFormattedCitation" : "(Ramos-Scharr\u00f3n and Macdonald, 2005)", "previouslyFormattedCitation" : "(Ramos-Scharr\u00f3n and Macdonald, 2005)" }, "properties" : { "noteIndex" : 0 }, "schema" : "https://github.com/citation-style-language/schema/raw/master/csl-citation.json" }</w:instrText>
      </w:r>
      <w:r>
        <w:fldChar w:fldCharType="separate"/>
      </w:r>
      <w:r w:rsidRPr="00140DE2">
        <w:rPr>
          <w:noProof/>
        </w:rPr>
        <w:t>(Ramos-Scharrón and Macdonald, 2005)</w:t>
      </w:r>
      <w:r>
        <w:fldChar w:fldCharType="end"/>
      </w:r>
      <w:r>
        <w:t>; and mining i</w:t>
      </w:r>
      <w:r>
        <w:rPr>
          <w:rStyle w:val="CommentReference"/>
        </w:rPr>
        <w:annotationRef/>
      </w:r>
      <w:r>
        <w:t xml:space="preserve">ncreased sediment yields by 5-10 times </w:t>
      </w:r>
      <w:r>
        <w:fldChar w:fldCharType="begin" w:fldLock="1"/>
      </w:r>
      <w:r>
        <w:instrText>ADDIN CSL_CITATION { "citationItems" : [ { "id" : "ITEM-1", "itemData" : { "DOI" : "10.1007/s001260050093", "ISSN" : "0026-4598", "author" : [ { "dropping-particle" : "", "family" : "Hettler", "given" : "J.", "non-dropping-particle" : "", "parse-names" : false, "suffix" : "" }, { "dropping-particle" : "", "family" : "Irion", "given" : "G.", "non-dropping-particle" : "", "parse-names" : false, "suffix" : "" }, { "dropping-particle" : "", "family" : "Lehmann", "given" : "B.", "non-dropping-particle" : "", "parse-names" : false, "suffix" : "" } ], "container-title" : "Mineralium Deposita", "id" : "ITEM-1", "issue" : "3", "issued" : { "date-parts" : [ [ "1997", "5", "26" ] ] }, "page" : "280-291", "title" : "Environmental impact of mining waste disposal on a tropical lowland river system: a case study on the Ok Tedi Mine, Papua New Guinea", "type" : "article-journal", "volume" : "32" }, "uris" : [ "http://www.mendeley.com/documents/?uuid=23c07446-d0b6-4602-a718-f9461a0818d9" ] } ], "mendeley" : { "formattedCitation" : "(Hettler et al., 1997)", "plainTextFormattedCitation" : "(Hettler et al., 1997)", "previouslyFormattedCitation" : "(Hettler et al., 1997)" }, "properties" : { "noteIndex" : 0 }, "schema" : "https://github.com/citation-style-language/schema/raw/master/csl-citation.json" }</w:instrText>
      </w:r>
      <w:r>
        <w:fldChar w:fldCharType="separate"/>
      </w:r>
      <w:r w:rsidRPr="00140DE2">
        <w:rPr>
          <w:noProof/>
        </w:rPr>
        <w:t>(Hettler et al., 1997)</w:t>
      </w:r>
      <w:r>
        <w:fldChar w:fldCharType="end"/>
      </w:r>
      <w:r>
        <w:rPr>
          <w:rStyle w:val="CommentReference"/>
        </w:rPr>
        <w:annotationRef/>
      </w:r>
      <w:r>
        <w:t>.</w:t>
      </w:r>
    </w:p>
    <w:p w14:paraId="6B012334" w14:textId="77777777" w:rsidR="00ED2CC2" w:rsidRDefault="00ED2CC2">
      <w:pPr>
        <w:pStyle w:val="CommentText"/>
      </w:pPr>
    </w:p>
    <w:p w14:paraId="2B27EFF5" w14:textId="0B4E0E16" w:rsidR="00ED2CC2" w:rsidRDefault="00ED2CC2">
      <w:pPr>
        <w:pStyle w:val="CommentText"/>
      </w:pPr>
      <w:r>
        <w:t>Too similar to paragraph below on other disturbances</w:t>
      </w:r>
    </w:p>
  </w:comment>
  <w:comment w:id="31" w:author="Trent Biggs" w:date="2015-08-31T13:59:00Z" w:initials="TB">
    <w:p w14:paraId="0AA83156" w14:textId="77777777" w:rsidR="00632E9A" w:rsidRDefault="00632E9A">
      <w:pPr>
        <w:pStyle w:val="CommentText"/>
      </w:pPr>
      <w:r>
        <w:rPr>
          <w:rStyle w:val="CommentReference"/>
        </w:rPr>
        <w:annotationRef/>
      </w:r>
      <w:r>
        <w:t xml:space="preserve">Not sure I follow.  M&amp;S say there is 1000-3000 ton/km2/yr in Asia/Oceania, but their model only predicts 13-68 tons/km2/yr?  </w:t>
      </w:r>
      <w:proofErr w:type="gramStart"/>
      <w:r>
        <w:t>what</w:t>
      </w:r>
      <w:proofErr w:type="gramEnd"/>
      <w:r>
        <w:t xml:space="preserve"> accounts for the discrepancy?  Which should be used for comparison?</w:t>
      </w:r>
    </w:p>
    <w:p w14:paraId="71797267" w14:textId="77777777" w:rsidR="00632E9A" w:rsidRDefault="00632E9A">
      <w:pPr>
        <w:pStyle w:val="CommentText"/>
      </w:pPr>
    </w:p>
    <w:p w14:paraId="5B26C22B" w14:textId="77777777" w:rsidR="00632E9A" w:rsidRDefault="00632E9A">
      <w:pPr>
        <w:pStyle w:val="CommentText"/>
      </w:pPr>
    </w:p>
  </w:comment>
  <w:comment w:id="32" w:author="Alex Messina" w:date="2015-09-14T14:44:00Z" w:initials="AM">
    <w:p w14:paraId="601E1367" w14:textId="03339453" w:rsidR="00632E9A" w:rsidRDefault="00632E9A">
      <w:pPr>
        <w:pStyle w:val="CommentText"/>
      </w:pPr>
      <w:r>
        <w:rPr>
          <w:rStyle w:val="CommentReference"/>
        </w:rPr>
        <w:annotationRef/>
      </w:r>
      <w:r>
        <w:t>I don’t know, that’s just what it says in the literature. Maybe there is a high average basin size and elevation?</w:t>
      </w:r>
    </w:p>
  </w:comment>
  <w:comment w:id="33" w:author="Trent Biggs" w:date="2015-08-31T14:00:00Z" w:initials="TB">
    <w:p w14:paraId="78F3C30F" w14:textId="77777777" w:rsidR="00632E9A" w:rsidRDefault="00632E9A">
      <w:pPr>
        <w:pStyle w:val="CommentText"/>
      </w:pPr>
      <w:r>
        <w:rPr>
          <w:rStyle w:val="CommentReference"/>
        </w:rPr>
        <w:annotationRef/>
      </w:r>
      <w:r>
        <w:t>Which included human-disturbed watersheds?</w:t>
      </w:r>
    </w:p>
  </w:comment>
  <w:comment w:id="34" w:author="Alex Messina" w:date="2015-09-14T14:46:00Z" w:initials="AM">
    <w:p w14:paraId="2A836C2F" w14:textId="3895E387" w:rsidR="00632E9A" w:rsidRDefault="00632E9A">
      <w:pPr>
        <w:pStyle w:val="CommentText"/>
      </w:pPr>
      <w:r>
        <w:rPr>
          <w:rStyle w:val="CommentReference"/>
        </w:rPr>
        <w:annotationRef/>
      </w:r>
      <w:r>
        <w:t>I believe so</w:t>
      </w:r>
    </w:p>
  </w:comment>
  <w:comment w:id="35" w:author="Trent Biggs" w:date="2015-08-31T14:14:00Z" w:initials="TB">
    <w:p w14:paraId="1E3F782C" w14:textId="77777777" w:rsidR="00632E9A" w:rsidRDefault="00632E9A">
      <w:pPr>
        <w:pStyle w:val="CommentText"/>
      </w:pPr>
      <w:r>
        <w:rPr>
          <w:rStyle w:val="CommentReference"/>
        </w:rPr>
        <w:annotationRef/>
      </w:r>
      <w:r>
        <w:t>I still don’t understand if Stock or Risk found that 5% produces most and 1% produces 50%.</w:t>
      </w:r>
    </w:p>
  </w:comment>
  <w:comment w:id="36" w:author="Alex Messina" w:date="2015-09-14T14:49:00Z" w:initials="AM">
    <w:p w14:paraId="129D3F94" w14:textId="3CE98259" w:rsidR="00632E9A" w:rsidRDefault="00632E9A">
      <w:pPr>
        <w:pStyle w:val="CommentText"/>
      </w:pPr>
      <w:r>
        <w:rPr>
          <w:rStyle w:val="CommentReference"/>
        </w:rPr>
        <w:annotationRef/>
      </w:r>
      <w:r>
        <w:t>Stock did the study, Risk summarized his results</w:t>
      </w:r>
    </w:p>
  </w:comment>
  <w:comment w:id="37" w:author="Alex Messina" w:date="2015-09-16T12:51:00Z" w:initials="AM">
    <w:p w14:paraId="53A1CE27" w14:textId="00E6EBBA" w:rsidR="00632E9A" w:rsidRDefault="00632E9A">
      <w:pPr>
        <w:pStyle w:val="CommentText"/>
      </w:pPr>
      <w:r>
        <w:rPr>
          <w:rStyle w:val="CommentReference"/>
        </w:rPr>
        <w:annotationRef/>
      </w:r>
      <w:r>
        <w:t>Combine ref</w:t>
      </w:r>
    </w:p>
    <w:p w14:paraId="0D05617D" w14:textId="77777777" w:rsidR="00632E9A" w:rsidRDefault="00632E9A">
      <w:pPr>
        <w:pStyle w:val="CommentText"/>
      </w:pPr>
    </w:p>
  </w:comment>
  <w:comment w:id="38" w:author="Trent Biggs" w:date="2015-08-31T14:16:00Z" w:initials="TB">
    <w:p w14:paraId="18679285" w14:textId="77777777" w:rsidR="00586287" w:rsidRDefault="00586287" w:rsidP="00586287">
      <w:pPr>
        <w:pStyle w:val="CommentText"/>
      </w:pPr>
      <w:r>
        <w:rPr>
          <w:rStyle w:val="CommentReference"/>
        </w:rPr>
        <w:annotationRef/>
      </w:r>
      <w:r>
        <w:t>Table 1 says 1% of Faga’alu watershed is bare.</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F38BAAF" w15:done="1"/>
  <w15:commentEx w15:paraId="52360202" w15:paraIdParent="3F38BAAF" w15:done="1"/>
  <w15:commentEx w15:paraId="65BC083D" w15:done="0"/>
  <w15:commentEx w15:paraId="0F8078C7" w15:paraIdParent="65BC083D" w15:done="1"/>
  <w15:commentEx w15:paraId="328E6B23" w15:done="1"/>
  <w15:commentEx w15:paraId="583ADE05" w15:paraIdParent="328E6B23" w15:done="1"/>
  <w15:commentEx w15:paraId="591E9FE6" w15:done="1"/>
  <w15:commentEx w15:paraId="19CF5CF5" w15:paraIdParent="591E9FE6" w15:done="1"/>
  <w15:commentEx w15:paraId="122FDA34" w15:done="1"/>
  <w15:commentEx w15:paraId="64892765" w15:paraIdParent="122FDA34" w15:done="1"/>
  <w15:commentEx w15:paraId="649E136D" w15:paraIdParent="122FDA34" w15:done="1"/>
  <w15:commentEx w15:paraId="50D2BF0D" w15:done="1"/>
  <w15:commentEx w15:paraId="50FC6731" w15:paraIdParent="50D2BF0D" w15:done="1"/>
  <w15:commentEx w15:paraId="31817F40" w15:done="1"/>
  <w15:commentEx w15:paraId="1439B70C" w15:paraIdParent="31817F40" w15:done="1"/>
  <w15:commentEx w15:paraId="4FFB852D" w15:done="0"/>
  <w15:commentEx w15:paraId="07343003" w15:done="0"/>
  <w15:commentEx w15:paraId="34ABCBCA" w15:done="0"/>
  <w15:commentEx w15:paraId="7FD89C2A" w15:paraIdParent="34ABCBCA" w15:done="0"/>
  <w15:commentEx w15:paraId="1BDA658C" w15:done="0"/>
  <w15:commentEx w15:paraId="3DB5C3B3" w15:done="1"/>
  <w15:commentEx w15:paraId="1CF5D179" w15:paraIdParent="3DB5C3B3" w15:done="1"/>
  <w15:commentEx w15:paraId="0121702A" w15:done="0"/>
  <w15:commentEx w15:paraId="741A044F" w15:paraIdParent="0121702A" w15:done="0"/>
  <w15:commentEx w15:paraId="291197B4" w15:done="0"/>
  <w15:commentEx w15:paraId="7B7ED812" w15:done="0"/>
  <w15:commentEx w15:paraId="4C3427E5" w15:paraIdParent="7B7ED812" w15:done="0"/>
  <w15:commentEx w15:paraId="44CFD957" w15:done="1"/>
  <w15:commentEx w15:paraId="2B2DCFA4" w15:done="1"/>
  <w15:commentEx w15:paraId="32C020EC" w15:paraIdParent="2B2DCFA4" w15:done="1"/>
  <w15:commentEx w15:paraId="2B27EFF5" w15:done="0"/>
  <w15:commentEx w15:paraId="5B26C22B" w15:done="1"/>
  <w15:commentEx w15:paraId="601E1367" w15:paraIdParent="5B26C22B" w15:done="1"/>
  <w15:commentEx w15:paraId="78F3C30F" w15:done="1"/>
  <w15:commentEx w15:paraId="2A836C2F" w15:paraIdParent="78F3C30F" w15:done="1"/>
  <w15:commentEx w15:paraId="1E3F782C" w15:done="1"/>
  <w15:commentEx w15:paraId="129D3F94" w15:paraIdParent="1E3F782C" w15:done="1"/>
  <w15:commentEx w15:paraId="0D05617D" w15:paraIdParent="1E3F782C" w15:done="1"/>
  <w15:commentEx w15:paraId="18679285" w15:done="1"/>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2151029" w14:textId="77777777" w:rsidR="00253D96" w:rsidRDefault="00253D96" w:rsidP="005337C0">
      <w:r>
        <w:separator/>
      </w:r>
    </w:p>
  </w:endnote>
  <w:endnote w:type="continuationSeparator" w:id="0">
    <w:p w14:paraId="5B2C63E5" w14:textId="77777777" w:rsidR="00253D96" w:rsidRDefault="00253D96" w:rsidP="005337C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Times">
    <w:panose1 w:val="02020603050405020304"/>
    <w:charset w:val="00"/>
    <w:family w:val="roman"/>
    <w:pitch w:val="variable"/>
    <w:sig w:usb0="E0002E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55904399"/>
      <w:docPartObj>
        <w:docPartGallery w:val="Page Numbers (Bottom of Page)"/>
        <w:docPartUnique/>
      </w:docPartObj>
    </w:sdtPr>
    <w:sdtEndPr>
      <w:rPr>
        <w:noProof/>
      </w:rPr>
    </w:sdtEndPr>
    <w:sdtContent>
      <w:p w14:paraId="52D6B184" w14:textId="77777777" w:rsidR="00632E9A" w:rsidRDefault="00632E9A">
        <w:pPr>
          <w:pStyle w:val="Footer"/>
          <w:jc w:val="center"/>
        </w:pPr>
        <w:r>
          <w:fldChar w:fldCharType="begin"/>
        </w:r>
        <w:r>
          <w:instrText xml:space="preserve"> PAGE   \* MERGEFORMAT </w:instrText>
        </w:r>
        <w:r>
          <w:fldChar w:fldCharType="separate"/>
        </w:r>
        <w:r w:rsidR="007D7879">
          <w:rPr>
            <w:noProof/>
          </w:rPr>
          <w:t>27</w:t>
        </w:r>
        <w:r>
          <w:rPr>
            <w:noProof/>
          </w:rPr>
          <w:fldChar w:fldCharType="end"/>
        </w:r>
      </w:p>
    </w:sdtContent>
  </w:sdt>
  <w:p w14:paraId="1164F7C9" w14:textId="77777777" w:rsidR="00632E9A" w:rsidRDefault="00632E9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8220F6B" w14:textId="77777777" w:rsidR="00253D96" w:rsidRDefault="00253D96" w:rsidP="005337C0">
      <w:r>
        <w:separator/>
      </w:r>
    </w:p>
  </w:footnote>
  <w:footnote w:type="continuationSeparator" w:id="0">
    <w:p w14:paraId="5BE280A9" w14:textId="77777777" w:rsidR="00253D96" w:rsidRDefault="00253D96" w:rsidP="005337C0">
      <w:r>
        <w:continuationSeparator/>
      </w:r>
    </w:p>
  </w:footnote>
</w:footnotes>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Trent Biggs">
    <w15:presenceInfo w15:providerId="AD" w15:userId="S-1-5-21-1779510897-148652841-929701000-5385"/>
  </w15:person>
  <w15:person w15:author="Alex Messina">
    <w15:presenceInfo w15:providerId="Windows Live" w15:userId="2225572b3707e4fb"/>
  </w15:person>
  <w15:person w15:author="Geography">
    <w15:presenceInfo w15:providerId="None" w15:userId="Geography"/>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337C0"/>
    <w:rsid w:val="00002CAC"/>
    <w:rsid w:val="00003FD4"/>
    <w:rsid w:val="000253CC"/>
    <w:rsid w:val="000379C4"/>
    <w:rsid w:val="00040779"/>
    <w:rsid w:val="0004356A"/>
    <w:rsid w:val="00043EBE"/>
    <w:rsid w:val="00054126"/>
    <w:rsid w:val="00063DEE"/>
    <w:rsid w:val="0006407F"/>
    <w:rsid w:val="000675F6"/>
    <w:rsid w:val="00070CC7"/>
    <w:rsid w:val="00077901"/>
    <w:rsid w:val="000B7E65"/>
    <w:rsid w:val="000C021D"/>
    <w:rsid w:val="000C26A7"/>
    <w:rsid w:val="000E44C8"/>
    <w:rsid w:val="000F000F"/>
    <w:rsid w:val="00102016"/>
    <w:rsid w:val="00125482"/>
    <w:rsid w:val="00131121"/>
    <w:rsid w:val="00131534"/>
    <w:rsid w:val="00136473"/>
    <w:rsid w:val="00140DE2"/>
    <w:rsid w:val="0016705E"/>
    <w:rsid w:val="0017768D"/>
    <w:rsid w:val="001821C1"/>
    <w:rsid w:val="001871DE"/>
    <w:rsid w:val="001917C2"/>
    <w:rsid w:val="001920D6"/>
    <w:rsid w:val="001A4C78"/>
    <w:rsid w:val="001C41C3"/>
    <w:rsid w:val="001C4A97"/>
    <w:rsid w:val="001C5CCD"/>
    <w:rsid w:val="001C6EC9"/>
    <w:rsid w:val="001D4C08"/>
    <w:rsid w:val="001E46BB"/>
    <w:rsid w:val="00203DA9"/>
    <w:rsid w:val="00204493"/>
    <w:rsid w:val="002073A8"/>
    <w:rsid w:val="002120F8"/>
    <w:rsid w:val="00221DA1"/>
    <w:rsid w:val="002229DB"/>
    <w:rsid w:val="0022699D"/>
    <w:rsid w:val="00244B3E"/>
    <w:rsid w:val="00250CCC"/>
    <w:rsid w:val="00250D23"/>
    <w:rsid w:val="00252081"/>
    <w:rsid w:val="00253D96"/>
    <w:rsid w:val="002554C2"/>
    <w:rsid w:val="00261537"/>
    <w:rsid w:val="00296713"/>
    <w:rsid w:val="002A1C2A"/>
    <w:rsid w:val="002B094A"/>
    <w:rsid w:val="002B2667"/>
    <w:rsid w:val="002B7345"/>
    <w:rsid w:val="002C13E8"/>
    <w:rsid w:val="002C74C2"/>
    <w:rsid w:val="002D0DA7"/>
    <w:rsid w:val="002D57EC"/>
    <w:rsid w:val="002E719C"/>
    <w:rsid w:val="002E747C"/>
    <w:rsid w:val="002F3D3E"/>
    <w:rsid w:val="002F6D6A"/>
    <w:rsid w:val="003025B6"/>
    <w:rsid w:val="003039F7"/>
    <w:rsid w:val="0031258F"/>
    <w:rsid w:val="00322DA9"/>
    <w:rsid w:val="00334C11"/>
    <w:rsid w:val="003361BB"/>
    <w:rsid w:val="00337FBD"/>
    <w:rsid w:val="00340751"/>
    <w:rsid w:val="00354099"/>
    <w:rsid w:val="00360DC0"/>
    <w:rsid w:val="00366490"/>
    <w:rsid w:val="00367F98"/>
    <w:rsid w:val="00373017"/>
    <w:rsid w:val="003A016D"/>
    <w:rsid w:val="003A0684"/>
    <w:rsid w:val="004009FB"/>
    <w:rsid w:val="00401819"/>
    <w:rsid w:val="00403474"/>
    <w:rsid w:val="00405B02"/>
    <w:rsid w:val="00413281"/>
    <w:rsid w:val="004140E3"/>
    <w:rsid w:val="00422AA5"/>
    <w:rsid w:val="00433DAC"/>
    <w:rsid w:val="00436F6E"/>
    <w:rsid w:val="0044222E"/>
    <w:rsid w:val="00464C6A"/>
    <w:rsid w:val="00483569"/>
    <w:rsid w:val="00486F0D"/>
    <w:rsid w:val="00490D86"/>
    <w:rsid w:val="004A13FB"/>
    <w:rsid w:val="004B42D5"/>
    <w:rsid w:val="004C2450"/>
    <w:rsid w:val="004D1A96"/>
    <w:rsid w:val="004D6FDA"/>
    <w:rsid w:val="004D7A5B"/>
    <w:rsid w:val="004E0474"/>
    <w:rsid w:val="004F13AF"/>
    <w:rsid w:val="004F5EDE"/>
    <w:rsid w:val="00505AF2"/>
    <w:rsid w:val="00506BDD"/>
    <w:rsid w:val="005163FB"/>
    <w:rsid w:val="00520479"/>
    <w:rsid w:val="005218EB"/>
    <w:rsid w:val="00523153"/>
    <w:rsid w:val="005337C0"/>
    <w:rsid w:val="00543AA9"/>
    <w:rsid w:val="005444B9"/>
    <w:rsid w:val="00573443"/>
    <w:rsid w:val="00586287"/>
    <w:rsid w:val="00587C20"/>
    <w:rsid w:val="00590245"/>
    <w:rsid w:val="0059092E"/>
    <w:rsid w:val="005916ED"/>
    <w:rsid w:val="005A21C6"/>
    <w:rsid w:val="005A53E2"/>
    <w:rsid w:val="005B0F74"/>
    <w:rsid w:val="005C3971"/>
    <w:rsid w:val="005D3722"/>
    <w:rsid w:val="005D50D5"/>
    <w:rsid w:val="005E0E45"/>
    <w:rsid w:val="005E2FBD"/>
    <w:rsid w:val="005E3EFB"/>
    <w:rsid w:val="005E6249"/>
    <w:rsid w:val="005E7EC7"/>
    <w:rsid w:val="005F7568"/>
    <w:rsid w:val="00600EB5"/>
    <w:rsid w:val="00603363"/>
    <w:rsid w:val="00606813"/>
    <w:rsid w:val="00607DAE"/>
    <w:rsid w:val="0061334E"/>
    <w:rsid w:val="00614B66"/>
    <w:rsid w:val="0061760C"/>
    <w:rsid w:val="00620005"/>
    <w:rsid w:val="00626DD3"/>
    <w:rsid w:val="006328D8"/>
    <w:rsid w:val="00632E9A"/>
    <w:rsid w:val="00635465"/>
    <w:rsid w:val="00646EEA"/>
    <w:rsid w:val="006528B8"/>
    <w:rsid w:val="00672E6D"/>
    <w:rsid w:val="00674368"/>
    <w:rsid w:val="00677F0E"/>
    <w:rsid w:val="0068174C"/>
    <w:rsid w:val="0068626C"/>
    <w:rsid w:val="00687E6C"/>
    <w:rsid w:val="006901FA"/>
    <w:rsid w:val="006B7993"/>
    <w:rsid w:val="006C29CD"/>
    <w:rsid w:val="006C3217"/>
    <w:rsid w:val="006F730E"/>
    <w:rsid w:val="00732409"/>
    <w:rsid w:val="00770B7F"/>
    <w:rsid w:val="0077313A"/>
    <w:rsid w:val="007865F9"/>
    <w:rsid w:val="007960EB"/>
    <w:rsid w:val="007A183D"/>
    <w:rsid w:val="007A27E8"/>
    <w:rsid w:val="007A5C76"/>
    <w:rsid w:val="007B24D1"/>
    <w:rsid w:val="007D1701"/>
    <w:rsid w:val="007D5A2E"/>
    <w:rsid w:val="007D7879"/>
    <w:rsid w:val="007E3506"/>
    <w:rsid w:val="007E670F"/>
    <w:rsid w:val="007F358E"/>
    <w:rsid w:val="007F7E50"/>
    <w:rsid w:val="00802B32"/>
    <w:rsid w:val="00804ACF"/>
    <w:rsid w:val="00807E33"/>
    <w:rsid w:val="00807EBA"/>
    <w:rsid w:val="00812C9B"/>
    <w:rsid w:val="008150AC"/>
    <w:rsid w:val="0081633F"/>
    <w:rsid w:val="00834B4B"/>
    <w:rsid w:val="00860082"/>
    <w:rsid w:val="00863BBA"/>
    <w:rsid w:val="00864B8E"/>
    <w:rsid w:val="00865F97"/>
    <w:rsid w:val="008748AA"/>
    <w:rsid w:val="00874CCD"/>
    <w:rsid w:val="008879D0"/>
    <w:rsid w:val="00892069"/>
    <w:rsid w:val="00896201"/>
    <w:rsid w:val="008B179B"/>
    <w:rsid w:val="008B2CE3"/>
    <w:rsid w:val="008B55A5"/>
    <w:rsid w:val="008C0CDF"/>
    <w:rsid w:val="008C25AC"/>
    <w:rsid w:val="008C518E"/>
    <w:rsid w:val="008C7EF5"/>
    <w:rsid w:val="008D0F71"/>
    <w:rsid w:val="008D247D"/>
    <w:rsid w:val="008D3141"/>
    <w:rsid w:val="008E1136"/>
    <w:rsid w:val="008E2C01"/>
    <w:rsid w:val="008E619E"/>
    <w:rsid w:val="008E76A6"/>
    <w:rsid w:val="008F14E7"/>
    <w:rsid w:val="008F2FE0"/>
    <w:rsid w:val="008F33F6"/>
    <w:rsid w:val="008F5D0A"/>
    <w:rsid w:val="00903063"/>
    <w:rsid w:val="00905BFF"/>
    <w:rsid w:val="00920032"/>
    <w:rsid w:val="00920D9F"/>
    <w:rsid w:val="00925E12"/>
    <w:rsid w:val="0093195F"/>
    <w:rsid w:val="00950C0F"/>
    <w:rsid w:val="00964105"/>
    <w:rsid w:val="0097015A"/>
    <w:rsid w:val="00977486"/>
    <w:rsid w:val="0098238A"/>
    <w:rsid w:val="00991650"/>
    <w:rsid w:val="0099703A"/>
    <w:rsid w:val="009A056D"/>
    <w:rsid w:val="009A2D49"/>
    <w:rsid w:val="009A3600"/>
    <w:rsid w:val="009A6BFD"/>
    <w:rsid w:val="009A7989"/>
    <w:rsid w:val="009F3941"/>
    <w:rsid w:val="00A006B1"/>
    <w:rsid w:val="00A01B54"/>
    <w:rsid w:val="00A139CE"/>
    <w:rsid w:val="00A15D9D"/>
    <w:rsid w:val="00A250A7"/>
    <w:rsid w:val="00A27866"/>
    <w:rsid w:val="00A324F1"/>
    <w:rsid w:val="00A52AD9"/>
    <w:rsid w:val="00A55591"/>
    <w:rsid w:val="00A6306D"/>
    <w:rsid w:val="00A84E60"/>
    <w:rsid w:val="00AA3BAA"/>
    <w:rsid w:val="00AA70FE"/>
    <w:rsid w:val="00AB1993"/>
    <w:rsid w:val="00AB3F25"/>
    <w:rsid w:val="00AB4A58"/>
    <w:rsid w:val="00AD7AA3"/>
    <w:rsid w:val="00AE18F8"/>
    <w:rsid w:val="00AF27A6"/>
    <w:rsid w:val="00AF7415"/>
    <w:rsid w:val="00B03D61"/>
    <w:rsid w:val="00B06872"/>
    <w:rsid w:val="00B12CB8"/>
    <w:rsid w:val="00B20346"/>
    <w:rsid w:val="00B2248A"/>
    <w:rsid w:val="00B2681F"/>
    <w:rsid w:val="00B33F17"/>
    <w:rsid w:val="00B36F6D"/>
    <w:rsid w:val="00B51C1F"/>
    <w:rsid w:val="00B52CC5"/>
    <w:rsid w:val="00B756F6"/>
    <w:rsid w:val="00B8018A"/>
    <w:rsid w:val="00B941A6"/>
    <w:rsid w:val="00B94CA3"/>
    <w:rsid w:val="00B952F3"/>
    <w:rsid w:val="00B9740E"/>
    <w:rsid w:val="00BA115D"/>
    <w:rsid w:val="00BA57F1"/>
    <w:rsid w:val="00BB7F7E"/>
    <w:rsid w:val="00BC5BC0"/>
    <w:rsid w:val="00BC5C68"/>
    <w:rsid w:val="00BD2063"/>
    <w:rsid w:val="00BF4A5C"/>
    <w:rsid w:val="00C01639"/>
    <w:rsid w:val="00C1009A"/>
    <w:rsid w:val="00C1239A"/>
    <w:rsid w:val="00C20E39"/>
    <w:rsid w:val="00C228C7"/>
    <w:rsid w:val="00C277C1"/>
    <w:rsid w:val="00C41C60"/>
    <w:rsid w:val="00C4512B"/>
    <w:rsid w:val="00C47064"/>
    <w:rsid w:val="00C50AFB"/>
    <w:rsid w:val="00C54CA1"/>
    <w:rsid w:val="00C56746"/>
    <w:rsid w:val="00C74855"/>
    <w:rsid w:val="00CB1906"/>
    <w:rsid w:val="00CB5745"/>
    <w:rsid w:val="00CB61F2"/>
    <w:rsid w:val="00CC73D4"/>
    <w:rsid w:val="00CC73F7"/>
    <w:rsid w:val="00CC7DC7"/>
    <w:rsid w:val="00CD756F"/>
    <w:rsid w:val="00D05498"/>
    <w:rsid w:val="00D054B4"/>
    <w:rsid w:val="00D3507A"/>
    <w:rsid w:val="00D3594E"/>
    <w:rsid w:val="00D4053C"/>
    <w:rsid w:val="00D47471"/>
    <w:rsid w:val="00D5011E"/>
    <w:rsid w:val="00D55D2C"/>
    <w:rsid w:val="00D734AA"/>
    <w:rsid w:val="00D758D4"/>
    <w:rsid w:val="00D771BC"/>
    <w:rsid w:val="00D8072A"/>
    <w:rsid w:val="00D85CFA"/>
    <w:rsid w:val="00D85DEA"/>
    <w:rsid w:val="00D9137C"/>
    <w:rsid w:val="00D92D7D"/>
    <w:rsid w:val="00D96F49"/>
    <w:rsid w:val="00D97045"/>
    <w:rsid w:val="00DC42FB"/>
    <w:rsid w:val="00DD1CCE"/>
    <w:rsid w:val="00DD48D5"/>
    <w:rsid w:val="00DE45A9"/>
    <w:rsid w:val="00DF1063"/>
    <w:rsid w:val="00E0041C"/>
    <w:rsid w:val="00E004E6"/>
    <w:rsid w:val="00E01EB7"/>
    <w:rsid w:val="00E16695"/>
    <w:rsid w:val="00E2226C"/>
    <w:rsid w:val="00E24D3A"/>
    <w:rsid w:val="00E3209D"/>
    <w:rsid w:val="00E375F7"/>
    <w:rsid w:val="00E5494F"/>
    <w:rsid w:val="00E56229"/>
    <w:rsid w:val="00E56480"/>
    <w:rsid w:val="00E744B6"/>
    <w:rsid w:val="00E756D7"/>
    <w:rsid w:val="00EA43E5"/>
    <w:rsid w:val="00ED2B48"/>
    <w:rsid w:val="00ED2CC2"/>
    <w:rsid w:val="00ED6DE9"/>
    <w:rsid w:val="00EE531C"/>
    <w:rsid w:val="00EF6F93"/>
    <w:rsid w:val="00F16CC0"/>
    <w:rsid w:val="00F20B1A"/>
    <w:rsid w:val="00F21323"/>
    <w:rsid w:val="00F247E2"/>
    <w:rsid w:val="00F24C30"/>
    <w:rsid w:val="00F3059C"/>
    <w:rsid w:val="00F32F91"/>
    <w:rsid w:val="00F46247"/>
    <w:rsid w:val="00F73BD7"/>
    <w:rsid w:val="00F76A3F"/>
    <w:rsid w:val="00F810B7"/>
    <w:rsid w:val="00F866C4"/>
    <w:rsid w:val="00F95578"/>
    <w:rsid w:val="00F97579"/>
    <w:rsid w:val="00F9772D"/>
    <w:rsid w:val="00FA2DEE"/>
    <w:rsid w:val="00FA55E8"/>
    <w:rsid w:val="00FF49EB"/>
    <w:rsid w:val="00FF691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4C177D6"/>
  <w15:chartTrackingRefBased/>
  <w15:docId w15:val="{9068EA8C-3A45-4B34-AA25-EDAC53E6DF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imes New Roman"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96F49"/>
    <w:pPr>
      <w:spacing w:after="0" w:line="240" w:lineRule="auto"/>
      <w:ind w:firstLine="720"/>
    </w:pPr>
    <w:rPr>
      <w:rFonts w:ascii="Times" w:hAnsi="Times" w:cs="Times New Roman"/>
      <w:sz w:val="24"/>
      <w:szCs w:val="20"/>
    </w:rPr>
  </w:style>
  <w:style w:type="paragraph" w:styleId="Heading1">
    <w:name w:val="heading 1"/>
    <w:basedOn w:val="Normal"/>
    <w:next w:val="Normal"/>
    <w:link w:val="Heading1Char"/>
    <w:uiPriority w:val="9"/>
    <w:qFormat/>
    <w:rsid w:val="00A324F1"/>
    <w:pPr>
      <w:keepNext/>
      <w:keepLines/>
      <w:spacing w:before="240"/>
      <w:ind w:firstLine="0"/>
      <w:outlineLvl w:val="0"/>
    </w:pPr>
    <w:rPr>
      <w:rFonts w:asciiTheme="majorHAnsi" w:eastAsiaTheme="majorEastAsia" w:hAnsiTheme="majorHAnsi" w:cstheme="majorBidi"/>
      <w:b/>
      <w:color w:val="2E74B5" w:themeColor="accent1" w:themeShade="BF"/>
      <w:sz w:val="28"/>
      <w:szCs w:val="32"/>
    </w:rPr>
  </w:style>
  <w:style w:type="paragraph" w:styleId="Heading2">
    <w:name w:val="heading 2"/>
    <w:basedOn w:val="Normal"/>
    <w:next w:val="Normal"/>
    <w:link w:val="Heading2Char"/>
    <w:uiPriority w:val="9"/>
    <w:semiHidden/>
    <w:unhideWhenUsed/>
    <w:qFormat/>
    <w:rsid w:val="00A324F1"/>
    <w:pPr>
      <w:keepNext/>
      <w:keepLines/>
      <w:spacing w:before="40"/>
      <w:ind w:firstLine="0"/>
      <w:outlineLvl w:val="1"/>
    </w:pPr>
    <w:rPr>
      <w:rFonts w:asciiTheme="majorHAnsi" w:eastAsiaTheme="majorEastAsia" w:hAnsiTheme="majorHAnsi" w:cstheme="majorBidi"/>
      <w:b/>
      <w:color w:val="2E74B5" w:themeColor="accent1" w:themeShade="BF"/>
      <w:sz w:val="26"/>
      <w:szCs w:val="26"/>
    </w:rPr>
  </w:style>
  <w:style w:type="paragraph" w:styleId="Heading3">
    <w:name w:val="heading 3"/>
    <w:basedOn w:val="Normal"/>
    <w:next w:val="Normal"/>
    <w:link w:val="Heading3Char"/>
    <w:uiPriority w:val="9"/>
    <w:unhideWhenUsed/>
    <w:qFormat/>
    <w:rsid w:val="00A324F1"/>
    <w:pPr>
      <w:keepNext/>
      <w:keepLines/>
      <w:spacing w:before="40"/>
      <w:ind w:firstLine="0"/>
      <w:outlineLvl w:val="2"/>
    </w:pPr>
    <w:rPr>
      <w:rFonts w:asciiTheme="majorHAnsi" w:eastAsiaTheme="majorEastAsia" w:hAnsiTheme="majorHAnsi" w:cstheme="majorBidi"/>
      <w:b/>
      <w:color w:val="1F4D78" w:themeColor="accent1" w:themeShade="7F"/>
      <w:szCs w:val="24"/>
    </w:rPr>
  </w:style>
  <w:style w:type="paragraph" w:styleId="Heading4">
    <w:name w:val="heading 4"/>
    <w:basedOn w:val="Normal"/>
    <w:next w:val="Normal"/>
    <w:link w:val="Heading4Char"/>
    <w:uiPriority w:val="9"/>
    <w:unhideWhenUsed/>
    <w:qFormat/>
    <w:rsid w:val="00C54CA1"/>
    <w:pPr>
      <w:keepNext/>
      <w:keepLines/>
      <w:spacing w:before="40"/>
      <w:ind w:firstLine="0"/>
      <w:outlineLvl w:val="3"/>
    </w:pPr>
    <w:rPr>
      <w:rFonts w:asciiTheme="majorHAnsi" w:eastAsiaTheme="majorEastAsia" w:hAnsiTheme="majorHAnsi" w:cstheme="majorBidi"/>
      <w:b/>
      <w:i/>
      <w:iCs/>
      <w:color w:val="2E74B5" w:themeColor="accent1" w:themeShade="BF"/>
    </w:rPr>
  </w:style>
  <w:style w:type="paragraph" w:styleId="Heading5">
    <w:name w:val="heading 5"/>
    <w:basedOn w:val="Normal"/>
    <w:next w:val="Normal"/>
    <w:link w:val="Heading5Char"/>
    <w:uiPriority w:val="9"/>
    <w:semiHidden/>
    <w:unhideWhenUsed/>
    <w:qFormat/>
    <w:rsid w:val="00A324F1"/>
    <w:pPr>
      <w:keepNext/>
      <w:keepLines/>
      <w:spacing w:before="40"/>
      <w:ind w:firstLine="0"/>
      <w:outlineLvl w:val="4"/>
    </w:pPr>
    <w:rPr>
      <w:rFonts w:asciiTheme="majorHAnsi" w:eastAsiaTheme="majorEastAsia" w:hAnsiTheme="majorHAnsi" w:cstheme="majorBidi"/>
      <w:b/>
      <w: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CoralReefs">
    <w:name w:val="CoralReefs"/>
    <w:basedOn w:val="TableNormal"/>
    <w:uiPriority w:val="99"/>
    <w:rsid w:val="005E7EC7"/>
    <w:pPr>
      <w:spacing w:after="0" w:line="240" w:lineRule="auto"/>
    </w:pPr>
    <w:rPr>
      <w:rFonts w:eastAsiaTheme="minorEastAsia"/>
    </w:rPr>
    <w:tblPr/>
    <w:tblStylePr w:type="firstRow">
      <w:pPr>
        <w:jc w:val="left"/>
      </w:pPr>
      <w:tblPr/>
      <w:tcPr>
        <w:tcBorders>
          <w:top w:val="nil"/>
          <w:bottom w:val="single" w:sz="4" w:space="0" w:color="808080" w:themeColor="background1" w:themeShade="80"/>
        </w:tcBorders>
      </w:tcPr>
    </w:tblStylePr>
    <w:tblStylePr w:type="lastRow">
      <w:tblPr/>
      <w:tcPr>
        <w:tcBorders>
          <w:top w:val="nil"/>
          <w:bottom w:val="single" w:sz="12" w:space="0" w:color="808080" w:themeColor="background1" w:themeShade="80"/>
        </w:tcBorders>
      </w:tcPr>
    </w:tblStylePr>
    <w:tblStylePr w:type="firstCol">
      <w:rPr>
        <w:i w:val="0"/>
      </w:rPr>
      <w:tblPr/>
      <w:tcPr>
        <w:tcBorders>
          <w:bottom w:val="nil"/>
        </w:tcBorders>
      </w:tcPr>
    </w:tblStylePr>
  </w:style>
  <w:style w:type="paragraph" w:styleId="Header">
    <w:name w:val="header"/>
    <w:basedOn w:val="Normal"/>
    <w:link w:val="HeaderChar"/>
    <w:uiPriority w:val="99"/>
    <w:unhideWhenUsed/>
    <w:rsid w:val="005337C0"/>
    <w:pPr>
      <w:tabs>
        <w:tab w:val="center" w:pos="4680"/>
        <w:tab w:val="right" w:pos="9360"/>
      </w:tabs>
    </w:pPr>
  </w:style>
  <w:style w:type="character" w:customStyle="1" w:styleId="HeaderChar">
    <w:name w:val="Header Char"/>
    <w:basedOn w:val="DefaultParagraphFont"/>
    <w:link w:val="Header"/>
    <w:uiPriority w:val="99"/>
    <w:rsid w:val="005337C0"/>
    <w:rPr>
      <w:rFonts w:cs="Times New Roman"/>
      <w:szCs w:val="20"/>
    </w:rPr>
  </w:style>
  <w:style w:type="paragraph" w:styleId="Footer">
    <w:name w:val="footer"/>
    <w:basedOn w:val="Normal"/>
    <w:link w:val="FooterChar"/>
    <w:uiPriority w:val="99"/>
    <w:unhideWhenUsed/>
    <w:rsid w:val="005337C0"/>
    <w:pPr>
      <w:tabs>
        <w:tab w:val="center" w:pos="4680"/>
        <w:tab w:val="right" w:pos="9360"/>
      </w:tabs>
    </w:pPr>
  </w:style>
  <w:style w:type="character" w:customStyle="1" w:styleId="FooterChar">
    <w:name w:val="Footer Char"/>
    <w:basedOn w:val="DefaultParagraphFont"/>
    <w:link w:val="Footer"/>
    <w:uiPriority w:val="99"/>
    <w:rsid w:val="005337C0"/>
    <w:rPr>
      <w:rFonts w:cs="Times New Roman"/>
      <w:szCs w:val="20"/>
    </w:rPr>
  </w:style>
  <w:style w:type="character" w:styleId="LineNumber">
    <w:name w:val="line number"/>
    <w:basedOn w:val="DefaultParagraphFont"/>
    <w:uiPriority w:val="99"/>
    <w:semiHidden/>
    <w:unhideWhenUsed/>
    <w:rsid w:val="005337C0"/>
  </w:style>
  <w:style w:type="character" w:customStyle="1" w:styleId="Heading1Char">
    <w:name w:val="Heading 1 Char"/>
    <w:basedOn w:val="DefaultParagraphFont"/>
    <w:link w:val="Heading1"/>
    <w:uiPriority w:val="9"/>
    <w:rsid w:val="00A324F1"/>
    <w:rPr>
      <w:rFonts w:asciiTheme="majorHAnsi" w:eastAsiaTheme="majorEastAsia" w:hAnsiTheme="majorHAnsi" w:cstheme="majorBidi"/>
      <w:color w:val="2E74B5" w:themeColor="accent1" w:themeShade="BF"/>
      <w:sz w:val="32"/>
      <w:szCs w:val="32"/>
    </w:rPr>
  </w:style>
  <w:style w:type="character" w:customStyle="1" w:styleId="Heading3Char">
    <w:name w:val="Heading 3 Char"/>
    <w:basedOn w:val="DefaultParagraphFont"/>
    <w:link w:val="Heading3"/>
    <w:uiPriority w:val="9"/>
    <w:rsid w:val="00A324F1"/>
    <w:rPr>
      <w:rFonts w:asciiTheme="majorHAnsi" w:eastAsiaTheme="majorEastAsia" w:hAnsiTheme="majorHAnsi" w:cstheme="majorBidi"/>
      <w:color w:val="1F4D78" w:themeColor="accent1" w:themeShade="7F"/>
      <w:sz w:val="24"/>
      <w:szCs w:val="24"/>
    </w:rPr>
  </w:style>
  <w:style w:type="character" w:customStyle="1" w:styleId="Heading2Char">
    <w:name w:val="Heading 2 Char"/>
    <w:basedOn w:val="DefaultParagraphFont"/>
    <w:link w:val="Heading2"/>
    <w:uiPriority w:val="9"/>
    <w:semiHidden/>
    <w:rsid w:val="00A324F1"/>
    <w:rPr>
      <w:rFonts w:asciiTheme="majorHAnsi" w:eastAsiaTheme="majorEastAsia" w:hAnsiTheme="majorHAnsi" w:cstheme="majorBidi"/>
      <w:color w:val="2E74B5" w:themeColor="accent1" w:themeShade="BF"/>
      <w:sz w:val="26"/>
      <w:szCs w:val="26"/>
    </w:rPr>
  </w:style>
  <w:style w:type="character" w:customStyle="1" w:styleId="Heading5Char">
    <w:name w:val="Heading 5 Char"/>
    <w:basedOn w:val="DefaultParagraphFont"/>
    <w:link w:val="Heading5"/>
    <w:uiPriority w:val="9"/>
    <w:semiHidden/>
    <w:rsid w:val="00A324F1"/>
    <w:rPr>
      <w:rFonts w:asciiTheme="majorHAnsi" w:eastAsiaTheme="majorEastAsia" w:hAnsiTheme="majorHAnsi" w:cstheme="majorBidi"/>
      <w:color w:val="2E74B5" w:themeColor="accent1" w:themeShade="BF"/>
      <w:szCs w:val="20"/>
    </w:rPr>
  </w:style>
  <w:style w:type="paragraph" w:customStyle="1" w:styleId="Heading40">
    <w:name w:val="Heading4"/>
    <w:basedOn w:val="Heading5"/>
    <w:link w:val="Heading4Char0"/>
    <w:qFormat/>
    <w:rsid w:val="00436F6E"/>
  </w:style>
  <w:style w:type="table" w:styleId="TableGrid">
    <w:name w:val="Table Grid"/>
    <w:basedOn w:val="TableNormal"/>
    <w:uiPriority w:val="59"/>
    <w:rsid w:val="00D771BC"/>
    <w:pPr>
      <w:spacing w:after="0" w:line="240" w:lineRule="auto"/>
    </w:pPr>
    <w:rPr>
      <w:rFonts w:eastAsiaTheme="minorEastAs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4Char0">
    <w:name w:val="Heading4 Char"/>
    <w:basedOn w:val="Heading5Char"/>
    <w:link w:val="Heading40"/>
    <w:rsid w:val="00436F6E"/>
    <w:rPr>
      <w:rFonts w:asciiTheme="majorHAnsi" w:eastAsiaTheme="majorEastAsia" w:hAnsiTheme="majorHAnsi" w:cstheme="majorBidi"/>
      <w:color w:val="2E74B5" w:themeColor="accent1" w:themeShade="BF"/>
      <w:szCs w:val="20"/>
    </w:rPr>
  </w:style>
  <w:style w:type="paragraph" w:customStyle="1" w:styleId="Heading10">
    <w:name w:val="Heading1"/>
    <w:basedOn w:val="Normal"/>
    <w:link w:val="Heading1Char0"/>
    <w:qFormat/>
    <w:rsid w:val="00C54CA1"/>
    <w:rPr>
      <w:rFonts w:ascii="Calibri" w:hAnsi="Calibri"/>
      <w:b/>
      <w:color w:val="1F4E79" w:themeColor="accent1" w:themeShade="80"/>
      <w:sz w:val="28"/>
    </w:rPr>
  </w:style>
  <w:style w:type="paragraph" w:customStyle="1" w:styleId="Heading20">
    <w:name w:val="Heading2"/>
    <w:basedOn w:val="Normal"/>
    <w:link w:val="Heading2Char0"/>
    <w:qFormat/>
    <w:rsid w:val="00C54CA1"/>
    <w:rPr>
      <w:b/>
      <w:color w:val="0070C0"/>
      <w:sz w:val="26"/>
    </w:rPr>
  </w:style>
  <w:style w:type="character" w:customStyle="1" w:styleId="Heading1Char0">
    <w:name w:val="Heading1 Char"/>
    <w:basedOn w:val="Heading1Char"/>
    <w:link w:val="Heading10"/>
    <w:rsid w:val="00C54CA1"/>
    <w:rPr>
      <w:rFonts w:ascii="Calibri" w:eastAsiaTheme="majorEastAsia" w:hAnsi="Calibri" w:cs="Times New Roman"/>
      <w:b/>
      <w:color w:val="1F4E79" w:themeColor="accent1" w:themeShade="80"/>
      <w:sz w:val="28"/>
      <w:szCs w:val="20"/>
    </w:rPr>
  </w:style>
  <w:style w:type="paragraph" w:customStyle="1" w:styleId="Heading30">
    <w:name w:val="Heading3"/>
    <w:basedOn w:val="Normal"/>
    <w:link w:val="Heading3Char0"/>
    <w:qFormat/>
    <w:rsid w:val="00C54CA1"/>
    <w:rPr>
      <w:b/>
      <w:color w:val="0070C0"/>
    </w:rPr>
  </w:style>
  <w:style w:type="character" w:customStyle="1" w:styleId="Heading2Char0">
    <w:name w:val="Heading2 Char"/>
    <w:basedOn w:val="Heading1Char0"/>
    <w:link w:val="Heading20"/>
    <w:rsid w:val="00C54CA1"/>
    <w:rPr>
      <w:rFonts w:ascii="Calibri" w:eastAsiaTheme="majorEastAsia" w:hAnsi="Calibri" w:cs="Times New Roman"/>
      <w:b/>
      <w:color w:val="0070C0"/>
      <w:sz w:val="26"/>
      <w:szCs w:val="20"/>
    </w:rPr>
  </w:style>
  <w:style w:type="character" w:customStyle="1" w:styleId="Heading4Char">
    <w:name w:val="Heading 4 Char"/>
    <w:basedOn w:val="DefaultParagraphFont"/>
    <w:link w:val="Heading4"/>
    <w:uiPriority w:val="9"/>
    <w:rsid w:val="00C54CA1"/>
    <w:rPr>
      <w:rFonts w:asciiTheme="majorHAnsi" w:eastAsiaTheme="majorEastAsia" w:hAnsiTheme="majorHAnsi" w:cstheme="majorBidi"/>
      <w:b/>
      <w:i/>
      <w:iCs/>
      <w:color w:val="2E74B5" w:themeColor="accent1" w:themeShade="BF"/>
      <w:sz w:val="24"/>
      <w:szCs w:val="20"/>
    </w:rPr>
  </w:style>
  <w:style w:type="character" w:customStyle="1" w:styleId="Heading3Char0">
    <w:name w:val="Heading3 Char"/>
    <w:basedOn w:val="Heading2Char0"/>
    <w:link w:val="Heading30"/>
    <w:rsid w:val="00C54CA1"/>
    <w:rPr>
      <w:rFonts w:ascii="Calibri" w:eastAsiaTheme="majorEastAsia" w:hAnsi="Calibri" w:cs="Times New Roman"/>
      <w:b/>
      <w:color w:val="0070C0"/>
      <w:sz w:val="24"/>
      <w:szCs w:val="20"/>
    </w:rPr>
  </w:style>
  <w:style w:type="paragraph" w:styleId="Caption">
    <w:name w:val="caption"/>
    <w:basedOn w:val="Normal"/>
    <w:next w:val="Normal"/>
    <w:uiPriority w:val="35"/>
    <w:unhideWhenUsed/>
    <w:qFormat/>
    <w:rsid w:val="001C5CCD"/>
    <w:pPr>
      <w:spacing w:after="200"/>
      <w:ind w:firstLine="0"/>
    </w:pPr>
    <w:rPr>
      <w:i/>
      <w:iCs/>
      <w:color w:val="44546A" w:themeColor="text2"/>
      <w:sz w:val="18"/>
      <w:szCs w:val="18"/>
    </w:rPr>
  </w:style>
  <w:style w:type="character" w:styleId="CommentReference">
    <w:name w:val="annotation reference"/>
    <w:basedOn w:val="DefaultParagraphFont"/>
    <w:uiPriority w:val="99"/>
    <w:semiHidden/>
    <w:unhideWhenUsed/>
    <w:rsid w:val="00BB7F7E"/>
    <w:rPr>
      <w:sz w:val="16"/>
      <w:szCs w:val="16"/>
    </w:rPr>
  </w:style>
  <w:style w:type="paragraph" w:styleId="CommentText">
    <w:name w:val="annotation text"/>
    <w:basedOn w:val="Normal"/>
    <w:link w:val="CommentTextChar"/>
    <w:uiPriority w:val="99"/>
    <w:semiHidden/>
    <w:unhideWhenUsed/>
    <w:rsid w:val="00BB7F7E"/>
    <w:rPr>
      <w:sz w:val="20"/>
    </w:rPr>
  </w:style>
  <w:style w:type="character" w:customStyle="1" w:styleId="CommentTextChar">
    <w:name w:val="Comment Text Char"/>
    <w:basedOn w:val="DefaultParagraphFont"/>
    <w:link w:val="CommentText"/>
    <w:uiPriority w:val="99"/>
    <w:semiHidden/>
    <w:rsid w:val="00BB7F7E"/>
    <w:rPr>
      <w:rFonts w:ascii="Times" w:hAnsi="Times" w:cs="Times New Roman"/>
      <w:sz w:val="20"/>
      <w:szCs w:val="20"/>
    </w:rPr>
  </w:style>
  <w:style w:type="paragraph" w:styleId="CommentSubject">
    <w:name w:val="annotation subject"/>
    <w:basedOn w:val="CommentText"/>
    <w:next w:val="CommentText"/>
    <w:link w:val="CommentSubjectChar"/>
    <w:uiPriority w:val="99"/>
    <w:semiHidden/>
    <w:unhideWhenUsed/>
    <w:rsid w:val="00BB7F7E"/>
    <w:rPr>
      <w:b/>
      <w:bCs/>
    </w:rPr>
  </w:style>
  <w:style w:type="character" w:customStyle="1" w:styleId="CommentSubjectChar">
    <w:name w:val="Comment Subject Char"/>
    <w:basedOn w:val="CommentTextChar"/>
    <w:link w:val="CommentSubject"/>
    <w:uiPriority w:val="99"/>
    <w:semiHidden/>
    <w:rsid w:val="00BB7F7E"/>
    <w:rPr>
      <w:rFonts w:ascii="Times" w:hAnsi="Times" w:cs="Times New Roman"/>
      <w:b/>
      <w:bCs/>
      <w:sz w:val="20"/>
      <w:szCs w:val="20"/>
    </w:rPr>
  </w:style>
  <w:style w:type="paragraph" w:styleId="BalloonText">
    <w:name w:val="Balloon Text"/>
    <w:basedOn w:val="Normal"/>
    <w:link w:val="BalloonTextChar"/>
    <w:uiPriority w:val="99"/>
    <w:semiHidden/>
    <w:unhideWhenUsed/>
    <w:rsid w:val="00BB7F7E"/>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B7F7E"/>
    <w:rPr>
      <w:rFonts w:ascii="Segoe UI" w:hAnsi="Segoe UI" w:cs="Segoe UI"/>
      <w:sz w:val="18"/>
      <w:szCs w:val="18"/>
    </w:rPr>
  </w:style>
  <w:style w:type="paragraph" w:styleId="NormalWeb">
    <w:name w:val="Normal (Web)"/>
    <w:basedOn w:val="Normal"/>
    <w:uiPriority w:val="99"/>
    <w:unhideWhenUsed/>
    <w:rsid w:val="00DD1CCE"/>
    <w:pPr>
      <w:spacing w:before="100" w:beforeAutospacing="1" w:after="100" w:afterAutospacing="1"/>
      <w:ind w:firstLine="0"/>
    </w:pPr>
    <w:rPr>
      <w:rFonts w:ascii="Times New Roman" w:eastAsiaTheme="minorEastAsia" w:hAnsi="Times New Roman"/>
      <w:szCs w:val="24"/>
    </w:rPr>
  </w:style>
  <w:style w:type="paragraph" w:styleId="Revision">
    <w:name w:val="Revision"/>
    <w:hidden/>
    <w:uiPriority w:val="99"/>
    <w:semiHidden/>
    <w:rsid w:val="00ED2CC2"/>
    <w:pPr>
      <w:spacing w:after="0" w:line="240" w:lineRule="auto"/>
    </w:pPr>
    <w:rPr>
      <w:rFonts w:ascii="Times" w:hAnsi="Times" w:cs="Times New Roman"/>
      <w:sz w:val="24"/>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32724436">
      <w:bodyDiv w:val="1"/>
      <w:marLeft w:val="0"/>
      <w:marRight w:val="0"/>
      <w:marTop w:val="0"/>
      <w:marBottom w:val="0"/>
      <w:divBdr>
        <w:top w:val="none" w:sz="0" w:space="0" w:color="auto"/>
        <w:left w:val="none" w:sz="0" w:space="0" w:color="auto"/>
        <w:bottom w:val="none" w:sz="0" w:space="0" w:color="auto"/>
        <w:right w:val="none" w:sz="0" w:space="0" w:color="auto"/>
      </w:divBdr>
    </w:div>
    <w:div w:id="1653174494">
      <w:bodyDiv w:val="1"/>
      <w:marLeft w:val="0"/>
      <w:marRight w:val="0"/>
      <w:marTop w:val="0"/>
      <w:marBottom w:val="0"/>
      <w:divBdr>
        <w:top w:val="none" w:sz="0" w:space="0" w:color="auto"/>
        <w:left w:val="none" w:sz="0" w:space="0" w:color="auto"/>
        <w:bottom w:val="none" w:sz="0" w:space="0" w:color="auto"/>
        <w:right w:val="none" w:sz="0" w:space="0" w:color="auto"/>
      </w:divBdr>
      <w:divsChild>
        <w:div w:id="1463815580">
          <w:marLeft w:val="0"/>
          <w:marRight w:val="0"/>
          <w:marTop w:val="0"/>
          <w:marBottom w:val="0"/>
          <w:divBdr>
            <w:top w:val="none" w:sz="0" w:space="0" w:color="auto"/>
            <w:left w:val="none" w:sz="0" w:space="0" w:color="auto"/>
            <w:bottom w:val="none" w:sz="0" w:space="0" w:color="auto"/>
            <w:right w:val="none" w:sz="0" w:space="0" w:color="auto"/>
          </w:divBdr>
          <w:divsChild>
            <w:div w:id="1292903698">
              <w:marLeft w:val="0"/>
              <w:marRight w:val="0"/>
              <w:marTop w:val="0"/>
              <w:marBottom w:val="0"/>
              <w:divBdr>
                <w:top w:val="none" w:sz="0" w:space="0" w:color="auto"/>
                <w:left w:val="none" w:sz="0" w:space="0" w:color="auto"/>
                <w:bottom w:val="none" w:sz="0" w:space="0" w:color="auto"/>
                <w:right w:val="none" w:sz="0" w:space="0" w:color="auto"/>
              </w:divBdr>
              <w:divsChild>
                <w:div w:id="658459093">
                  <w:marLeft w:val="0"/>
                  <w:marRight w:val="0"/>
                  <w:marTop w:val="0"/>
                  <w:marBottom w:val="0"/>
                  <w:divBdr>
                    <w:top w:val="none" w:sz="0" w:space="0" w:color="auto"/>
                    <w:left w:val="none" w:sz="0" w:space="0" w:color="auto"/>
                    <w:bottom w:val="none" w:sz="0" w:space="0" w:color="auto"/>
                    <w:right w:val="none" w:sz="0" w:space="0" w:color="auto"/>
                  </w:divBdr>
                  <w:divsChild>
                    <w:div w:id="955333441">
                      <w:marLeft w:val="0"/>
                      <w:marRight w:val="0"/>
                      <w:marTop w:val="0"/>
                      <w:marBottom w:val="0"/>
                      <w:divBdr>
                        <w:top w:val="none" w:sz="0" w:space="0" w:color="auto"/>
                        <w:left w:val="none" w:sz="0" w:space="0" w:color="auto"/>
                        <w:bottom w:val="none" w:sz="0" w:space="0" w:color="auto"/>
                        <w:right w:val="none" w:sz="0" w:space="0" w:color="auto"/>
                      </w:divBdr>
                      <w:divsChild>
                        <w:div w:id="1477600164">
                          <w:marLeft w:val="0"/>
                          <w:marRight w:val="0"/>
                          <w:marTop w:val="0"/>
                          <w:marBottom w:val="0"/>
                          <w:divBdr>
                            <w:top w:val="none" w:sz="0" w:space="0" w:color="auto"/>
                            <w:left w:val="none" w:sz="0" w:space="0" w:color="auto"/>
                            <w:bottom w:val="none" w:sz="0" w:space="0" w:color="auto"/>
                            <w:right w:val="none" w:sz="0" w:space="0" w:color="auto"/>
                          </w:divBdr>
                          <w:divsChild>
                            <w:div w:id="1987052084">
                              <w:marLeft w:val="0"/>
                              <w:marRight w:val="0"/>
                              <w:marTop w:val="0"/>
                              <w:marBottom w:val="0"/>
                              <w:divBdr>
                                <w:top w:val="none" w:sz="0" w:space="0" w:color="auto"/>
                                <w:left w:val="none" w:sz="0" w:space="0" w:color="auto"/>
                                <w:bottom w:val="none" w:sz="0" w:space="0" w:color="auto"/>
                                <w:right w:val="none" w:sz="0" w:space="0" w:color="auto"/>
                              </w:divBdr>
                              <w:divsChild>
                                <w:div w:id="293678790">
                                  <w:marLeft w:val="0"/>
                                  <w:marRight w:val="0"/>
                                  <w:marTop w:val="0"/>
                                  <w:marBottom w:val="0"/>
                                  <w:divBdr>
                                    <w:top w:val="none" w:sz="0" w:space="0" w:color="auto"/>
                                    <w:left w:val="none" w:sz="0" w:space="0" w:color="auto"/>
                                    <w:bottom w:val="none" w:sz="0" w:space="0" w:color="auto"/>
                                    <w:right w:val="none" w:sz="0" w:space="0" w:color="auto"/>
                                  </w:divBdr>
                                  <w:divsChild>
                                    <w:div w:id="1685478289">
                                      <w:marLeft w:val="0"/>
                                      <w:marRight w:val="0"/>
                                      <w:marTop w:val="0"/>
                                      <w:marBottom w:val="0"/>
                                      <w:divBdr>
                                        <w:top w:val="none" w:sz="0" w:space="0" w:color="auto"/>
                                        <w:left w:val="none" w:sz="0" w:space="0" w:color="auto"/>
                                        <w:bottom w:val="none" w:sz="0" w:space="0" w:color="auto"/>
                                        <w:right w:val="none" w:sz="0" w:space="0" w:color="auto"/>
                                      </w:divBdr>
                                      <w:divsChild>
                                        <w:div w:id="2059934908">
                                          <w:marLeft w:val="0"/>
                                          <w:marRight w:val="0"/>
                                          <w:marTop w:val="0"/>
                                          <w:marBottom w:val="0"/>
                                          <w:divBdr>
                                            <w:top w:val="none" w:sz="0" w:space="0" w:color="auto"/>
                                            <w:left w:val="none" w:sz="0" w:space="0" w:color="auto"/>
                                            <w:bottom w:val="none" w:sz="0" w:space="0" w:color="auto"/>
                                            <w:right w:val="none" w:sz="0" w:space="0" w:color="auto"/>
                                          </w:divBdr>
                                          <w:divsChild>
                                            <w:div w:id="1022705393">
                                              <w:marLeft w:val="0"/>
                                              <w:marRight w:val="0"/>
                                              <w:marTop w:val="0"/>
                                              <w:marBottom w:val="0"/>
                                              <w:divBdr>
                                                <w:top w:val="none" w:sz="0" w:space="0" w:color="auto"/>
                                                <w:left w:val="none" w:sz="0" w:space="0" w:color="auto"/>
                                                <w:bottom w:val="none" w:sz="0" w:space="0" w:color="auto"/>
                                                <w:right w:val="none" w:sz="0" w:space="0" w:color="auto"/>
                                              </w:divBdr>
                                              <w:divsChild>
                                                <w:div w:id="354695469">
                                                  <w:marLeft w:val="0"/>
                                                  <w:marRight w:val="0"/>
                                                  <w:marTop w:val="0"/>
                                                  <w:marBottom w:val="0"/>
                                                  <w:divBdr>
                                                    <w:top w:val="none" w:sz="0" w:space="0" w:color="auto"/>
                                                    <w:left w:val="none" w:sz="0" w:space="0" w:color="auto"/>
                                                    <w:bottom w:val="none" w:sz="0" w:space="0" w:color="auto"/>
                                                    <w:right w:val="none" w:sz="0" w:space="0" w:color="auto"/>
                                                  </w:divBdr>
                                                  <w:divsChild>
                                                    <w:div w:id="1601989997">
                                                      <w:marLeft w:val="0"/>
                                                      <w:marRight w:val="0"/>
                                                      <w:marTop w:val="0"/>
                                                      <w:marBottom w:val="0"/>
                                                      <w:divBdr>
                                                        <w:top w:val="none" w:sz="0" w:space="0" w:color="auto"/>
                                                        <w:left w:val="none" w:sz="0" w:space="0" w:color="auto"/>
                                                        <w:bottom w:val="none" w:sz="0" w:space="0" w:color="auto"/>
                                                        <w:right w:val="none" w:sz="0" w:space="0" w:color="auto"/>
                                                      </w:divBdr>
                                                      <w:divsChild>
                                                        <w:div w:id="170728454">
                                                          <w:marLeft w:val="0"/>
                                                          <w:marRight w:val="0"/>
                                                          <w:marTop w:val="0"/>
                                                          <w:marBottom w:val="0"/>
                                                          <w:divBdr>
                                                            <w:top w:val="none" w:sz="0" w:space="0" w:color="auto"/>
                                                            <w:left w:val="none" w:sz="0" w:space="0" w:color="auto"/>
                                                            <w:bottom w:val="none" w:sz="0" w:space="0" w:color="auto"/>
                                                            <w:right w:val="none" w:sz="0" w:space="0" w:color="auto"/>
                                                          </w:divBdr>
                                                          <w:divsChild>
                                                            <w:div w:id="374699429">
                                                              <w:marLeft w:val="0"/>
                                                              <w:marRight w:val="0"/>
                                                              <w:marTop w:val="0"/>
                                                              <w:marBottom w:val="0"/>
                                                              <w:divBdr>
                                                                <w:top w:val="none" w:sz="0" w:space="0" w:color="auto"/>
                                                                <w:left w:val="none" w:sz="0" w:space="0" w:color="auto"/>
                                                                <w:bottom w:val="none" w:sz="0" w:space="0" w:color="auto"/>
                                                                <w:right w:val="none" w:sz="0" w:space="0" w:color="auto"/>
                                                              </w:divBdr>
                                                              <w:divsChild>
                                                                <w:div w:id="547258268">
                                                                  <w:marLeft w:val="0"/>
                                                                  <w:marRight w:val="0"/>
                                                                  <w:marTop w:val="0"/>
                                                                  <w:marBottom w:val="0"/>
                                                                  <w:divBdr>
                                                                    <w:top w:val="none" w:sz="0" w:space="0" w:color="auto"/>
                                                                    <w:left w:val="none" w:sz="0" w:space="0" w:color="auto"/>
                                                                    <w:bottom w:val="none" w:sz="0" w:space="0" w:color="auto"/>
                                                                    <w:right w:val="none" w:sz="0" w:space="0" w:color="auto"/>
                                                                  </w:divBdr>
                                                                  <w:divsChild>
                                                                    <w:div w:id="508369905">
                                                                      <w:marLeft w:val="0"/>
                                                                      <w:marRight w:val="0"/>
                                                                      <w:marTop w:val="0"/>
                                                                      <w:marBottom w:val="0"/>
                                                                      <w:divBdr>
                                                                        <w:top w:val="none" w:sz="0" w:space="0" w:color="auto"/>
                                                                        <w:left w:val="none" w:sz="0" w:space="0" w:color="auto"/>
                                                                        <w:bottom w:val="none" w:sz="0" w:space="0" w:color="auto"/>
                                                                        <w:right w:val="none" w:sz="0" w:space="0" w:color="auto"/>
                                                                      </w:divBdr>
                                                                      <w:divsChild>
                                                                        <w:div w:id="1337459264">
                                                                          <w:marLeft w:val="0"/>
                                                                          <w:marRight w:val="0"/>
                                                                          <w:marTop w:val="0"/>
                                                                          <w:marBottom w:val="0"/>
                                                                          <w:divBdr>
                                                                            <w:top w:val="none" w:sz="0" w:space="0" w:color="auto"/>
                                                                            <w:left w:val="none" w:sz="0" w:space="0" w:color="auto"/>
                                                                            <w:bottom w:val="none" w:sz="0" w:space="0" w:color="auto"/>
                                                                            <w:right w:val="none" w:sz="0" w:space="0" w:color="auto"/>
                                                                          </w:divBdr>
                                                                          <w:divsChild>
                                                                            <w:div w:id="1730156087">
                                                                              <w:marLeft w:val="0"/>
                                                                              <w:marRight w:val="0"/>
                                                                              <w:marTop w:val="0"/>
                                                                              <w:marBottom w:val="0"/>
                                                                              <w:divBdr>
                                                                                <w:top w:val="none" w:sz="0" w:space="0" w:color="auto"/>
                                                                                <w:left w:val="none" w:sz="0" w:space="0" w:color="auto"/>
                                                                                <w:bottom w:val="none" w:sz="0" w:space="0" w:color="auto"/>
                                                                                <w:right w:val="none" w:sz="0" w:space="0" w:color="auto"/>
                                                                              </w:divBdr>
                                                                              <w:divsChild>
                                                                                <w:div w:id="580220392">
                                                                                  <w:marLeft w:val="0"/>
                                                                                  <w:marRight w:val="0"/>
                                                                                  <w:marTop w:val="0"/>
                                                                                  <w:marBottom w:val="0"/>
                                                                                  <w:divBdr>
                                                                                    <w:top w:val="none" w:sz="0" w:space="0" w:color="auto"/>
                                                                                    <w:left w:val="none" w:sz="0" w:space="0" w:color="auto"/>
                                                                                    <w:bottom w:val="none" w:sz="0" w:space="0" w:color="auto"/>
                                                                                    <w:right w:val="none" w:sz="0" w:space="0" w:color="auto"/>
                                                                                  </w:divBdr>
                                                                                  <w:divsChild>
                                                                                    <w:div w:id="1623152611">
                                                                                      <w:marLeft w:val="0"/>
                                                                                      <w:marRight w:val="0"/>
                                                                                      <w:marTop w:val="0"/>
                                                                                      <w:marBottom w:val="0"/>
                                                                                      <w:divBdr>
                                                                                        <w:top w:val="none" w:sz="0" w:space="0" w:color="auto"/>
                                                                                        <w:left w:val="none" w:sz="0" w:space="0" w:color="auto"/>
                                                                                        <w:bottom w:val="none" w:sz="0" w:space="0" w:color="auto"/>
                                                                                        <w:right w:val="none" w:sz="0" w:space="0" w:color="auto"/>
                                                                                      </w:divBdr>
                                                                                      <w:divsChild>
                                                                                        <w:div w:id="1680768542">
                                                                                          <w:marLeft w:val="0"/>
                                                                                          <w:marRight w:val="0"/>
                                                                                          <w:marTop w:val="0"/>
                                                                                          <w:marBottom w:val="0"/>
                                                                                          <w:divBdr>
                                                                                            <w:top w:val="none" w:sz="0" w:space="0" w:color="auto"/>
                                                                                            <w:left w:val="none" w:sz="0" w:space="0" w:color="auto"/>
                                                                                            <w:bottom w:val="none" w:sz="0" w:space="0" w:color="auto"/>
                                                                                            <w:right w:val="none" w:sz="0" w:space="0" w:color="auto"/>
                                                                                          </w:divBdr>
                                                                                          <w:divsChild>
                                                                                            <w:div w:id="59211448">
                                                                                              <w:marLeft w:val="0"/>
                                                                                              <w:marRight w:val="0"/>
                                                                                              <w:marTop w:val="0"/>
                                                                                              <w:marBottom w:val="0"/>
                                                                                              <w:divBdr>
                                                                                                <w:top w:val="none" w:sz="0" w:space="0" w:color="auto"/>
                                                                                                <w:left w:val="none" w:sz="0" w:space="0" w:color="auto"/>
                                                                                                <w:bottom w:val="none" w:sz="0" w:space="0" w:color="auto"/>
                                                                                                <w:right w:val="none" w:sz="0" w:space="0" w:color="auto"/>
                                                                                              </w:divBdr>
                                                                                              <w:divsChild>
                                                                                                <w:div w:id="259486002">
                                                                                                  <w:marLeft w:val="0"/>
                                                                                                  <w:marRight w:val="0"/>
                                                                                                  <w:marTop w:val="0"/>
                                                                                                  <w:marBottom w:val="0"/>
                                                                                                  <w:divBdr>
                                                                                                    <w:top w:val="none" w:sz="0" w:space="0" w:color="auto"/>
                                                                                                    <w:left w:val="none" w:sz="0" w:space="0" w:color="auto"/>
                                                                                                    <w:bottom w:val="none" w:sz="0" w:space="0" w:color="auto"/>
                                                                                                    <w:right w:val="none" w:sz="0" w:space="0" w:color="auto"/>
                                                                                                  </w:divBdr>
                                                                                                  <w:divsChild>
                                                                                                    <w:div w:id="1025252565">
                                                                                                      <w:marLeft w:val="0"/>
                                                                                                      <w:marRight w:val="0"/>
                                                                                                      <w:marTop w:val="0"/>
                                                                                                      <w:marBottom w:val="0"/>
                                                                                                      <w:divBdr>
                                                                                                        <w:top w:val="none" w:sz="0" w:space="0" w:color="auto"/>
                                                                                                        <w:left w:val="none" w:sz="0" w:space="0" w:color="auto"/>
                                                                                                        <w:bottom w:val="none" w:sz="0" w:space="0" w:color="auto"/>
                                                                                                        <w:right w:val="none" w:sz="0" w:space="0" w:color="auto"/>
                                                                                                      </w:divBdr>
                                                                                                      <w:divsChild>
                                                                                                        <w:div w:id="2029940017">
                                                                                                          <w:marLeft w:val="0"/>
                                                                                                          <w:marRight w:val="0"/>
                                                                                                          <w:marTop w:val="0"/>
                                                                                                          <w:marBottom w:val="0"/>
                                                                                                          <w:divBdr>
                                                                                                            <w:top w:val="none" w:sz="0" w:space="0" w:color="auto"/>
                                                                                                            <w:left w:val="none" w:sz="0" w:space="0" w:color="auto"/>
                                                                                                            <w:bottom w:val="none" w:sz="0" w:space="0" w:color="auto"/>
                                                                                                            <w:right w:val="none" w:sz="0" w:space="0" w:color="auto"/>
                                                                                                          </w:divBdr>
                                                                                                          <w:divsChild>
                                                                                                            <w:div w:id="606736970">
                                                                                                              <w:marLeft w:val="0"/>
                                                                                                              <w:marRight w:val="0"/>
                                                                                                              <w:marTop w:val="0"/>
                                                                                                              <w:marBottom w:val="0"/>
                                                                                                              <w:divBdr>
                                                                                                                <w:top w:val="none" w:sz="0" w:space="0" w:color="auto"/>
                                                                                                                <w:left w:val="none" w:sz="0" w:space="0" w:color="auto"/>
                                                                                                                <w:bottom w:val="none" w:sz="0" w:space="0" w:color="auto"/>
                                                                                                                <w:right w:val="none" w:sz="0" w:space="0" w:color="auto"/>
                                                                                                              </w:divBdr>
                                                                                                              <w:divsChild>
                                                                                                                <w:div w:id="465389636">
                                                                                                                  <w:marLeft w:val="0"/>
                                                                                                                  <w:marRight w:val="0"/>
                                                                                                                  <w:marTop w:val="0"/>
                                                                                                                  <w:marBottom w:val="0"/>
                                                                                                                  <w:divBdr>
                                                                                                                    <w:top w:val="none" w:sz="0" w:space="0" w:color="auto"/>
                                                                                                                    <w:left w:val="none" w:sz="0" w:space="0" w:color="auto"/>
                                                                                                                    <w:bottom w:val="none" w:sz="0" w:space="0" w:color="auto"/>
                                                                                                                    <w:right w:val="none" w:sz="0" w:space="0" w:color="auto"/>
                                                                                                                  </w:divBdr>
                                                                                                                  <w:divsChild>
                                                                                                                    <w:div w:id="1644384630">
                                                                                                                      <w:marLeft w:val="0"/>
                                                                                                                      <w:marRight w:val="0"/>
                                                                                                                      <w:marTop w:val="0"/>
                                                                                                                      <w:marBottom w:val="0"/>
                                                                                                                      <w:divBdr>
                                                                                                                        <w:top w:val="none" w:sz="0" w:space="0" w:color="auto"/>
                                                                                                                        <w:left w:val="none" w:sz="0" w:space="0" w:color="auto"/>
                                                                                                                        <w:bottom w:val="none" w:sz="0" w:space="0" w:color="auto"/>
                                                                                                                        <w:right w:val="none" w:sz="0" w:space="0" w:color="auto"/>
                                                                                                                      </w:divBdr>
                                                                                                                      <w:divsChild>
                                                                                                                        <w:div w:id="1379626444">
                                                                                                                          <w:marLeft w:val="0"/>
                                                                                                                          <w:marRight w:val="0"/>
                                                                                                                          <w:marTop w:val="0"/>
                                                                                                                          <w:marBottom w:val="0"/>
                                                                                                                          <w:divBdr>
                                                                                                                            <w:top w:val="none" w:sz="0" w:space="0" w:color="auto"/>
                                                                                                                            <w:left w:val="none" w:sz="0" w:space="0" w:color="auto"/>
                                                                                                                            <w:bottom w:val="none" w:sz="0" w:space="0" w:color="auto"/>
                                                                                                                            <w:right w:val="none" w:sz="0" w:space="0" w:color="auto"/>
                                                                                                                          </w:divBdr>
                                                                                                                          <w:divsChild>
                                                                                                                            <w:div w:id="965814898">
                                                                                                                              <w:marLeft w:val="0"/>
                                                                                                                              <w:marRight w:val="0"/>
                                                                                                                              <w:marTop w:val="0"/>
                                                                                                                              <w:marBottom w:val="0"/>
                                                                                                                              <w:divBdr>
                                                                                                                                <w:top w:val="none" w:sz="0" w:space="0" w:color="auto"/>
                                                                                                                                <w:left w:val="none" w:sz="0" w:space="0" w:color="auto"/>
                                                                                                                                <w:bottom w:val="none" w:sz="0" w:space="0" w:color="auto"/>
                                                                                                                                <w:right w:val="none" w:sz="0" w:space="0" w:color="auto"/>
                                                                                                                              </w:divBdr>
                                                                                                                              <w:divsChild>
                                                                                                                                <w:div w:id="591938345">
                                                                                                                                  <w:marLeft w:val="0"/>
                                                                                                                                  <w:marRight w:val="0"/>
                                                                                                                                  <w:marTop w:val="0"/>
                                                                                                                                  <w:marBottom w:val="0"/>
                                                                                                                                  <w:divBdr>
                                                                                                                                    <w:top w:val="none" w:sz="0" w:space="0" w:color="auto"/>
                                                                                                                                    <w:left w:val="none" w:sz="0" w:space="0" w:color="auto"/>
                                                                                                                                    <w:bottom w:val="none" w:sz="0" w:space="0" w:color="auto"/>
                                                                                                                                    <w:right w:val="none" w:sz="0" w:space="0" w:color="auto"/>
                                                                                                                                  </w:divBdr>
                                                                                                                                  <w:divsChild>
                                                                                                                                    <w:div w:id="1886210788">
                                                                                                                                      <w:marLeft w:val="0"/>
                                                                                                                                      <w:marRight w:val="0"/>
                                                                                                                                      <w:marTop w:val="0"/>
                                                                                                                                      <w:marBottom w:val="0"/>
                                                                                                                                      <w:divBdr>
                                                                                                                                        <w:top w:val="none" w:sz="0" w:space="0" w:color="auto"/>
                                                                                                                                        <w:left w:val="none" w:sz="0" w:space="0" w:color="auto"/>
                                                                                                                                        <w:bottom w:val="none" w:sz="0" w:space="0" w:color="auto"/>
                                                                                                                                        <w:right w:val="none" w:sz="0" w:space="0" w:color="auto"/>
                                                                                                                                      </w:divBdr>
                                                                                                                                      <w:divsChild>
                                                                                                                                        <w:div w:id="1511220576">
                                                                                                                                          <w:marLeft w:val="0"/>
                                                                                                                                          <w:marRight w:val="0"/>
                                                                                                                                          <w:marTop w:val="0"/>
                                                                                                                                          <w:marBottom w:val="0"/>
                                                                                                                                          <w:divBdr>
                                                                                                                                            <w:top w:val="none" w:sz="0" w:space="0" w:color="auto"/>
                                                                                                                                            <w:left w:val="none" w:sz="0" w:space="0" w:color="auto"/>
                                                                                                                                            <w:bottom w:val="none" w:sz="0" w:space="0" w:color="auto"/>
                                                                                                                                            <w:right w:val="none" w:sz="0" w:space="0" w:color="auto"/>
                                                                                                                                          </w:divBdr>
                                                                                                                                          <w:divsChild>
                                                                                                                                            <w:div w:id="439419560">
                                                                                                                                              <w:marLeft w:val="0"/>
                                                                                                                                              <w:marRight w:val="0"/>
                                                                                                                                              <w:marTop w:val="0"/>
                                                                                                                                              <w:marBottom w:val="0"/>
                                                                                                                                              <w:divBdr>
                                                                                                                                                <w:top w:val="none" w:sz="0" w:space="0" w:color="auto"/>
                                                                                                                                                <w:left w:val="none" w:sz="0" w:space="0" w:color="auto"/>
                                                                                                                                                <w:bottom w:val="none" w:sz="0" w:space="0" w:color="auto"/>
                                                                                                                                                <w:right w:val="none" w:sz="0" w:space="0" w:color="auto"/>
                                                                                                                                              </w:divBdr>
                                                                                                                                              <w:divsChild>
                                                                                                                                                <w:div w:id="1271355914">
                                                                                                                                                  <w:marLeft w:val="0"/>
                                                                                                                                                  <w:marRight w:val="0"/>
                                                                                                                                                  <w:marTop w:val="0"/>
                                                                                                                                                  <w:marBottom w:val="0"/>
                                                                                                                                                  <w:divBdr>
                                                                                                                                                    <w:top w:val="none" w:sz="0" w:space="0" w:color="auto"/>
                                                                                                                                                    <w:left w:val="none" w:sz="0" w:space="0" w:color="auto"/>
                                                                                                                                                    <w:bottom w:val="none" w:sz="0" w:space="0" w:color="auto"/>
                                                                                                                                                    <w:right w:val="none" w:sz="0" w:space="0" w:color="auto"/>
                                                                                                                                                  </w:divBdr>
                                                                                                                                                  <w:divsChild>
                                                                                                                                                    <w:div w:id="1394617951">
                                                                                                                                                      <w:marLeft w:val="0"/>
                                                                                                                                                      <w:marRight w:val="0"/>
                                                                                                                                                      <w:marTop w:val="0"/>
                                                                                                                                                      <w:marBottom w:val="0"/>
                                                                                                                                                      <w:divBdr>
                                                                                                                                                        <w:top w:val="none" w:sz="0" w:space="0" w:color="auto"/>
                                                                                                                                                        <w:left w:val="none" w:sz="0" w:space="0" w:color="auto"/>
                                                                                                                                                        <w:bottom w:val="none" w:sz="0" w:space="0" w:color="auto"/>
                                                                                                                                                        <w:right w:val="none" w:sz="0" w:space="0" w:color="auto"/>
                                                                                                                                                      </w:divBdr>
                                                                                                                                                      <w:divsChild>
                                                                                                                                                        <w:div w:id="430777809">
                                                                                                                                                          <w:marLeft w:val="0"/>
                                                                                                                                                          <w:marRight w:val="0"/>
                                                                                                                                                          <w:marTop w:val="0"/>
                                                                                                                                                          <w:marBottom w:val="0"/>
                                                                                                                                                          <w:divBdr>
                                                                                                                                                            <w:top w:val="none" w:sz="0" w:space="0" w:color="auto"/>
                                                                                                                                                            <w:left w:val="none" w:sz="0" w:space="0" w:color="auto"/>
                                                                                                                                                            <w:bottom w:val="none" w:sz="0" w:space="0" w:color="auto"/>
                                                                                                                                                            <w:right w:val="none" w:sz="0" w:space="0" w:color="auto"/>
                                                                                                                                                          </w:divBdr>
                                                                                                                                                          <w:divsChild>
                                                                                                                                                            <w:div w:id="1120563342">
                                                                                                                                                              <w:marLeft w:val="0"/>
                                                                                                                                                              <w:marRight w:val="0"/>
                                                                                                                                                              <w:marTop w:val="0"/>
                                                                                                                                                              <w:marBottom w:val="0"/>
                                                                                                                                                              <w:divBdr>
                                                                                                                                                                <w:top w:val="none" w:sz="0" w:space="0" w:color="auto"/>
                                                                                                                                                                <w:left w:val="none" w:sz="0" w:space="0" w:color="auto"/>
                                                                                                                                                                <w:bottom w:val="none" w:sz="0" w:space="0" w:color="auto"/>
                                                                                                                                                                <w:right w:val="none" w:sz="0" w:space="0" w:color="auto"/>
                                                                                                                                                              </w:divBdr>
                                                                                                                                                              <w:divsChild>
                                                                                                                                                                <w:div w:id="1588877883">
                                                                                                                                                                  <w:marLeft w:val="0"/>
                                                                                                                                                                  <w:marRight w:val="0"/>
                                                                                                                                                                  <w:marTop w:val="0"/>
                                                                                                                                                                  <w:marBottom w:val="0"/>
                                                                                                                                                                  <w:divBdr>
                                                                                                                                                                    <w:top w:val="none" w:sz="0" w:space="0" w:color="auto"/>
                                                                                                                                                                    <w:left w:val="none" w:sz="0" w:space="0" w:color="auto"/>
                                                                                                                                                                    <w:bottom w:val="none" w:sz="0" w:space="0" w:color="auto"/>
                                                                                                                                                                    <w:right w:val="none" w:sz="0" w:space="0" w:color="auto"/>
                                                                                                                                                                  </w:divBdr>
                                                                                                                                                                  <w:divsChild>
                                                                                                                                                                    <w:div w:id="1773552312">
                                                                                                                                                                      <w:marLeft w:val="0"/>
                                                                                                                                                                      <w:marRight w:val="0"/>
                                                                                                                                                                      <w:marTop w:val="0"/>
                                                                                                                                                                      <w:marBottom w:val="0"/>
                                                                                                                                                                      <w:divBdr>
                                                                                                                                                                        <w:top w:val="none" w:sz="0" w:space="0" w:color="auto"/>
                                                                                                                                                                        <w:left w:val="none" w:sz="0" w:space="0" w:color="auto"/>
                                                                                                                                                                        <w:bottom w:val="none" w:sz="0" w:space="0" w:color="auto"/>
                                                                                                                                                                        <w:right w:val="none" w:sz="0" w:space="0" w:color="auto"/>
                                                                                                                                                                      </w:divBdr>
                                                                                                                                                                      <w:divsChild>
                                                                                                                                                                        <w:div w:id="353313227">
                                                                                                                                                                          <w:marLeft w:val="0"/>
                                                                                                                                                                          <w:marRight w:val="0"/>
                                                                                                                                                                          <w:marTop w:val="0"/>
                                                                                                                                                                          <w:marBottom w:val="0"/>
                                                                                                                                                                          <w:divBdr>
                                                                                                                                                                            <w:top w:val="none" w:sz="0" w:space="0" w:color="auto"/>
                                                                                                                                                                            <w:left w:val="none" w:sz="0" w:space="0" w:color="auto"/>
                                                                                                                                                                            <w:bottom w:val="none" w:sz="0" w:space="0" w:color="auto"/>
                                                                                                                                                                            <w:right w:val="none" w:sz="0" w:space="0" w:color="auto"/>
                                                                                                                                                                          </w:divBdr>
                                                                                                                                                                          <w:divsChild>
                                                                                                                                                                            <w:div w:id="506016466">
                                                                                                                                                                              <w:marLeft w:val="0"/>
                                                                                                                                                                              <w:marRight w:val="0"/>
                                                                                                                                                                              <w:marTop w:val="0"/>
                                                                                                                                                                              <w:marBottom w:val="0"/>
                                                                                                                                                                              <w:divBdr>
                                                                                                                                                                                <w:top w:val="none" w:sz="0" w:space="0" w:color="auto"/>
                                                                                                                                                                                <w:left w:val="none" w:sz="0" w:space="0" w:color="auto"/>
                                                                                                                                                                                <w:bottom w:val="none" w:sz="0" w:space="0" w:color="auto"/>
                                                                                                                                                                                <w:right w:val="none" w:sz="0" w:space="0" w:color="auto"/>
                                                                                                                                                                              </w:divBdr>
                                                                                                                                                                              <w:divsChild>
                                                                                                                                                                                <w:div w:id="1353998513">
                                                                                                                                                                                  <w:marLeft w:val="0"/>
                                                                                                                                                                                  <w:marRight w:val="0"/>
                                                                                                                                                                                  <w:marTop w:val="0"/>
                                                                                                                                                                                  <w:marBottom w:val="0"/>
                                                                                                                                                                                  <w:divBdr>
                                                                                                                                                                                    <w:top w:val="none" w:sz="0" w:space="0" w:color="auto"/>
                                                                                                                                                                                    <w:left w:val="none" w:sz="0" w:space="0" w:color="auto"/>
                                                                                                                                                                                    <w:bottom w:val="none" w:sz="0" w:space="0" w:color="auto"/>
                                                                                                                                                                                    <w:right w:val="none" w:sz="0" w:space="0" w:color="auto"/>
                                                                                                                                                                                  </w:divBdr>
                                                                                                                                                                                  <w:divsChild>
                                                                                                                                                                                    <w:div w:id="801534194">
                                                                                                                                                                                      <w:marLeft w:val="0"/>
                                                                                                                                                                                      <w:marRight w:val="0"/>
                                                                                                                                                                                      <w:marTop w:val="0"/>
                                                                                                                                                                                      <w:marBottom w:val="0"/>
                                                                                                                                                                                      <w:divBdr>
                                                                                                                                                                                        <w:top w:val="none" w:sz="0" w:space="0" w:color="auto"/>
                                                                                                                                                                                        <w:left w:val="none" w:sz="0" w:space="0" w:color="auto"/>
                                                                                                                                                                                        <w:bottom w:val="none" w:sz="0" w:space="0" w:color="auto"/>
                                                                                                                                                                                        <w:right w:val="none" w:sz="0" w:space="0" w:color="auto"/>
                                                                                                                                                                                      </w:divBdr>
                                                                                                                                                                                      <w:divsChild>
                                                                                                                                                                                        <w:div w:id="648629431">
                                                                                                                                                                                          <w:marLeft w:val="0"/>
                                                                                                                                                                                          <w:marRight w:val="0"/>
                                                                                                                                                                                          <w:marTop w:val="0"/>
                                                                                                                                                                                          <w:marBottom w:val="0"/>
                                                                                                                                                                                          <w:divBdr>
                                                                                                                                                                                            <w:top w:val="none" w:sz="0" w:space="0" w:color="auto"/>
                                                                                                                                                                                            <w:left w:val="none" w:sz="0" w:space="0" w:color="auto"/>
                                                                                                                                                                                            <w:bottom w:val="none" w:sz="0" w:space="0" w:color="auto"/>
                                                                                                                                                                                            <w:right w:val="none" w:sz="0" w:space="0" w:color="auto"/>
                                                                                                                                                                                          </w:divBdr>
                                                                                                                                                                                          <w:divsChild>
                                                                                                                                                                                            <w:div w:id="676469728">
                                                                                                                                                                                              <w:marLeft w:val="0"/>
                                                                                                                                                                                              <w:marRight w:val="0"/>
                                                                                                                                                                                              <w:marTop w:val="0"/>
                                                                                                                                                                                              <w:marBottom w:val="0"/>
                                                                                                                                                                                              <w:divBdr>
                                                                                                                                                                                                <w:top w:val="none" w:sz="0" w:space="0" w:color="auto"/>
                                                                                                                                                                                                <w:left w:val="none" w:sz="0" w:space="0" w:color="auto"/>
                                                                                                                                                                                                <w:bottom w:val="none" w:sz="0" w:space="0" w:color="auto"/>
                                                                                                                                                                                                <w:right w:val="none" w:sz="0" w:space="0" w:color="auto"/>
                                                                                                                                                                                              </w:divBdr>
                                                                                                                                                                                              <w:divsChild>
                                                                                                                                                                                                <w:div w:id="651640313">
                                                                                                                                                                                                  <w:marLeft w:val="0"/>
                                                                                                                                                                                                  <w:marRight w:val="0"/>
                                                                                                                                                                                                  <w:marTop w:val="0"/>
                                                                                                                                                                                                  <w:marBottom w:val="0"/>
                                                                                                                                                                                                  <w:divBdr>
                                                                                                                                                                                                    <w:top w:val="none" w:sz="0" w:space="0" w:color="auto"/>
                                                                                                                                                                                                    <w:left w:val="none" w:sz="0" w:space="0" w:color="auto"/>
                                                                                                                                                                                                    <w:bottom w:val="none" w:sz="0" w:space="0" w:color="auto"/>
                                                                                                                                                                                                    <w:right w:val="none" w:sz="0" w:space="0" w:color="auto"/>
                                                                                                                                                                                                  </w:divBdr>
                                                                                                                                                                                                  <w:divsChild>
                                                                                                                                                                                                    <w:div w:id="202836496">
                                                                                                                                                                                                      <w:marLeft w:val="0"/>
                                                                                                                                                                                                      <w:marRight w:val="0"/>
                                                                                                                                                                                                      <w:marTop w:val="0"/>
                                                                                                                                                                                                      <w:marBottom w:val="0"/>
                                                                                                                                                                                                      <w:divBdr>
                                                                                                                                                                                                        <w:top w:val="none" w:sz="0" w:space="0" w:color="auto"/>
                                                                                                                                                                                                        <w:left w:val="none" w:sz="0" w:space="0" w:color="auto"/>
                                                                                                                                                                                                        <w:bottom w:val="none" w:sz="0" w:space="0" w:color="auto"/>
                                                                                                                                                                                                        <w:right w:val="none" w:sz="0" w:space="0" w:color="auto"/>
                                                                                                                                                                                                      </w:divBdr>
                                                                                                                                                                                                      <w:divsChild>
                                                                                                                                                                                                        <w:div w:id="2022773642">
                                                                                                                                                                                                          <w:marLeft w:val="0"/>
                                                                                                                                                                                                          <w:marRight w:val="0"/>
                                                                                                                                                                                                          <w:marTop w:val="0"/>
                                                                                                                                                                                                          <w:marBottom w:val="0"/>
                                                                                                                                                                                                          <w:divBdr>
                                                                                                                                                                                                            <w:top w:val="none" w:sz="0" w:space="0" w:color="auto"/>
                                                                                                                                                                                                            <w:left w:val="none" w:sz="0" w:space="0" w:color="auto"/>
                                                                                                                                                                                                            <w:bottom w:val="none" w:sz="0" w:space="0" w:color="auto"/>
                                                                                                                                                                                                            <w:right w:val="none" w:sz="0" w:space="0" w:color="auto"/>
                                                                                                                                                                                                          </w:divBdr>
                                                                                                                                                                                                          <w:divsChild>
                                                                                                                                                                                                            <w:div w:id="1716080635">
                                                                                                                                                                                                              <w:marLeft w:val="0"/>
                                                                                                                                                                                                              <w:marRight w:val="0"/>
                                                                                                                                                                                                              <w:marTop w:val="0"/>
                                                                                                                                                                                                              <w:marBottom w:val="0"/>
                                                                                                                                                                                                              <w:divBdr>
                                                                                                                                                                                                                <w:top w:val="none" w:sz="0" w:space="0" w:color="auto"/>
                                                                                                                                                                                                                <w:left w:val="none" w:sz="0" w:space="0" w:color="auto"/>
                                                                                                                                                                                                                <w:bottom w:val="none" w:sz="0" w:space="0" w:color="auto"/>
                                                                                                                                                                                                                <w:right w:val="none" w:sz="0" w:space="0" w:color="auto"/>
                                                                                                                                                                                                              </w:divBdr>
                                                                                                                                                                                                              <w:divsChild>
                                                                                                                                                                                                                <w:div w:id="467863704">
                                                                                                                                                                                                                  <w:marLeft w:val="0"/>
                                                                                                                                                                                                                  <w:marRight w:val="0"/>
                                                                                                                                                                                                                  <w:marTop w:val="0"/>
                                                                                                                                                                                                                  <w:marBottom w:val="0"/>
                                                                                                                                                                                                                  <w:divBdr>
                                                                                                                                                                                                                    <w:top w:val="none" w:sz="0" w:space="0" w:color="auto"/>
                                                                                                                                                                                                                    <w:left w:val="none" w:sz="0" w:space="0" w:color="auto"/>
                                                                                                                                                                                                                    <w:bottom w:val="none" w:sz="0" w:space="0" w:color="auto"/>
                                                                                                                                                                                                                    <w:right w:val="none" w:sz="0" w:space="0" w:color="auto"/>
                                                                                                                                                                                                                  </w:divBdr>
                                                                                                                                                                                                                  <w:divsChild>
                                                                                                                                                                                                                    <w:div w:id="275059426">
                                                                                                                                                                                                                      <w:marLeft w:val="0"/>
                                                                                                                                                                                                                      <w:marRight w:val="0"/>
                                                                                                                                                                                                                      <w:marTop w:val="0"/>
                                                                                                                                                                                                                      <w:marBottom w:val="0"/>
                                                                                                                                                                                                                      <w:divBdr>
                                                                                                                                                                                                                        <w:top w:val="none" w:sz="0" w:space="0" w:color="auto"/>
                                                                                                                                                                                                                        <w:left w:val="none" w:sz="0" w:space="0" w:color="auto"/>
                                                                                                                                                                                                                        <w:bottom w:val="none" w:sz="0" w:space="0" w:color="auto"/>
                                                                                                                                                                                                                        <w:right w:val="none" w:sz="0" w:space="0" w:color="auto"/>
                                                                                                                                                                                                                      </w:divBdr>
                                                                                                                                                                                                                      <w:divsChild>
                                                                                                                                                                                                                        <w:div w:id="802239331">
                                                                                                                                                                                                                          <w:marLeft w:val="0"/>
                                                                                                                                                                                                                          <w:marRight w:val="0"/>
                                                                                                                                                                                                                          <w:marTop w:val="0"/>
                                                                                                                                                                                                                          <w:marBottom w:val="0"/>
                                                                                                                                                                                                                          <w:divBdr>
                                                                                                                                                                                                                            <w:top w:val="none" w:sz="0" w:space="0" w:color="auto"/>
                                                                                                                                                                                                                            <w:left w:val="none" w:sz="0" w:space="0" w:color="auto"/>
                                                                                                                                                                                                                            <w:bottom w:val="none" w:sz="0" w:space="0" w:color="auto"/>
                                                                                                                                                                                                                            <w:right w:val="none" w:sz="0" w:space="0" w:color="auto"/>
                                                                                                                                                                                                                          </w:divBdr>
                                                                                                                                                                                                                          <w:divsChild>
                                                                                                                                                                                                                            <w:div w:id="9659373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theme" Target="theme/theme1.xml"/><Relationship Id="rId3" Type="http://schemas.openxmlformats.org/officeDocument/2006/relationships/settings" Target="settings.xml"/><Relationship Id="rId21" Type="http://schemas.openxmlformats.org/officeDocument/2006/relationships/image" Target="media/image12.png"/><Relationship Id="rId7" Type="http://schemas.openxmlformats.org/officeDocument/2006/relationships/comments" Target="comments.xml"/><Relationship Id="rId12" Type="http://schemas.openxmlformats.org/officeDocument/2006/relationships/image" Target="media/image3.png"/><Relationship Id="rId17" Type="http://schemas.openxmlformats.org/officeDocument/2006/relationships/image" Target="media/image8.png"/><Relationship Id="rId25" Type="http://schemas.microsoft.com/office/2011/relationships/people" Target="people.xml"/><Relationship Id="rId2" Type="http://schemas.openxmlformats.org/officeDocument/2006/relationships/styles" Target="styles.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2.tif"/><Relationship Id="rId24"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image" Target="media/image6.png"/><Relationship Id="rId23" Type="http://schemas.openxmlformats.org/officeDocument/2006/relationships/footer" Target="footer1.xml"/><Relationship Id="rId10" Type="http://schemas.openxmlformats.org/officeDocument/2006/relationships/image" Target="media/image1.tiff"/><Relationship Id="rId19" Type="http://schemas.openxmlformats.org/officeDocument/2006/relationships/image" Target="media/image10.png"/><Relationship Id="rId4" Type="http://schemas.openxmlformats.org/officeDocument/2006/relationships/webSettings" Target="webSettings.xml"/><Relationship Id="rId9" Type="http://schemas.openxmlformats.org/officeDocument/2006/relationships/hyperlink" Target="../Figures/Maps/FagaaluInstruments%20land%20only%20map%20with%20regional.mxd" TargetMode="External"/><Relationship Id="rId14" Type="http://schemas.openxmlformats.org/officeDocument/2006/relationships/image" Target="media/image5.png"/><Relationship Id="rId22" Type="http://schemas.openxmlformats.org/officeDocument/2006/relationships/image" Target="media/image1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CB37C58-46F3-43BA-88F5-9C96C4E1897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02</TotalTime>
  <Pages>39</Pages>
  <Words>49533</Words>
  <Characters>282344</Characters>
  <Application>Microsoft Office Word</Application>
  <DocSecurity>0</DocSecurity>
  <Lines>2352</Lines>
  <Paragraphs>6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121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 Messina</dc:creator>
  <cp:keywords/>
  <dc:description/>
  <cp:lastModifiedBy>Alex Messina</cp:lastModifiedBy>
  <cp:revision>45</cp:revision>
  <cp:lastPrinted>2015-09-17T20:59:00Z</cp:lastPrinted>
  <dcterms:created xsi:type="dcterms:W3CDTF">2015-09-04T16:54:00Z</dcterms:created>
  <dcterms:modified xsi:type="dcterms:W3CDTF">2015-09-18T02: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tm1984@gmail.com@www.mendeley.com</vt:lpwstr>
  </property>
  <property fmtid="{D5CDD505-2E9C-101B-9397-08002B2CF9AE}" pid="4" name="Mendeley Citation Style_1">
    <vt:lpwstr>http://www.zotero.org/styles/journal-of-hydrology</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oral-reefs</vt:lpwstr>
  </property>
  <property fmtid="{D5CDD505-2E9C-101B-9397-08002B2CF9AE}" pid="12" name="Mendeley Recent Style Name 3_1">
    <vt:lpwstr>Coral Reefs</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journal-of-hydrology</vt:lpwstr>
  </property>
  <property fmtid="{D5CDD505-2E9C-101B-9397-08002B2CF9AE}" pid="18" name="Mendeley Recent Style Name 6_1">
    <vt:lpwstr>Journal of Hydrology</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remote-sensing-of-environment</vt:lpwstr>
  </property>
  <property fmtid="{D5CDD505-2E9C-101B-9397-08002B2CF9AE}" pid="24" name="Mendeley Recent Style Name 9_1">
    <vt:lpwstr>Remote Sensing of Environment</vt:lpwstr>
  </property>
</Properties>
</file>